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header10.xml" ContentType="application/vnd.openxmlformats-officedocument.wordprocessingml.header+xml"/>
  <Override PartName="/word/footer9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92D6E3" w14:textId="1170B438" w:rsidR="004F051B" w:rsidRPr="00361C37" w:rsidRDefault="002C6352" w:rsidP="004F051B">
      <w:pPr>
        <w:spacing w:line="360" w:lineRule="auto"/>
        <w:ind w:right="-284"/>
        <w:rPr>
          <w:rFonts w:ascii="Trebuchet MS" w:hAnsi="Trebuchet MS"/>
          <w:sz w:val="32"/>
        </w:rPr>
      </w:pPr>
      <w:bookmarkStart w:id="0" w:name="_GoBack"/>
      <w:bookmarkEnd w:id="0"/>
      <w:r w:rsidRPr="00FC64A9">
        <w:rPr>
          <w:rFonts w:ascii="Trebuchet MS" w:hAnsi="Trebuchet MS"/>
          <w:b/>
          <w:noProof/>
          <w:sz w:val="72"/>
          <w:lang w:val="en-US"/>
        </w:rPr>
        <w:drawing>
          <wp:anchor distT="0" distB="0" distL="114300" distR="114300" simplePos="0" relativeHeight="251577344" behindDoc="1" locked="0" layoutInCell="1" allowOverlap="1" wp14:anchorId="32C0E8D8" wp14:editId="352A08FA">
            <wp:simplePos x="0" y="0"/>
            <wp:positionH relativeFrom="margin">
              <wp:posOffset>557125</wp:posOffset>
            </wp:positionH>
            <wp:positionV relativeFrom="paragraph">
              <wp:posOffset>529359</wp:posOffset>
            </wp:positionV>
            <wp:extent cx="5039995" cy="2239010"/>
            <wp:effectExtent l="0" t="0" r="8255" b="8890"/>
            <wp:wrapTight wrapText="bothSides">
              <wp:wrapPolygon edited="0">
                <wp:start x="0" y="0"/>
                <wp:lineTo x="0" y="21502"/>
                <wp:lineTo x="21554" y="21502"/>
                <wp:lineTo x="21554" y="0"/>
                <wp:lineTo x="0" y="0"/>
              </wp:wrapPolygon>
            </wp:wrapTight>
            <wp:docPr id="1046" name="Grafik 10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719172" name="Picture 1" descr="C:\Users\bt305302\Documents\05_Intervention Plastikdetektive\06_Logo Plastikdetektive\Logo_Plastic-Detectives_mit Untertitel_Englisch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039995" cy="2239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E37AC">
        <w:rPr>
          <w:rFonts w:ascii="Trebuchet MS" w:hAnsi="Trebuchet MS"/>
          <w:noProof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554816" behindDoc="0" locked="0" layoutInCell="1" allowOverlap="1" wp14:anchorId="21CC08BD" wp14:editId="28A72960">
                <wp:simplePos x="0" y="0"/>
                <wp:positionH relativeFrom="column">
                  <wp:posOffset>-482600</wp:posOffset>
                </wp:positionH>
                <wp:positionV relativeFrom="paragraph">
                  <wp:posOffset>16087</wp:posOffset>
                </wp:positionV>
                <wp:extent cx="6743700" cy="9132393"/>
                <wp:effectExtent l="0" t="0" r="19050" b="12065"/>
                <wp:wrapNone/>
                <wp:docPr id="5" name="Abgerundetes Rechteck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743700" cy="9132393"/>
                        </a:xfrm>
                        <a:prstGeom prst="round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oundrect w14:anchorId="23DBF440" id="Abgerundetes Rechteck 5" o:spid="_x0000_s1026" style="position:absolute;margin-left:-38pt;margin-top:1.25pt;width:531pt;height:719.1pt;z-index:251510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" filled="f" strokecolor="black [3213]" strokeweight="1pt">
                <v:stroke joinstyle="miter"/>
              </v:roundrect>
            </w:pict>
          </mc:Fallback>
        </mc:AlternateContent>
      </w:r>
    </w:p>
    <w:p w14:paraId="724A9243" w14:textId="29D953CD" w:rsidR="004F051B" w:rsidRDefault="00AE37AC">
      <w:pPr>
        <w:spacing w:line="360" w:lineRule="auto"/>
        <w:ind w:right="-284"/>
        <w:jc w:val="center"/>
        <w:rPr>
          <w:rFonts w:ascii="Trebuchet MS" w:hAnsi="Trebuchet MS"/>
          <w:b/>
          <w:sz w:val="72"/>
        </w:rPr>
      </w:pPr>
      <w:r>
        <w:rPr>
          <w:rFonts w:ascii="Trebuchet MS" w:hAnsi="Trebuchet MS"/>
          <w:b/>
          <w:sz w:val="72"/>
        </w:rPr>
        <w:t>Workbook</w:t>
      </w:r>
    </w:p>
    <w:p w14:paraId="31D9FF57" w14:textId="77777777" w:rsidR="004F051B" w:rsidRDefault="004F051B" w:rsidP="004F051B">
      <w:pPr>
        <w:spacing w:line="360" w:lineRule="auto"/>
        <w:ind w:right="-284"/>
        <w:jc w:val="center"/>
        <w:rPr>
          <w:rFonts w:ascii="Trebuchet MS" w:hAnsi="Trebuchet MS"/>
          <w:b/>
          <w:sz w:val="72"/>
        </w:rPr>
      </w:pPr>
    </w:p>
    <w:p w14:paraId="13256EC5" w14:textId="77777777" w:rsidR="004F051B" w:rsidRPr="00361C37" w:rsidRDefault="004F051B" w:rsidP="004F051B">
      <w:pPr>
        <w:spacing w:line="360" w:lineRule="auto"/>
        <w:ind w:right="-284"/>
        <w:jc w:val="center"/>
        <w:rPr>
          <w:rFonts w:ascii="Trebuchet MS" w:hAnsi="Trebuchet MS"/>
          <w:b/>
          <w:sz w:val="72"/>
        </w:rPr>
      </w:pPr>
    </w:p>
    <w:p w14:paraId="1E173DF5" w14:textId="77777777" w:rsidR="004F051B" w:rsidRPr="00361C37" w:rsidRDefault="00AE37AC" w:rsidP="004F051B">
      <w:pPr>
        <w:tabs>
          <w:tab w:val="left" w:pos="1843"/>
        </w:tabs>
        <w:spacing w:line="360" w:lineRule="auto"/>
        <w:ind w:right="-284" w:firstLine="708"/>
        <w:rPr>
          <w:rFonts w:ascii="Trebuchet MS" w:hAnsi="Trebuchet MS"/>
          <w:sz w:val="32"/>
        </w:rPr>
      </w:pPr>
      <w:r>
        <w:rPr>
          <w:rFonts w:ascii="Trebuchet MS" w:hAnsi="Trebuchet MS"/>
          <w:sz w:val="32"/>
        </w:rPr>
        <w:t>name:</w:t>
      </w:r>
      <w:r>
        <w:rPr>
          <w:rFonts w:ascii="Trebuchet MS" w:hAnsi="Trebuchet MS"/>
          <w:sz w:val="32"/>
        </w:rPr>
        <w:tab/>
      </w:r>
      <w:r w:rsidRPr="00361C37">
        <w:rPr>
          <w:rFonts w:ascii="Trebuchet MS" w:hAnsi="Trebuchet MS"/>
          <w:sz w:val="32"/>
        </w:rPr>
        <w:t>_________________________________</w:t>
      </w:r>
      <w:r>
        <w:rPr>
          <w:rFonts w:ascii="Trebuchet MS" w:hAnsi="Trebuchet MS"/>
          <w:sz w:val="32"/>
        </w:rPr>
        <w:t>________</w:t>
      </w:r>
    </w:p>
    <w:p w14:paraId="7CB090EE" w14:textId="77777777" w:rsidR="004F051B" w:rsidRDefault="00AE37AC" w:rsidP="004F051B">
      <w:pPr>
        <w:tabs>
          <w:tab w:val="left" w:pos="1843"/>
        </w:tabs>
        <w:spacing w:line="360" w:lineRule="auto"/>
        <w:ind w:right="-284" w:firstLine="708"/>
        <w:rPr>
          <w:rFonts w:ascii="Trebuchet MS" w:hAnsi="Trebuchet MS"/>
          <w:sz w:val="32"/>
        </w:rPr>
      </w:pPr>
      <w:r>
        <w:rPr>
          <w:rFonts w:ascii="Trebuchet MS" w:hAnsi="Trebuchet MS"/>
          <w:sz w:val="32"/>
        </w:rPr>
        <w:t>c</w:t>
      </w:r>
      <w:r w:rsidRPr="00361C37">
        <w:rPr>
          <w:rFonts w:ascii="Trebuchet MS" w:hAnsi="Trebuchet MS"/>
          <w:sz w:val="32"/>
        </w:rPr>
        <w:t>lass:</w:t>
      </w:r>
      <w:r>
        <w:rPr>
          <w:rFonts w:ascii="Trebuchet MS" w:hAnsi="Trebuchet MS"/>
          <w:sz w:val="32"/>
        </w:rPr>
        <w:tab/>
        <w:t>_________________________________________</w:t>
      </w:r>
    </w:p>
    <w:p w14:paraId="1CB4EBC1" w14:textId="77777777" w:rsidR="004F051B" w:rsidRPr="00361C37" w:rsidRDefault="00AE37AC" w:rsidP="004F051B">
      <w:pPr>
        <w:tabs>
          <w:tab w:val="left" w:pos="1843"/>
        </w:tabs>
        <w:spacing w:line="360" w:lineRule="auto"/>
        <w:ind w:right="-284" w:firstLine="708"/>
        <w:rPr>
          <w:rFonts w:ascii="Trebuchet MS" w:hAnsi="Trebuchet MS"/>
          <w:sz w:val="32"/>
        </w:rPr>
      </w:pPr>
      <w:r>
        <w:rPr>
          <w:rFonts w:ascii="Trebuchet MS" w:hAnsi="Trebuchet MS"/>
          <w:sz w:val="32"/>
        </w:rPr>
        <w:t>d</w:t>
      </w:r>
      <w:r w:rsidRPr="00361C37">
        <w:rPr>
          <w:rFonts w:ascii="Trebuchet MS" w:hAnsi="Trebuchet MS"/>
          <w:sz w:val="32"/>
        </w:rPr>
        <w:t>at</w:t>
      </w:r>
      <w:r>
        <w:rPr>
          <w:rFonts w:ascii="Trebuchet MS" w:hAnsi="Trebuchet MS"/>
          <w:sz w:val="32"/>
        </w:rPr>
        <w:t>e</w:t>
      </w:r>
      <w:r w:rsidRPr="00361C37">
        <w:rPr>
          <w:rFonts w:ascii="Trebuchet MS" w:hAnsi="Trebuchet MS"/>
          <w:sz w:val="32"/>
        </w:rPr>
        <w:t>:</w:t>
      </w:r>
      <w:r>
        <w:rPr>
          <w:rFonts w:ascii="Trebuchet MS" w:hAnsi="Trebuchet MS"/>
          <w:sz w:val="32"/>
        </w:rPr>
        <w:tab/>
      </w:r>
      <w:r w:rsidRPr="00361C37">
        <w:rPr>
          <w:rFonts w:ascii="Trebuchet MS" w:hAnsi="Trebuchet MS"/>
          <w:sz w:val="32"/>
        </w:rPr>
        <w:t>________________________________</w:t>
      </w:r>
      <w:r>
        <w:rPr>
          <w:rFonts w:ascii="Trebuchet MS" w:hAnsi="Trebuchet MS"/>
          <w:sz w:val="32"/>
        </w:rPr>
        <w:t>_____</w:t>
      </w:r>
      <w:r w:rsidRPr="00361C37">
        <w:rPr>
          <w:rFonts w:ascii="Trebuchet MS" w:hAnsi="Trebuchet MS"/>
          <w:sz w:val="32"/>
        </w:rPr>
        <w:t>___</w:t>
      </w:r>
      <w:r>
        <w:rPr>
          <w:rFonts w:ascii="Trebuchet MS" w:hAnsi="Trebuchet MS"/>
          <w:sz w:val="32"/>
        </w:rPr>
        <w:t>_</w:t>
      </w:r>
    </w:p>
    <w:p w14:paraId="63C5172A" w14:textId="77777777" w:rsidR="004F051B" w:rsidRDefault="00AE37AC" w:rsidP="004F051B">
      <w:pPr>
        <w:ind w:right="-284"/>
        <w:rPr>
          <w:rFonts w:ascii="Trebuchet MS" w:hAnsi="Trebuchet MS"/>
          <w:sz w:val="32"/>
        </w:rPr>
      </w:pPr>
      <w:r>
        <w:rPr>
          <w:rFonts w:ascii="Trebuchet MS" w:hAnsi="Trebuchet MS"/>
          <w:sz w:val="32"/>
        </w:rPr>
        <w:br w:type="page"/>
      </w:r>
    </w:p>
    <w:p w14:paraId="1B168E1C" w14:textId="77777777" w:rsidR="004F051B" w:rsidRDefault="00AE37AC" w:rsidP="004F051B">
      <w:pPr>
        <w:ind w:right="-284"/>
        <w:rPr>
          <w:rFonts w:ascii="Trebuchet MS" w:hAnsi="Trebuchet MS"/>
          <w:sz w:val="32"/>
        </w:rPr>
      </w:pPr>
      <w:r>
        <w:rPr>
          <w:noProof/>
          <w:lang w:val="en-US"/>
        </w:rPr>
        <w:lastRenderedPageBreak/>
        <w:drawing>
          <wp:inline distT="0" distB="0" distL="0" distR="0" wp14:anchorId="0DBF466F" wp14:editId="2FEB1773">
            <wp:extent cx="1798320" cy="1661491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7377526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5529" cy="16681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569892" w14:textId="77777777" w:rsidR="004F051B" w:rsidRPr="00383AD7" w:rsidRDefault="00AE37AC" w:rsidP="004F051B">
      <w:pPr>
        <w:ind w:right="-284"/>
        <w:jc w:val="both"/>
        <w:rPr>
          <w:rFonts w:ascii="Trebuchet MS" w:hAnsi="Trebuchet MS"/>
          <w:sz w:val="28"/>
          <w:szCs w:val="24"/>
        </w:rPr>
      </w:pPr>
      <w:r>
        <w:rPr>
          <w:rFonts w:ascii="Trebuchet MS" w:hAnsi="Trebuchet MS"/>
          <w:sz w:val="28"/>
          <w:szCs w:val="24"/>
        </w:rPr>
        <w:t>Dear student</w:t>
      </w:r>
      <w:r w:rsidRPr="00383AD7">
        <w:rPr>
          <w:rFonts w:ascii="Trebuchet MS" w:hAnsi="Trebuchet MS"/>
          <w:sz w:val="28"/>
          <w:szCs w:val="24"/>
        </w:rPr>
        <w:t xml:space="preserve">, </w:t>
      </w:r>
    </w:p>
    <w:p w14:paraId="5427EF0E" w14:textId="77777777" w:rsidR="004F051B" w:rsidRPr="00CC6951" w:rsidRDefault="00AE37AC" w:rsidP="004F051B">
      <w:p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FC64A9">
        <w:rPr>
          <w:rFonts w:ascii="Trebuchet MS" w:hAnsi="Trebuchet MS"/>
          <w:sz w:val="24"/>
          <w:szCs w:val="24"/>
          <w:lang w:val="en"/>
        </w:rPr>
        <w:t>This workbook will accompany you through the individual stations in the room. For each station, there are tasks that you solve in this workbook. So you learn a lot about the current topic of microplastics.</w:t>
      </w:r>
    </w:p>
    <w:p w14:paraId="1B0ADA02" w14:textId="77777777" w:rsidR="004F051B" w:rsidRPr="00CC6951" w:rsidRDefault="00AE37AC" w:rsidP="004F051B">
      <w:p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CC6951">
        <w:rPr>
          <w:rFonts w:ascii="Trebuchet MS" w:hAnsi="Trebuchet MS"/>
          <w:sz w:val="24"/>
          <w:szCs w:val="24"/>
          <w:lang w:val="en-US"/>
        </w:rPr>
        <w:t xml:space="preserve">Some information about the implementation: </w:t>
      </w:r>
    </w:p>
    <w:p w14:paraId="0A5A441D" w14:textId="421F83B6" w:rsidR="004F051B" w:rsidRPr="00CC6951" w:rsidRDefault="00AE37AC" w:rsidP="004F051B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CC6951">
        <w:rPr>
          <w:rFonts w:ascii="Trebuchet MS" w:hAnsi="Trebuchet MS"/>
          <w:sz w:val="24"/>
          <w:szCs w:val="24"/>
          <w:lang w:val="en-US"/>
        </w:rPr>
        <w:t>Start with the station assigned to you. Then work the stations in sequence, for example: 1</w:t>
      </w:r>
      <w:r w:rsidR="00057A05">
        <w:rPr>
          <w:rFonts w:ascii="Trebuchet MS" w:hAnsi="Trebuchet MS"/>
          <w:sz w:val="24"/>
          <w:szCs w:val="24"/>
          <w:lang w:val="en-US"/>
        </w:rPr>
        <w:t xml:space="preserve"> </w:t>
      </w:r>
      <w:r w:rsidRPr="00FC64A9">
        <w:rPr>
          <w:rFonts w:ascii="Wingdings" w:hAnsi="Wingdings"/>
          <w:sz w:val="24"/>
          <w:szCs w:val="24"/>
        </w:rPr>
        <w:sym w:font="Wingdings" w:char="F0E0"/>
      </w:r>
      <w:r w:rsidRPr="00CC6951">
        <w:rPr>
          <w:rFonts w:ascii="Trebuchet MS" w:hAnsi="Trebuchet MS"/>
          <w:sz w:val="24"/>
          <w:szCs w:val="24"/>
          <w:lang w:val="en-US"/>
        </w:rPr>
        <w:t xml:space="preserve"> 2 </w:t>
      </w:r>
      <w:r w:rsidRPr="00FC64A9">
        <w:rPr>
          <w:rFonts w:ascii="Wingdings" w:hAnsi="Wingdings"/>
          <w:sz w:val="24"/>
          <w:szCs w:val="24"/>
        </w:rPr>
        <w:sym w:font="Wingdings" w:char="F0E0"/>
      </w:r>
      <w:r w:rsidRPr="00CC6951">
        <w:rPr>
          <w:rFonts w:ascii="Trebuchet MS" w:hAnsi="Trebuchet MS"/>
          <w:sz w:val="24"/>
          <w:szCs w:val="24"/>
          <w:lang w:val="en-US"/>
        </w:rPr>
        <w:t xml:space="preserve"> 3 </w:t>
      </w:r>
      <w:r w:rsidRPr="00FC64A9">
        <w:rPr>
          <w:rFonts w:ascii="Wingdings" w:hAnsi="Wingdings"/>
          <w:sz w:val="24"/>
          <w:szCs w:val="24"/>
        </w:rPr>
        <w:sym w:font="Wingdings" w:char="F0E0"/>
      </w:r>
      <w:r w:rsidRPr="00CC6951">
        <w:rPr>
          <w:rFonts w:ascii="Trebuchet MS" w:hAnsi="Trebuchet MS"/>
          <w:sz w:val="24"/>
          <w:szCs w:val="24"/>
          <w:lang w:val="en-US"/>
        </w:rPr>
        <w:t xml:space="preserve"> </w:t>
      </w:r>
      <w:r w:rsidR="00015FDC">
        <w:rPr>
          <w:rFonts w:ascii="Trebuchet MS" w:hAnsi="Trebuchet MS"/>
          <w:sz w:val="24"/>
          <w:szCs w:val="24"/>
          <w:lang w:val="en-US"/>
        </w:rPr>
        <w:t>4</w:t>
      </w:r>
      <w:r w:rsidRPr="00CC6951">
        <w:rPr>
          <w:rFonts w:ascii="Trebuchet MS" w:hAnsi="Trebuchet MS"/>
          <w:sz w:val="24"/>
          <w:szCs w:val="24"/>
          <w:lang w:val="en-US"/>
        </w:rPr>
        <w:t xml:space="preserve"> </w:t>
      </w:r>
      <w:r w:rsidRPr="00FC64A9">
        <w:rPr>
          <w:rFonts w:ascii="Wingdings" w:hAnsi="Wingdings"/>
          <w:sz w:val="24"/>
          <w:szCs w:val="24"/>
        </w:rPr>
        <w:sym w:font="Wingdings" w:char="F0E0"/>
      </w:r>
      <w:r w:rsidRPr="00CC6951">
        <w:rPr>
          <w:rFonts w:ascii="Trebuchet MS" w:hAnsi="Trebuchet MS"/>
          <w:sz w:val="24"/>
          <w:szCs w:val="24"/>
          <w:lang w:val="en-US"/>
        </w:rPr>
        <w:t xml:space="preserve"> </w:t>
      </w:r>
      <w:r w:rsidR="00015FDC">
        <w:rPr>
          <w:rFonts w:ascii="Trebuchet MS" w:hAnsi="Trebuchet MS"/>
          <w:sz w:val="24"/>
          <w:szCs w:val="24"/>
          <w:lang w:val="en-US"/>
        </w:rPr>
        <w:t>5</w:t>
      </w:r>
      <w:r w:rsidRPr="00CC6951">
        <w:rPr>
          <w:rFonts w:ascii="Trebuchet MS" w:hAnsi="Trebuchet MS"/>
          <w:sz w:val="24"/>
          <w:szCs w:val="24"/>
          <w:lang w:val="en-US"/>
        </w:rPr>
        <w:t xml:space="preserve"> </w:t>
      </w:r>
    </w:p>
    <w:p w14:paraId="43F3C7A7" w14:textId="77777777" w:rsidR="004F051B" w:rsidRPr="00CC6951" w:rsidRDefault="00AE37AC" w:rsidP="004F051B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FC64A9">
        <w:rPr>
          <w:rFonts w:ascii="Trebuchet MS" w:hAnsi="Trebuchet MS"/>
          <w:sz w:val="24"/>
          <w:szCs w:val="24"/>
          <w:lang w:val="en"/>
        </w:rPr>
        <w:t>The work materials and work instructions can be found in the workplace of the station.</w:t>
      </w:r>
    </w:p>
    <w:p w14:paraId="7A3F3791" w14:textId="77777777" w:rsidR="004F051B" w:rsidRPr="00CC6951" w:rsidRDefault="00AE37AC" w:rsidP="004F051B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FC64A9">
        <w:rPr>
          <w:rFonts w:ascii="Trebuchet MS" w:hAnsi="Trebuchet MS"/>
          <w:sz w:val="24"/>
          <w:szCs w:val="24"/>
          <w:lang w:val="en"/>
        </w:rPr>
        <w:t>Exception: Station 4 is processed by all groups at the end.</w:t>
      </w:r>
    </w:p>
    <w:p w14:paraId="6643B713" w14:textId="77777777" w:rsidR="004F051B" w:rsidRPr="00CC6951" w:rsidRDefault="00AE37AC" w:rsidP="004F051B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FC64A9">
        <w:rPr>
          <w:rFonts w:ascii="Trebuchet MS" w:hAnsi="Trebuchet MS"/>
          <w:sz w:val="24"/>
          <w:szCs w:val="24"/>
          <w:lang w:val="en"/>
        </w:rPr>
        <w:t xml:space="preserve">Edit a station </w:t>
      </w:r>
      <w:r w:rsidR="00E5425C">
        <w:rPr>
          <w:rFonts w:ascii="Trebuchet MS" w:hAnsi="Trebuchet MS"/>
          <w:sz w:val="24"/>
          <w:szCs w:val="24"/>
          <w:lang w:val="en"/>
        </w:rPr>
        <w:t>entir</w:t>
      </w:r>
      <w:r w:rsidRPr="00FC64A9">
        <w:rPr>
          <w:rFonts w:ascii="Trebuchet MS" w:hAnsi="Trebuchet MS"/>
          <w:sz w:val="24"/>
          <w:szCs w:val="24"/>
          <w:lang w:val="en"/>
        </w:rPr>
        <w:t>ely before starting a new one. After finishing a station, put everything back the way you found it.</w:t>
      </w:r>
    </w:p>
    <w:p w14:paraId="4ED3486A" w14:textId="77777777" w:rsidR="004F051B" w:rsidRPr="00CC6951" w:rsidRDefault="00AE37AC" w:rsidP="004F051B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>
        <w:rPr>
          <w:rFonts w:ascii="Trebuchet MS" w:hAnsi="Trebuchet MS"/>
          <w:sz w:val="24"/>
          <w:szCs w:val="24"/>
          <w:lang w:val="en"/>
        </w:rPr>
        <w:t>Tick</w:t>
      </w:r>
      <w:r w:rsidRPr="00FC64A9">
        <w:rPr>
          <w:rFonts w:ascii="Trebuchet MS" w:hAnsi="Trebuchet MS"/>
          <w:sz w:val="24"/>
          <w:szCs w:val="24"/>
          <w:lang w:val="en"/>
        </w:rPr>
        <w:t xml:space="preserve"> already completed stations in the table below.</w:t>
      </w:r>
    </w:p>
    <w:p w14:paraId="1A8DF5A8" w14:textId="77777777" w:rsidR="004F051B" w:rsidRPr="00CC6951" w:rsidRDefault="00AE37AC" w:rsidP="004F051B">
      <w:pPr>
        <w:ind w:right="-284"/>
        <w:jc w:val="both"/>
        <w:rPr>
          <w:rFonts w:ascii="Trebuchet MS" w:hAnsi="Trebuchet MS"/>
          <w:b/>
          <w:sz w:val="28"/>
          <w:szCs w:val="24"/>
          <w:lang w:val="en-US"/>
        </w:rPr>
      </w:pPr>
      <w:r w:rsidRPr="00FC64A9">
        <w:rPr>
          <w:rFonts w:ascii="Trebuchet MS" w:hAnsi="Trebuchet MS"/>
          <w:b/>
          <w:sz w:val="28"/>
          <w:szCs w:val="24"/>
          <w:lang w:val="en"/>
        </w:rPr>
        <w:t>I wish you a lot of fun</w:t>
      </w:r>
      <w:r w:rsidR="00E5425C">
        <w:rPr>
          <w:rFonts w:ascii="Trebuchet MS" w:hAnsi="Trebuchet MS"/>
          <w:b/>
          <w:sz w:val="28"/>
          <w:szCs w:val="24"/>
          <w:lang w:val="en"/>
        </w:rPr>
        <w:t>,</w:t>
      </w:r>
      <w:r w:rsidRPr="00FC64A9">
        <w:rPr>
          <w:rFonts w:ascii="Trebuchet MS" w:hAnsi="Trebuchet MS"/>
          <w:b/>
          <w:sz w:val="28"/>
          <w:szCs w:val="24"/>
          <w:lang w:val="en"/>
        </w:rPr>
        <w:t xml:space="preserve"> and I am glad that you work with me today.</w:t>
      </w:r>
    </w:p>
    <w:p w14:paraId="5315FE21" w14:textId="77777777" w:rsidR="004F051B" w:rsidRDefault="00AE37AC" w:rsidP="004F051B">
      <w:pPr>
        <w:ind w:right="-284"/>
        <w:jc w:val="both"/>
        <w:rPr>
          <w:rFonts w:ascii="Trebuchet MS" w:hAnsi="Trebuchet MS"/>
          <w:b/>
          <w:sz w:val="28"/>
          <w:szCs w:val="24"/>
        </w:rPr>
      </w:pPr>
      <w:r>
        <w:rPr>
          <w:rFonts w:ascii="Trebuchet MS" w:hAnsi="Trebuchet MS"/>
          <w:b/>
          <w:sz w:val="28"/>
          <w:szCs w:val="24"/>
        </w:rPr>
        <w:t>Your</w:t>
      </w:r>
      <w:r w:rsidRPr="00383AD7">
        <w:rPr>
          <w:rFonts w:ascii="Trebuchet MS" w:hAnsi="Trebuchet MS"/>
          <w:b/>
          <w:sz w:val="28"/>
          <w:szCs w:val="24"/>
        </w:rPr>
        <w:t xml:space="preserve"> </w:t>
      </w:r>
      <w:r>
        <w:rPr>
          <w:rFonts w:ascii="Trebuchet MS" w:hAnsi="Trebuchet MS"/>
          <w:b/>
          <w:sz w:val="28"/>
          <w:szCs w:val="24"/>
        </w:rPr>
        <w:t>Mr.</w:t>
      </w:r>
      <w:r w:rsidRPr="00383AD7">
        <w:rPr>
          <w:rFonts w:ascii="Trebuchet MS" w:hAnsi="Trebuchet MS"/>
          <w:b/>
          <w:sz w:val="28"/>
          <w:szCs w:val="24"/>
        </w:rPr>
        <w:t xml:space="preserve"> Experto</w:t>
      </w:r>
    </w:p>
    <w:p w14:paraId="0DC31880" w14:textId="77777777" w:rsidR="004F051B" w:rsidRDefault="004F051B" w:rsidP="004F051B">
      <w:pPr>
        <w:ind w:right="-284"/>
        <w:jc w:val="both"/>
        <w:rPr>
          <w:rFonts w:ascii="Trebuchet MS" w:hAnsi="Trebuchet MS"/>
          <w:b/>
          <w:sz w:val="28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838"/>
        <w:gridCol w:w="2693"/>
      </w:tblGrid>
      <w:tr w:rsidR="0066661B" w14:paraId="482E16C9" w14:textId="77777777" w:rsidTr="00D66B21">
        <w:trPr>
          <w:jc w:val="center"/>
        </w:trPr>
        <w:tc>
          <w:tcPr>
            <w:tcW w:w="1838" w:type="dxa"/>
          </w:tcPr>
          <w:p w14:paraId="108F982E" w14:textId="77777777" w:rsidR="004F051B" w:rsidRDefault="004F051B" w:rsidP="00D66B2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  <w:tc>
          <w:tcPr>
            <w:tcW w:w="2693" w:type="dxa"/>
          </w:tcPr>
          <w:p w14:paraId="6FCDE098" w14:textId="77777777" w:rsidR="004F051B" w:rsidRDefault="00AE37AC" w:rsidP="00D66B2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noProof/>
                <w:lang w:val="en-US"/>
              </w:rPr>
              <w:drawing>
                <wp:anchor distT="0" distB="0" distL="114300" distR="114300" simplePos="0" relativeHeight="251561984" behindDoc="1" locked="0" layoutInCell="1" allowOverlap="1" wp14:anchorId="0D782830" wp14:editId="68EF6CDE">
                  <wp:simplePos x="0" y="0"/>
                  <wp:positionH relativeFrom="column">
                    <wp:posOffset>871855</wp:posOffset>
                  </wp:positionH>
                  <wp:positionV relativeFrom="paragraph">
                    <wp:posOffset>0</wp:posOffset>
                  </wp:positionV>
                  <wp:extent cx="208915" cy="205105"/>
                  <wp:effectExtent l="0" t="0" r="635" b="4445"/>
                  <wp:wrapTight wrapText="bothSides">
                    <wp:wrapPolygon edited="0">
                      <wp:start x="13787" y="0"/>
                      <wp:lineTo x="0" y="8025"/>
                      <wp:lineTo x="0" y="20062"/>
                      <wp:lineTo x="11818" y="20062"/>
                      <wp:lineTo x="19696" y="4012"/>
                      <wp:lineTo x="19696" y="0"/>
                      <wp:lineTo x="13787" y="0"/>
                    </wp:wrapPolygon>
                  </wp:wrapTight>
                  <wp:docPr id="27" name="Grafik 27" descr="QualitÃ¤t, Haken, HÃ¤kchen, Abgehakt, Ja, Zustimmu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7571228" name="Picture 1" descr="QualitÃ¤t, Haken, HÃ¤kchen, Abgehakt, Ja, Zustimmu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biLevel thresh="75000"/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4179" t="26865" r="21642" b="1007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8915" cy="2051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>
              <w:rPr>
                <w:rFonts w:ascii="Trebuchet MS" w:hAnsi="Trebuchet MS"/>
                <w:b/>
                <w:sz w:val="28"/>
                <w:szCs w:val="24"/>
              </w:rPr>
              <w:t xml:space="preserve">Done:       </w:t>
            </w:r>
          </w:p>
        </w:tc>
      </w:tr>
      <w:tr w:rsidR="0066661B" w14:paraId="6DFD3D95" w14:textId="77777777" w:rsidTr="00D66B21">
        <w:trPr>
          <w:trHeight w:val="567"/>
          <w:jc w:val="center"/>
        </w:trPr>
        <w:tc>
          <w:tcPr>
            <w:tcW w:w="1838" w:type="dxa"/>
          </w:tcPr>
          <w:p w14:paraId="2B2D08B1" w14:textId="57133AD9" w:rsidR="004F051B" w:rsidRDefault="00AE37A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>Station 1</w:t>
            </w:r>
          </w:p>
        </w:tc>
        <w:tc>
          <w:tcPr>
            <w:tcW w:w="2693" w:type="dxa"/>
          </w:tcPr>
          <w:p w14:paraId="79B348D0" w14:textId="77777777" w:rsidR="004F051B" w:rsidRDefault="004F051B" w:rsidP="00D66B2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66661B" w14:paraId="3E298C2C" w14:textId="77777777" w:rsidTr="00D66B21">
        <w:trPr>
          <w:trHeight w:val="567"/>
          <w:jc w:val="center"/>
        </w:trPr>
        <w:tc>
          <w:tcPr>
            <w:tcW w:w="1838" w:type="dxa"/>
          </w:tcPr>
          <w:p w14:paraId="27307E3B" w14:textId="3D6F0228" w:rsidR="004F051B" w:rsidRDefault="00AE37A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 xml:space="preserve">Station </w:t>
            </w:r>
            <w:r w:rsidR="00FD11C5">
              <w:rPr>
                <w:rFonts w:ascii="Trebuchet MS" w:hAnsi="Trebuchet MS"/>
                <w:b/>
                <w:sz w:val="28"/>
                <w:szCs w:val="24"/>
              </w:rPr>
              <w:t>2</w:t>
            </w:r>
          </w:p>
        </w:tc>
        <w:tc>
          <w:tcPr>
            <w:tcW w:w="2693" w:type="dxa"/>
          </w:tcPr>
          <w:p w14:paraId="0A677614" w14:textId="77777777" w:rsidR="004F051B" w:rsidRDefault="004F051B" w:rsidP="00D66B2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66661B" w14:paraId="717C62F1" w14:textId="77777777" w:rsidTr="00D66B21">
        <w:trPr>
          <w:trHeight w:val="567"/>
          <w:jc w:val="center"/>
        </w:trPr>
        <w:tc>
          <w:tcPr>
            <w:tcW w:w="1838" w:type="dxa"/>
          </w:tcPr>
          <w:p w14:paraId="5AF34295" w14:textId="27636A80" w:rsidR="004F051B" w:rsidRDefault="00AE37A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 xml:space="preserve">Station </w:t>
            </w:r>
            <w:r w:rsidR="00FD11C5">
              <w:rPr>
                <w:rFonts w:ascii="Trebuchet MS" w:hAnsi="Trebuchet MS"/>
                <w:b/>
                <w:sz w:val="28"/>
                <w:szCs w:val="24"/>
              </w:rPr>
              <w:t>3</w:t>
            </w:r>
          </w:p>
        </w:tc>
        <w:tc>
          <w:tcPr>
            <w:tcW w:w="2693" w:type="dxa"/>
          </w:tcPr>
          <w:p w14:paraId="414E3CB9" w14:textId="77777777" w:rsidR="004F051B" w:rsidRDefault="004F051B" w:rsidP="00D66B2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66661B" w14:paraId="4A46811F" w14:textId="77777777" w:rsidTr="00D66B21">
        <w:trPr>
          <w:trHeight w:val="567"/>
          <w:jc w:val="center"/>
        </w:trPr>
        <w:tc>
          <w:tcPr>
            <w:tcW w:w="1838" w:type="dxa"/>
          </w:tcPr>
          <w:p w14:paraId="4BEC9A4E" w14:textId="2BF9840C" w:rsidR="004F051B" w:rsidRDefault="00AE37A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 xml:space="preserve">Station </w:t>
            </w:r>
            <w:r w:rsidR="00FD11C5">
              <w:rPr>
                <w:rFonts w:ascii="Trebuchet MS" w:hAnsi="Trebuchet MS"/>
                <w:b/>
                <w:sz w:val="28"/>
                <w:szCs w:val="24"/>
              </w:rPr>
              <w:t>4</w:t>
            </w:r>
          </w:p>
        </w:tc>
        <w:tc>
          <w:tcPr>
            <w:tcW w:w="2693" w:type="dxa"/>
          </w:tcPr>
          <w:p w14:paraId="4EE88BC2" w14:textId="77777777" w:rsidR="004F051B" w:rsidRDefault="004F051B" w:rsidP="00D66B2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66661B" w14:paraId="4CE6C730" w14:textId="77777777" w:rsidTr="00D66B21">
        <w:trPr>
          <w:trHeight w:val="567"/>
          <w:jc w:val="center"/>
        </w:trPr>
        <w:tc>
          <w:tcPr>
            <w:tcW w:w="1838" w:type="dxa"/>
          </w:tcPr>
          <w:p w14:paraId="0DD44E78" w14:textId="1E4B8825" w:rsidR="004F051B" w:rsidRDefault="00AE37A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 xml:space="preserve">Station </w:t>
            </w:r>
            <w:r w:rsidR="00FD11C5">
              <w:rPr>
                <w:rFonts w:ascii="Trebuchet MS" w:hAnsi="Trebuchet MS"/>
                <w:b/>
                <w:sz w:val="28"/>
                <w:szCs w:val="24"/>
              </w:rPr>
              <w:t>5</w:t>
            </w:r>
          </w:p>
        </w:tc>
        <w:tc>
          <w:tcPr>
            <w:tcW w:w="2693" w:type="dxa"/>
          </w:tcPr>
          <w:p w14:paraId="24D2FAA8" w14:textId="77777777" w:rsidR="004F051B" w:rsidRDefault="004F051B" w:rsidP="00D66B2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0C2C61" w14:paraId="1F02A145" w14:textId="77777777" w:rsidTr="00D66B21">
        <w:trPr>
          <w:trHeight w:val="567"/>
          <w:jc w:val="center"/>
        </w:trPr>
        <w:tc>
          <w:tcPr>
            <w:tcW w:w="1838" w:type="dxa"/>
          </w:tcPr>
          <w:p w14:paraId="1E9EA7F6" w14:textId="42012CD6" w:rsidR="000C2C61" w:rsidRDefault="000C2C6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>Station 6</w:t>
            </w:r>
          </w:p>
        </w:tc>
        <w:tc>
          <w:tcPr>
            <w:tcW w:w="2693" w:type="dxa"/>
          </w:tcPr>
          <w:p w14:paraId="479E4D27" w14:textId="77777777" w:rsidR="000C2C61" w:rsidRDefault="000C2C61" w:rsidP="00D66B2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0C2C61" w14:paraId="4673F8AE" w14:textId="77777777" w:rsidTr="00D66B21">
        <w:trPr>
          <w:trHeight w:val="567"/>
          <w:jc w:val="center"/>
        </w:trPr>
        <w:tc>
          <w:tcPr>
            <w:tcW w:w="1838" w:type="dxa"/>
          </w:tcPr>
          <w:p w14:paraId="2A0B17B6" w14:textId="40530170" w:rsidR="000C2C61" w:rsidRDefault="000C2C6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>Station 7</w:t>
            </w:r>
          </w:p>
        </w:tc>
        <w:tc>
          <w:tcPr>
            <w:tcW w:w="2693" w:type="dxa"/>
          </w:tcPr>
          <w:p w14:paraId="06996994" w14:textId="77777777" w:rsidR="000C2C61" w:rsidRDefault="000C2C61" w:rsidP="00D66B21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</w:tbl>
    <w:p w14:paraId="25A8D8C5" w14:textId="77777777" w:rsidR="004F051B" w:rsidRDefault="00AE37AC" w:rsidP="004F051B">
      <w:pPr>
        <w:rPr>
          <w:rFonts w:ascii="Trebuchet MS" w:hAnsi="Trebuchet MS"/>
          <w:b/>
          <w:sz w:val="28"/>
          <w:szCs w:val="24"/>
          <w:lang w:val="en-US"/>
        </w:rPr>
      </w:pPr>
      <w:r>
        <w:rPr>
          <w:rFonts w:ascii="Trebuchet MS" w:hAnsi="Trebuchet MS"/>
          <w:b/>
          <w:sz w:val="28"/>
          <w:szCs w:val="24"/>
          <w:lang w:val="en-US"/>
        </w:rPr>
        <w:br w:type="page"/>
      </w:r>
    </w:p>
    <w:p w14:paraId="5990C01A" w14:textId="5A4ABADC" w:rsidR="004F051B" w:rsidRDefault="00AE37AC" w:rsidP="004F051B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>Introduction: What is microplastic?</w:t>
      </w:r>
    </w:p>
    <w:p w14:paraId="747AF187" w14:textId="38FCD412" w:rsidR="008C12D2" w:rsidRPr="00063CB1" w:rsidRDefault="008C12D2" w:rsidP="004F051B">
      <w:pPr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>Answer the following questions.</w:t>
      </w:r>
    </w:p>
    <w:p w14:paraId="78AF163A" w14:textId="304D2DD4" w:rsidR="00E10F1D" w:rsidRPr="00063CB1" w:rsidRDefault="00EB535E" w:rsidP="00063CB1">
      <w:pPr>
        <w:pStyle w:val="ListParagraph"/>
        <w:numPr>
          <w:ilvl w:val="0"/>
          <w:numId w:val="54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-US"/>
        </w:rPr>
        <w:t xml:space="preserve">Which things that you </w:t>
      </w:r>
      <w:r w:rsidR="009E2194">
        <w:rPr>
          <w:rFonts w:ascii="Trebuchet MS" w:hAnsi="Trebuchet MS"/>
          <w:sz w:val="26"/>
          <w:szCs w:val="26"/>
          <w:lang w:val="en-US"/>
        </w:rPr>
        <w:t>own</w:t>
      </w:r>
      <w:r w:rsidR="008C12D2" w:rsidRPr="00063CB1">
        <w:rPr>
          <w:rFonts w:ascii="Trebuchet MS" w:hAnsi="Trebuchet MS"/>
          <w:sz w:val="26"/>
          <w:szCs w:val="26"/>
          <w:lang w:val="en-US"/>
        </w:rPr>
        <w:t xml:space="preserve"> or use are made out of plastic?</w:t>
      </w:r>
    </w:p>
    <w:p w14:paraId="232A9F73" w14:textId="6AAE47D1" w:rsidR="008C12D2" w:rsidRPr="00075F65" w:rsidRDefault="008C12D2" w:rsidP="008C12D2">
      <w:pPr>
        <w:spacing w:line="360" w:lineRule="auto"/>
        <w:ind w:right="-284"/>
        <w:rPr>
          <w:rFonts w:ascii="Trebuchet MS" w:hAnsi="Trebuchet MS"/>
          <w:sz w:val="32"/>
          <w:lang w:val="en-US"/>
        </w:rPr>
      </w:pPr>
      <w:r w:rsidRPr="00075F65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_______________________________________________________</w:t>
      </w:r>
    </w:p>
    <w:p w14:paraId="2F53BB48" w14:textId="1F64E404" w:rsidR="00BB6252" w:rsidRDefault="00BB6252" w:rsidP="00063CB1">
      <w:pPr>
        <w:pStyle w:val="ListParagraph"/>
        <w:numPr>
          <w:ilvl w:val="0"/>
          <w:numId w:val="54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-US"/>
        </w:rPr>
        <w:t xml:space="preserve">Where in the environment have you </w:t>
      </w:r>
      <w:r w:rsidR="00EB535E">
        <w:rPr>
          <w:rFonts w:ascii="Trebuchet MS" w:hAnsi="Trebuchet MS"/>
          <w:sz w:val="26"/>
          <w:szCs w:val="26"/>
          <w:lang w:val="en-US"/>
        </w:rPr>
        <w:t>seen</w:t>
      </w:r>
      <w:r>
        <w:rPr>
          <w:rFonts w:ascii="Trebuchet MS" w:hAnsi="Trebuchet MS"/>
          <w:sz w:val="26"/>
          <w:szCs w:val="26"/>
          <w:lang w:val="en-US"/>
        </w:rPr>
        <w:t xml:space="preserve"> plastic</w:t>
      </w:r>
      <w:r w:rsidR="00B60725">
        <w:rPr>
          <w:rFonts w:ascii="Trebuchet MS" w:hAnsi="Trebuchet MS"/>
          <w:sz w:val="26"/>
          <w:szCs w:val="26"/>
          <w:lang w:val="en-US"/>
        </w:rPr>
        <w:t xml:space="preserve"> or microplastic</w:t>
      </w:r>
      <w:r>
        <w:rPr>
          <w:rFonts w:ascii="Trebuchet MS" w:hAnsi="Trebuchet MS"/>
          <w:sz w:val="26"/>
          <w:szCs w:val="26"/>
          <w:lang w:val="en-US"/>
        </w:rPr>
        <w:t>?</w:t>
      </w:r>
    </w:p>
    <w:p w14:paraId="6B2872F3" w14:textId="77777777" w:rsidR="00EB535E" w:rsidRPr="00063CB1" w:rsidRDefault="00EB535E" w:rsidP="00063CB1">
      <w:pPr>
        <w:spacing w:line="360" w:lineRule="auto"/>
        <w:ind w:right="-284"/>
        <w:rPr>
          <w:rFonts w:ascii="Trebuchet MS" w:hAnsi="Trebuchet MS"/>
          <w:sz w:val="32"/>
          <w:lang w:val="en-US"/>
        </w:rPr>
      </w:pPr>
      <w:r w:rsidRPr="00063CB1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_______________________________________________________</w:t>
      </w:r>
    </w:p>
    <w:p w14:paraId="5164D28B" w14:textId="1A1EDE4D" w:rsidR="00EB535E" w:rsidRDefault="00EB535E" w:rsidP="00063CB1">
      <w:pPr>
        <w:pStyle w:val="ListParagraph"/>
        <w:numPr>
          <w:ilvl w:val="0"/>
          <w:numId w:val="54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noProof/>
          <w:sz w:val="26"/>
          <w:szCs w:val="26"/>
          <w:lang w:val="en-US"/>
        </w:rPr>
        <mc:AlternateContent>
          <mc:Choice Requires="wps">
            <w:drawing>
              <wp:anchor distT="0" distB="0" distL="114300" distR="114300" simplePos="0" relativeHeight="251640832" behindDoc="1" locked="0" layoutInCell="1" allowOverlap="1" wp14:anchorId="23DA070C" wp14:editId="44307589">
                <wp:simplePos x="0" y="0"/>
                <wp:positionH relativeFrom="margin">
                  <wp:align>left</wp:align>
                </wp:positionH>
                <wp:positionV relativeFrom="paragraph">
                  <wp:posOffset>560705</wp:posOffset>
                </wp:positionV>
                <wp:extent cx="5880100" cy="2844800"/>
                <wp:effectExtent l="0" t="0" r="25400" b="12700"/>
                <wp:wrapTight wrapText="bothSides">
                  <wp:wrapPolygon edited="0">
                    <wp:start x="0" y="0"/>
                    <wp:lineTo x="0" y="21552"/>
                    <wp:lineTo x="21623" y="21552"/>
                    <wp:lineTo x="21623" y="0"/>
                    <wp:lineTo x="0" y="0"/>
                  </wp:wrapPolygon>
                </wp:wrapTight>
                <wp:docPr id="25" name="Rechteck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80100" cy="28448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1729B979" id="Rechteck 25" o:spid="_x0000_s1026" style="position:absolute;margin-left:0;margin-top:44.15pt;width:463pt;height:224pt;z-index:-251641344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" filled="f" strokecolor="black [3213]" strokeweight="1pt">
                <w10:wrap type="tight" anchorx="margin"/>
              </v:rect>
            </w:pict>
          </mc:Fallback>
        </mc:AlternateContent>
      </w:r>
      <w:r>
        <w:rPr>
          <w:rFonts w:ascii="Trebuchet MS" w:hAnsi="Trebuchet MS"/>
          <w:sz w:val="26"/>
          <w:szCs w:val="26"/>
          <w:lang w:val="en-US"/>
        </w:rPr>
        <w:t xml:space="preserve">Diagram how plastic </w:t>
      </w:r>
      <w:r w:rsidR="00B60725">
        <w:rPr>
          <w:rFonts w:ascii="Trebuchet MS" w:hAnsi="Trebuchet MS"/>
          <w:sz w:val="26"/>
          <w:szCs w:val="26"/>
          <w:lang w:val="en-US"/>
        </w:rPr>
        <w:t xml:space="preserve">or microplastic </w:t>
      </w:r>
      <w:r>
        <w:rPr>
          <w:rFonts w:ascii="Trebuchet MS" w:hAnsi="Trebuchet MS"/>
          <w:sz w:val="26"/>
          <w:szCs w:val="26"/>
          <w:lang w:val="en-US"/>
        </w:rPr>
        <w:t>might get from your house to the beach.</w:t>
      </w:r>
    </w:p>
    <w:p w14:paraId="3AE06C83" w14:textId="01C33026" w:rsidR="00EB535E" w:rsidRDefault="00EB535E">
      <w:pPr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-US"/>
        </w:rPr>
        <w:br w:type="page"/>
      </w:r>
    </w:p>
    <w:p w14:paraId="2EDE49AC" w14:textId="5C825E1A" w:rsidR="009E3683" w:rsidRDefault="009E3683" w:rsidP="009E3683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>Introduction: What is microplastic?</w:t>
      </w:r>
    </w:p>
    <w:p w14:paraId="60649B35" w14:textId="3A39B998" w:rsidR="00EB535E" w:rsidRPr="00A113F5" w:rsidRDefault="00EB535E" w:rsidP="00EB535E">
      <w:pPr>
        <w:pStyle w:val="ListParagraph"/>
        <w:numPr>
          <w:ilvl w:val="0"/>
          <w:numId w:val="54"/>
        </w:numPr>
        <w:rPr>
          <w:rFonts w:ascii="Trebuchet MS" w:hAnsi="Trebuchet MS"/>
          <w:sz w:val="26"/>
          <w:szCs w:val="26"/>
          <w:lang w:val="en-US"/>
        </w:rPr>
      </w:pPr>
      <w:r w:rsidRPr="00A113F5">
        <w:rPr>
          <w:rFonts w:ascii="Trebuchet MS" w:hAnsi="Trebuchet MS"/>
          <w:sz w:val="26"/>
          <w:szCs w:val="26"/>
          <w:lang w:val="en-US"/>
        </w:rPr>
        <w:t>What will happen to Emma and Lenny’s beach toys, if they forget them on the beach?</w:t>
      </w:r>
      <w:r>
        <w:rPr>
          <w:rFonts w:ascii="Trebuchet MS" w:hAnsi="Trebuchet MS"/>
          <w:sz w:val="26"/>
          <w:szCs w:val="26"/>
          <w:lang w:val="en-US"/>
        </w:rPr>
        <w:t xml:space="preserve"> Collect ideas with your group.</w:t>
      </w:r>
    </w:p>
    <w:p w14:paraId="0EA31719" w14:textId="77777777" w:rsidR="00EB535E" w:rsidRPr="00075F65" w:rsidRDefault="00EB535E" w:rsidP="00EB535E">
      <w:pPr>
        <w:spacing w:line="360" w:lineRule="auto"/>
        <w:ind w:right="-284"/>
        <w:rPr>
          <w:rFonts w:ascii="Trebuchet MS" w:hAnsi="Trebuchet MS"/>
          <w:sz w:val="32"/>
          <w:lang w:val="en-US"/>
        </w:rPr>
      </w:pPr>
      <w:r w:rsidRPr="00075F65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_______________________________________________________</w:t>
      </w:r>
    </w:p>
    <w:p w14:paraId="2F9D7321" w14:textId="3434E5EA" w:rsidR="00EB535E" w:rsidRPr="00063CB1" w:rsidRDefault="00EB535E" w:rsidP="00577418">
      <w:p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</w:p>
    <w:p w14:paraId="54A252E7" w14:textId="1EF8714D" w:rsidR="004F051B" w:rsidRPr="00063CB1" w:rsidRDefault="002F32D3" w:rsidP="00063CB1">
      <w:pPr>
        <w:pStyle w:val="ListParagraph"/>
        <w:numPr>
          <w:ilvl w:val="0"/>
          <w:numId w:val="54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>Define</w:t>
      </w:r>
      <w:r w:rsidR="00AE37AC" w:rsidRPr="00063CB1">
        <w:rPr>
          <w:rFonts w:ascii="Trebuchet MS" w:hAnsi="Trebuchet MS"/>
          <w:sz w:val="26"/>
          <w:szCs w:val="26"/>
          <w:lang w:val="en-US"/>
        </w:rPr>
        <w:t xml:space="preserve"> the term microplastic</w:t>
      </w:r>
      <w:r w:rsidR="008C12D2">
        <w:rPr>
          <w:rFonts w:ascii="Trebuchet MS" w:hAnsi="Trebuchet MS"/>
          <w:sz w:val="26"/>
          <w:szCs w:val="26"/>
          <w:lang w:val="en-US"/>
        </w:rPr>
        <w:t>.</w:t>
      </w:r>
    </w:p>
    <w:p w14:paraId="72533803" w14:textId="1F91E90C" w:rsidR="004F051B" w:rsidRPr="00075F65" w:rsidRDefault="00AE37AC" w:rsidP="004F051B">
      <w:pPr>
        <w:spacing w:line="360" w:lineRule="auto"/>
        <w:ind w:right="-284"/>
        <w:rPr>
          <w:rFonts w:ascii="Trebuchet MS" w:hAnsi="Trebuchet MS"/>
          <w:sz w:val="32"/>
          <w:lang w:val="en-US"/>
        </w:rPr>
      </w:pPr>
      <w:r w:rsidRPr="00075F65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_______________________________________________________</w:t>
      </w:r>
    </w:p>
    <w:p w14:paraId="7D98D1F5" w14:textId="47FBBD3D" w:rsidR="004F051B" w:rsidRPr="00CC6951" w:rsidRDefault="00C71E81" w:rsidP="004F051B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FC64A9">
        <w:rPr>
          <w:rFonts w:ascii="Trebuchet MS" w:hAnsi="Trebuchet MS"/>
          <w:b/>
          <w:noProof/>
          <w:sz w:val="72"/>
          <w:lang w:val="en-US"/>
        </w:rPr>
        <w:drawing>
          <wp:anchor distT="0" distB="0" distL="114300" distR="114300" simplePos="0" relativeHeight="251579392" behindDoc="1" locked="0" layoutInCell="1" allowOverlap="1" wp14:anchorId="079C8D9D" wp14:editId="1219F066">
            <wp:simplePos x="0" y="0"/>
            <wp:positionH relativeFrom="margin">
              <wp:align>right</wp:align>
            </wp:positionH>
            <wp:positionV relativeFrom="paragraph">
              <wp:posOffset>2360930</wp:posOffset>
            </wp:positionV>
            <wp:extent cx="3948430" cy="1790700"/>
            <wp:effectExtent l="0" t="0" r="0" b="0"/>
            <wp:wrapThrough wrapText="bothSides">
              <wp:wrapPolygon edited="0">
                <wp:start x="0" y="0"/>
                <wp:lineTo x="0" y="21370"/>
                <wp:lineTo x="21468" y="21370"/>
                <wp:lineTo x="21468" y="0"/>
                <wp:lineTo x="0" y="0"/>
              </wp:wrapPolygon>
            </wp:wrapThrough>
            <wp:docPr id="273" name="Grafik 2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9325566" name="Picture 1" descr="C:\Users\bt305302\Documents\05_Intervention Plastikdetektive\06_Logo Plastikdetektive\Logo_Plastic-Detectives_mit Untertitel_Englisch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948430" cy="179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6496D">
        <w:rPr>
          <w:rFonts w:ascii="Trebuchet MS" w:hAnsi="Trebuchet MS"/>
          <w:noProof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580416" behindDoc="0" locked="0" layoutInCell="1" allowOverlap="1" wp14:anchorId="19E5214A" wp14:editId="0828348D">
                <wp:simplePos x="0" y="0"/>
                <wp:positionH relativeFrom="margin">
                  <wp:posOffset>2197735</wp:posOffset>
                </wp:positionH>
                <wp:positionV relativeFrom="paragraph">
                  <wp:posOffset>702310</wp:posOffset>
                </wp:positionV>
                <wp:extent cx="2152650" cy="933450"/>
                <wp:effectExtent l="1276350" t="19050" r="19050" b="152400"/>
                <wp:wrapNone/>
                <wp:docPr id="14" name="Ovale Legend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52650" cy="933450"/>
                        </a:xfrm>
                        <a:prstGeom prst="wedgeEllipseCallout">
                          <a:avLst>
                            <a:gd name="adj1" fmla="val -107559"/>
                            <a:gd name="adj2" fmla="val 62500"/>
                          </a:avLst>
                        </a:prstGeom>
                        <a:solidFill>
                          <a:schemeClr val="bg1"/>
                        </a:solidFill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37E1D76" w14:textId="05A4712A" w:rsidR="00087753" w:rsidRPr="005F1831" w:rsidRDefault="00087753" w:rsidP="004F051B">
                            <w:pPr>
                              <w:jc w:val="center"/>
                              <w:rPr>
                                <w:rFonts w:ascii="Trebuchet MS" w:hAnsi="Trebuchet MS"/>
                                <w:b/>
                                <w:color w:val="000000" w:themeColor="text1"/>
                                <w:sz w:val="40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w:r>
                              <w:rPr>
                                <w:rFonts w:ascii="Trebuchet MS" w:hAnsi="Trebuchet MS"/>
                                <w:b/>
                                <w:color w:val="000000" w:themeColor="text1"/>
                                <w:sz w:val="40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  <w:t>Let’</w:t>
                            </w:r>
                            <w:r w:rsidRPr="005F1831">
                              <w:rPr>
                                <w:rFonts w:ascii="Trebuchet MS" w:hAnsi="Trebuchet MS"/>
                                <w:b/>
                                <w:color w:val="000000" w:themeColor="text1"/>
                                <w:sz w:val="40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  <w:t>s start!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shapetype w14:anchorId="19E5214A" id="_x0000_t63" coordsize="21600,21600" o:spt="63" adj="1350,25920" path="wr,,21600,21600@15@16@17@18l@21@22xe">
                <v:stroke joinstyle="miter"/>
                <v:formulas>
                  <v:f eqn="val #0"/>
                  <v:f eqn="val #1"/>
                  <v:f eqn="sum 10800 0 #0"/>
                  <v:f eqn="sum 10800 0 #1"/>
                  <v:f eqn="atan2 @2 @3"/>
                  <v:f eqn="sumangle @4 11 0"/>
                  <v:f eqn="sumangle @4 0 11"/>
                  <v:f eqn="cos 10800 @4"/>
                  <v:f eqn="sin 10800 @4"/>
                  <v:f eqn="cos 10800 @5"/>
                  <v:f eqn="sin 10800 @5"/>
                  <v:f eqn="cos 10800 @6"/>
                  <v:f eqn="sin 10800 @6"/>
                  <v:f eqn="sum 10800 0 @7"/>
                  <v:f eqn="sum 10800 0 @8"/>
                  <v:f eqn="sum 10800 0 @9"/>
                  <v:f eqn="sum 10800 0 @10"/>
                  <v:f eqn="sum 10800 0 @11"/>
                  <v:f eqn="sum 10800 0 @12"/>
                  <v:f eqn="mod @2 @3 0"/>
                  <v:f eqn="sum @19 0 10800"/>
                  <v:f eqn="if @20 #0 @13"/>
                  <v:f eqn="if @20 #1 @14"/>
                </v:formulas>
                <v:path o:connecttype="custom" o:connectlocs="10800,0;3163,3163;0,10800;3163,18437;10800,21600;18437,18437;21600,10800;18437,3163;@21,@22" textboxrect="3163,3163,18437,18437"/>
                <v:handles>
                  <v:h position="#0,#1"/>
                </v:handles>
              </v:shapetype>
              <v:shape id="Ovale Legende 14" o:spid="_x0000_s1026" type="#_x0000_t63" style="position:absolute;margin-left:173.05pt;margin-top:55.3pt;width:169.5pt;height:73.5pt;z-index:25155020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" adj="-12433,24300" fillcolor="white [3212]" strokecolor="black [3213]" strokeweight="1.5pt">
                <v:textbox>
                  <w:txbxContent>
                    <w:p w14:paraId="137E1D76" w14:textId="05A4712A" w:rsidR="00087753" w:rsidRPr="005F1831" w:rsidRDefault="00087753" w:rsidP="004F051B">
                      <w:pPr>
                        <w:jc w:val="center"/>
                        <w:rPr>
                          <w:rFonts w:ascii="Trebuchet MS" w:hAnsi="Trebuchet MS"/>
                          <w:b/>
                          <w:color w:val="000000" w:themeColor="text1"/>
                          <w:sz w:val="40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w:proofErr w:type="gramStart"/>
                      <w:r>
                        <w:rPr>
                          <w:rFonts w:ascii="Trebuchet MS" w:hAnsi="Trebuchet MS"/>
                          <w:b/>
                          <w:color w:val="000000" w:themeColor="text1"/>
                          <w:sz w:val="40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  <w:t>Let’</w:t>
                      </w:r>
                      <w:r w:rsidRPr="005F1831">
                        <w:rPr>
                          <w:rFonts w:ascii="Trebuchet MS" w:hAnsi="Trebuchet MS"/>
                          <w:b/>
                          <w:color w:val="000000" w:themeColor="text1"/>
                          <w:sz w:val="40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  <w:t>s</w:t>
                      </w:r>
                      <w:proofErr w:type="gramEnd"/>
                      <w:r w:rsidRPr="005F1831">
                        <w:rPr>
                          <w:rFonts w:ascii="Trebuchet MS" w:hAnsi="Trebuchet MS"/>
                          <w:b/>
                          <w:color w:val="000000" w:themeColor="text1"/>
                          <w:sz w:val="40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  <w:t xml:space="preserve"> start!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AE37AC">
        <w:rPr>
          <w:noProof/>
          <w:lang w:val="en-US"/>
        </w:rPr>
        <w:drawing>
          <wp:anchor distT="0" distB="0" distL="114300" distR="114300" simplePos="0" relativeHeight="251553792" behindDoc="1" locked="0" layoutInCell="1" allowOverlap="1" wp14:anchorId="17CF86F0" wp14:editId="0974C13E">
            <wp:simplePos x="0" y="0"/>
            <wp:positionH relativeFrom="column">
              <wp:posOffset>98425</wp:posOffset>
            </wp:positionH>
            <wp:positionV relativeFrom="paragraph">
              <wp:posOffset>1056005</wp:posOffset>
            </wp:positionV>
            <wp:extent cx="1910080" cy="1765300"/>
            <wp:effectExtent l="0" t="0" r="0" b="6350"/>
            <wp:wrapTight wrapText="bothSides">
              <wp:wrapPolygon edited="0">
                <wp:start x="0" y="0"/>
                <wp:lineTo x="0" y="21445"/>
                <wp:lineTo x="21327" y="21445"/>
                <wp:lineTo x="21327" y="0"/>
                <wp:lineTo x="0" y="0"/>
              </wp:wrapPolygon>
            </wp:wrapTight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88633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0080" cy="17653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br w:type="page"/>
      </w:r>
    </w:p>
    <w:p w14:paraId="6ABBA268" w14:textId="5AD22CB2" w:rsidR="004F051B" w:rsidRPr="00771AA5" w:rsidRDefault="0029638E" w:rsidP="004F051B">
      <w:pPr>
        <w:ind w:right="-284"/>
        <w:jc w:val="both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56544" behindDoc="0" locked="0" layoutInCell="1" allowOverlap="1" wp14:anchorId="77911972" wp14:editId="13769C05">
            <wp:simplePos x="0" y="0"/>
            <wp:positionH relativeFrom="column">
              <wp:posOffset>5297707</wp:posOffset>
            </wp:positionH>
            <wp:positionV relativeFrom="paragraph">
              <wp:posOffset>175602</wp:posOffset>
            </wp:positionV>
            <wp:extent cx="613410" cy="687070"/>
            <wp:effectExtent l="0" t="0" r="0" b="0"/>
            <wp:wrapNone/>
            <wp:docPr id="1131" name="Grafik 11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AB2A80" w:rsidRPr="00AB2A80"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646976" behindDoc="0" locked="0" layoutInCell="1" allowOverlap="1" wp14:anchorId="6F2EF6F7" wp14:editId="5F262DF4">
            <wp:simplePos x="0" y="0"/>
            <wp:positionH relativeFrom="column">
              <wp:posOffset>4711700</wp:posOffset>
            </wp:positionH>
            <wp:positionV relativeFrom="paragraph">
              <wp:posOffset>12065</wp:posOffset>
            </wp:positionV>
            <wp:extent cx="1532255" cy="711200"/>
            <wp:effectExtent l="0" t="0" r="0" b="0"/>
            <wp:wrapNone/>
            <wp:docPr id="52" name="Grafik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8" name="Grafik 1068"/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2255" cy="711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Station 1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="00AE37AC"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>Examination of exfoliating cream</w:t>
      </w:r>
    </w:p>
    <w:p w14:paraId="3B525A1B" w14:textId="77777777" w:rsidR="004F051B" w:rsidRPr="005F4F30" w:rsidRDefault="00AE37AC" w:rsidP="004F051B">
      <w:pPr>
        <w:ind w:right="-284"/>
        <w:rPr>
          <w:rFonts w:ascii="Trebuchet MS" w:hAnsi="Trebuchet MS"/>
          <w:sz w:val="28"/>
          <w:szCs w:val="28"/>
          <w:lang w:val="en-US"/>
        </w:rPr>
      </w:pPr>
      <w:r w:rsidRPr="005F4F30">
        <w:rPr>
          <w:rFonts w:ascii="Trebuchet MS" w:hAnsi="Trebuchet MS"/>
          <w:sz w:val="28"/>
          <w:szCs w:val="28"/>
          <w:u w:val="single"/>
          <w:lang w:val="en-US"/>
        </w:rPr>
        <w:t>Task 1:</w:t>
      </w:r>
      <w:r w:rsidRPr="005F4F30">
        <w:rPr>
          <w:rFonts w:ascii="Trebuchet MS" w:hAnsi="Trebuchet MS"/>
          <w:sz w:val="28"/>
          <w:szCs w:val="28"/>
          <w:lang w:val="en-US"/>
        </w:rPr>
        <w:t xml:space="preserve"> </w:t>
      </w:r>
    </w:p>
    <w:p w14:paraId="61578DFB" w14:textId="77777777" w:rsidR="004F051B" w:rsidRPr="00CC6951" w:rsidRDefault="00AE37AC" w:rsidP="004F051B">
      <w:pPr>
        <w:pStyle w:val="ListParagraph"/>
        <w:numPr>
          <w:ilvl w:val="0"/>
          <w:numId w:val="35"/>
        </w:numPr>
        <w:tabs>
          <w:tab w:val="left" w:pos="1701"/>
        </w:tabs>
        <w:ind w:left="709" w:right="-284" w:hanging="349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Part A: </w:t>
      </w:r>
      <w:r w:rsidRPr="00CC6951">
        <w:rPr>
          <w:rFonts w:ascii="Trebuchet MS" w:hAnsi="Trebuchet MS"/>
          <w:sz w:val="26"/>
          <w:szCs w:val="26"/>
          <w:lang w:val="en-US"/>
        </w:rPr>
        <w:tab/>
      </w:r>
      <w:r w:rsidRPr="003260E3">
        <w:rPr>
          <w:rFonts w:ascii="Trebuchet MS" w:hAnsi="Trebuchet MS"/>
          <w:sz w:val="26"/>
          <w:szCs w:val="26"/>
          <w:lang w:val="en"/>
        </w:rPr>
        <w:t>Carry out the experiment according to the instructions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76EEBDA8" w14:textId="77777777" w:rsidR="004F051B" w:rsidRPr="00CC6951" w:rsidRDefault="00AE37AC" w:rsidP="004F051B">
      <w:pPr>
        <w:pStyle w:val="ListParagraph"/>
        <w:numPr>
          <w:ilvl w:val="0"/>
          <w:numId w:val="35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Part B: </w:t>
      </w:r>
      <w:r w:rsidRPr="00CC6951">
        <w:rPr>
          <w:rFonts w:ascii="Trebuchet MS" w:hAnsi="Trebuchet MS"/>
          <w:sz w:val="26"/>
          <w:szCs w:val="26"/>
          <w:lang w:val="en-US"/>
        </w:rPr>
        <w:tab/>
      </w:r>
      <w:r w:rsidRPr="003260E3">
        <w:rPr>
          <w:rFonts w:ascii="Trebuchet MS" w:hAnsi="Trebuchet MS"/>
          <w:sz w:val="26"/>
          <w:szCs w:val="26"/>
          <w:lang w:val="en"/>
        </w:rPr>
        <w:t>Carry out the experiment according to the instructions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3FEED051" w14:textId="77777777" w:rsidR="004F051B" w:rsidRPr="0039284B" w:rsidRDefault="00AE37AC" w:rsidP="004F051B">
      <w:pPr>
        <w:pStyle w:val="ListParagraph"/>
        <w:tabs>
          <w:tab w:val="left" w:pos="1701"/>
        </w:tabs>
        <w:spacing w:before="240"/>
        <w:ind w:right="-284" w:hanging="11"/>
        <w:jc w:val="both"/>
        <w:rPr>
          <w:rFonts w:ascii="Trebuchet MS" w:hAnsi="Trebuchet MS"/>
          <w:sz w:val="26"/>
          <w:szCs w:val="26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  </w:t>
      </w:r>
      <w:r w:rsidRPr="00CC6951">
        <w:rPr>
          <w:rFonts w:ascii="Trebuchet MS" w:hAnsi="Trebuchet MS"/>
          <w:sz w:val="26"/>
          <w:szCs w:val="26"/>
          <w:lang w:val="en-US"/>
        </w:rPr>
        <w:tab/>
      </w:r>
      <w:r>
        <w:rPr>
          <w:rFonts w:ascii="Trebuchet MS" w:hAnsi="Trebuchet MS"/>
          <w:sz w:val="26"/>
          <w:szCs w:val="26"/>
        </w:rPr>
        <w:t>Write down your observations.</w:t>
      </w:r>
    </w:p>
    <w:tbl>
      <w:tblPr>
        <w:tblStyle w:val="TableGrid"/>
        <w:tblpPr w:leftFromText="141" w:rightFromText="141" w:vertAnchor="text" w:horzAnchor="page" w:tblpX="7841" w:tblpY="2121"/>
        <w:tblW w:w="0" w:type="auto"/>
        <w:tblLook w:val="04A0" w:firstRow="1" w:lastRow="0" w:firstColumn="1" w:lastColumn="0" w:noHBand="0" w:noVBand="1"/>
      </w:tblPr>
      <w:tblGrid>
        <w:gridCol w:w="3273"/>
      </w:tblGrid>
      <w:tr w:rsidR="00FC198B" w14:paraId="2C2DF62E" w14:textId="77777777" w:rsidTr="00063CB1">
        <w:trPr>
          <w:trHeight w:val="454"/>
        </w:trPr>
        <w:tc>
          <w:tcPr>
            <w:tcW w:w="3273" w:type="dxa"/>
            <w:vAlign w:val="center"/>
          </w:tcPr>
          <w:p w14:paraId="41D53A64" w14:textId="0DE46AC5" w:rsidR="00FC198B" w:rsidRPr="00D57A18" w:rsidRDefault="00FC198B" w:rsidP="00FC198B">
            <w:pPr>
              <w:ind w:right="-284"/>
              <w:rPr>
                <w:rFonts w:ascii="Trebuchet MS" w:hAnsi="Trebuchet MS"/>
                <w:b/>
                <w:sz w:val="24"/>
              </w:rPr>
            </w:pPr>
            <w:r>
              <w:rPr>
                <w:rFonts w:ascii="Trebuchet MS" w:hAnsi="Trebuchet MS"/>
                <w:b/>
                <w:bCs/>
                <w:sz w:val="24"/>
              </w:rPr>
              <w:t>Plastic</w:t>
            </w:r>
            <w:r w:rsidR="002F56C6">
              <w:rPr>
                <w:rFonts w:ascii="Trebuchet MS" w:hAnsi="Trebuchet MS"/>
                <w:b/>
                <w:bCs/>
                <w:sz w:val="24"/>
              </w:rPr>
              <w:t xml:space="preserve"> in cosmetics</w:t>
            </w:r>
          </w:p>
        </w:tc>
      </w:tr>
      <w:tr w:rsidR="00FC198B" w14:paraId="06CBEF32" w14:textId="77777777" w:rsidTr="00063CB1">
        <w:trPr>
          <w:trHeight w:val="340"/>
        </w:trPr>
        <w:tc>
          <w:tcPr>
            <w:tcW w:w="3273" w:type="dxa"/>
          </w:tcPr>
          <w:p w14:paraId="7A4A131B" w14:textId="77777777" w:rsidR="00FC198B" w:rsidRPr="00D57A18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p</w:t>
            </w:r>
            <w:r w:rsidRPr="00D57A18">
              <w:rPr>
                <w:rFonts w:ascii="Trebuchet MS" w:hAnsi="Trebuchet MS"/>
                <w:sz w:val="24"/>
              </w:rPr>
              <w:t>olyethylen</w:t>
            </w:r>
            <w:r>
              <w:rPr>
                <w:rFonts w:ascii="Trebuchet MS" w:hAnsi="Trebuchet MS"/>
                <w:sz w:val="24"/>
              </w:rPr>
              <w:t>e</w:t>
            </w:r>
            <w:r w:rsidRPr="00D57A18">
              <w:rPr>
                <w:rFonts w:ascii="Trebuchet MS" w:hAnsi="Trebuchet MS"/>
                <w:sz w:val="24"/>
              </w:rPr>
              <w:t xml:space="preserve"> </w:t>
            </w:r>
          </w:p>
        </w:tc>
      </w:tr>
      <w:tr w:rsidR="00FC198B" w14:paraId="249578CF" w14:textId="77777777" w:rsidTr="00063CB1">
        <w:trPr>
          <w:trHeight w:val="340"/>
        </w:trPr>
        <w:tc>
          <w:tcPr>
            <w:tcW w:w="3273" w:type="dxa"/>
          </w:tcPr>
          <w:p w14:paraId="58A3F25B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 w:rsidRPr="003260E3">
              <w:rPr>
                <w:rFonts w:ascii="Trebuchet MS" w:hAnsi="Trebuchet MS"/>
                <w:sz w:val="24"/>
              </w:rPr>
              <w:t>polypropylene</w:t>
            </w:r>
          </w:p>
        </w:tc>
      </w:tr>
      <w:tr w:rsidR="00FC198B" w14:paraId="13710155" w14:textId="77777777" w:rsidTr="00063CB1">
        <w:trPr>
          <w:trHeight w:val="340"/>
        </w:trPr>
        <w:tc>
          <w:tcPr>
            <w:tcW w:w="3273" w:type="dxa"/>
          </w:tcPr>
          <w:p w14:paraId="15485852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 w:rsidRPr="003260E3">
              <w:rPr>
                <w:rFonts w:ascii="Trebuchet MS" w:hAnsi="Trebuchet MS"/>
                <w:sz w:val="24"/>
              </w:rPr>
              <w:t>polyethylene terephthalate</w:t>
            </w:r>
          </w:p>
        </w:tc>
      </w:tr>
      <w:tr w:rsidR="00FC198B" w14:paraId="2A9CEBAA" w14:textId="77777777" w:rsidTr="00063CB1">
        <w:trPr>
          <w:trHeight w:val="340"/>
        </w:trPr>
        <w:tc>
          <w:tcPr>
            <w:tcW w:w="3273" w:type="dxa"/>
          </w:tcPr>
          <w:p w14:paraId="714CCE8D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n</w:t>
            </w:r>
            <w:r w:rsidRPr="003260E3">
              <w:rPr>
                <w:rFonts w:ascii="Trebuchet MS" w:hAnsi="Trebuchet MS"/>
                <w:sz w:val="24"/>
              </w:rPr>
              <w:t>ylon-12</w:t>
            </w:r>
          </w:p>
        </w:tc>
      </w:tr>
      <w:tr w:rsidR="00FC198B" w14:paraId="47E8195D" w14:textId="77777777" w:rsidTr="00063CB1">
        <w:trPr>
          <w:trHeight w:val="340"/>
        </w:trPr>
        <w:tc>
          <w:tcPr>
            <w:tcW w:w="3273" w:type="dxa"/>
          </w:tcPr>
          <w:p w14:paraId="610996B9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n</w:t>
            </w:r>
            <w:r w:rsidRPr="003260E3">
              <w:rPr>
                <w:rFonts w:ascii="Trebuchet MS" w:hAnsi="Trebuchet MS"/>
                <w:sz w:val="24"/>
              </w:rPr>
              <w:t>ylon-6</w:t>
            </w:r>
          </w:p>
        </w:tc>
      </w:tr>
      <w:tr w:rsidR="00FC198B" w14:paraId="641BB528" w14:textId="77777777" w:rsidTr="00063CB1">
        <w:trPr>
          <w:trHeight w:val="340"/>
        </w:trPr>
        <w:tc>
          <w:tcPr>
            <w:tcW w:w="3273" w:type="dxa"/>
          </w:tcPr>
          <w:p w14:paraId="2E21DCAD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 w:rsidRPr="003260E3">
              <w:rPr>
                <w:rFonts w:ascii="Trebuchet MS" w:hAnsi="Trebuchet MS"/>
                <w:sz w:val="24"/>
              </w:rPr>
              <w:t>polyurethane</w:t>
            </w:r>
          </w:p>
        </w:tc>
      </w:tr>
      <w:tr w:rsidR="00FC198B" w14:paraId="5AE36F74" w14:textId="77777777" w:rsidTr="00063CB1">
        <w:trPr>
          <w:trHeight w:val="340"/>
        </w:trPr>
        <w:tc>
          <w:tcPr>
            <w:tcW w:w="3273" w:type="dxa"/>
          </w:tcPr>
          <w:p w14:paraId="1601B758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a</w:t>
            </w:r>
            <w:r w:rsidRPr="003260E3">
              <w:rPr>
                <w:rFonts w:ascii="Trebuchet MS" w:hAnsi="Trebuchet MS"/>
                <w:sz w:val="24"/>
              </w:rPr>
              <w:t>crylate copolymer</w:t>
            </w:r>
          </w:p>
        </w:tc>
      </w:tr>
      <w:tr w:rsidR="00FC198B" w14:paraId="0891C391" w14:textId="77777777" w:rsidTr="00063CB1">
        <w:trPr>
          <w:trHeight w:val="340"/>
        </w:trPr>
        <w:tc>
          <w:tcPr>
            <w:tcW w:w="3273" w:type="dxa"/>
          </w:tcPr>
          <w:p w14:paraId="62378FBA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acrylate c</w:t>
            </w:r>
            <w:r w:rsidRPr="003260E3">
              <w:rPr>
                <w:rFonts w:ascii="Trebuchet MS" w:hAnsi="Trebuchet MS"/>
                <w:sz w:val="24"/>
              </w:rPr>
              <w:t>rosspolymer</w:t>
            </w:r>
          </w:p>
        </w:tc>
      </w:tr>
      <w:tr w:rsidR="00FC198B" w14:paraId="66D34087" w14:textId="77777777" w:rsidTr="00063CB1">
        <w:trPr>
          <w:trHeight w:val="340"/>
        </w:trPr>
        <w:tc>
          <w:tcPr>
            <w:tcW w:w="3273" w:type="dxa"/>
          </w:tcPr>
          <w:p w14:paraId="5B0841DA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 w:rsidRPr="003260E3">
              <w:rPr>
                <w:rFonts w:ascii="Trebuchet MS" w:hAnsi="Trebuchet MS"/>
                <w:sz w:val="24"/>
              </w:rPr>
              <w:t>polyacrylate</w:t>
            </w:r>
          </w:p>
        </w:tc>
      </w:tr>
      <w:tr w:rsidR="00FC198B" w14:paraId="55644470" w14:textId="77777777" w:rsidTr="00063CB1">
        <w:trPr>
          <w:trHeight w:val="340"/>
        </w:trPr>
        <w:tc>
          <w:tcPr>
            <w:tcW w:w="3273" w:type="dxa"/>
          </w:tcPr>
          <w:p w14:paraId="515F704E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 w:rsidRPr="003260E3">
              <w:rPr>
                <w:rFonts w:ascii="Trebuchet MS" w:hAnsi="Trebuchet MS"/>
                <w:sz w:val="24"/>
              </w:rPr>
              <w:t>polymethylmethacrylate</w:t>
            </w:r>
          </w:p>
        </w:tc>
      </w:tr>
      <w:tr w:rsidR="00FC198B" w14:paraId="2CBB1E3A" w14:textId="77777777" w:rsidTr="00063CB1">
        <w:trPr>
          <w:trHeight w:val="340"/>
        </w:trPr>
        <w:tc>
          <w:tcPr>
            <w:tcW w:w="3273" w:type="dxa"/>
          </w:tcPr>
          <w:p w14:paraId="02A2704E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 w:rsidRPr="003260E3">
              <w:rPr>
                <w:rFonts w:ascii="Trebuchet MS" w:hAnsi="Trebuchet MS"/>
                <w:sz w:val="24"/>
              </w:rPr>
              <w:t>polystyrene</w:t>
            </w:r>
          </w:p>
        </w:tc>
      </w:tr>
      <w:tr w:rsidR="00FC198B" w14:paraId="4AC340FE" w14:textId="77777777" w:rsidTr="00063CB1">
        <w:trPr>
          <w:trHeight w:val="340"/>
        </w:trPr>
        <w:tc>
          <w:tcPr>
            <w:tcW w:w="3273" w:type="dxa"/>
          </w:tcPr>
          <w:p w14:paraId="21837243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polyquaternium</w:t>
            </w:r>
          </w:p>
        </w:tc>
      </w:tr>
    </w:tbl>
    <w:p w14:paraId="47BA77AF" w14:textId="4C099F33" w:rsidR="004F051B" w:rsidRDefault="00D84FF9" w:rsidP="004F051B">
      <w:pPr>
        <w:spacing w:line="360" w:lineRule="auto"/>
        <w:ind w:right="-284"/>
        <w:rPr>
          <w:rFonts w:ascii="Trebuchet MS" w:hAnsi="Trebuchet MS"/>
          <w:sz w:val="32"/>
        </w:rPr>
      </w:pPr>
      <w:r>
        <w:rPr>
          <w:noProof/>
          <w:lang w:val="en-US"/>
        </w:rPr>
        <w:drawing>
          <wp:anchor distT="0" distB="0" distL="114300" distR="114300" simplePos="0" relativeHeight="251760640" behindDoc="0" locked="0" layoutInCell="1" allowOverlap="1" wp14:anchorId="40E3C36B" wp14:editId="35EFEE61">
            <wp:simplePos x="0" y="0"/>
            <wp:positionH relativeFrom="margin">
              <wp:posOffset>2549769</wp:posOffset>
            </wp:positionH>
            <wp:positionV relativeFrom="paragraph">
              <wp:posOffset>1437884</wp:posOffset>
            </wp:positionV>
            <wp:extent cx="334108" cy="374229"/>
            <wp:effectExtent l="0" t="0" r="8890" b="6985"/>
            <wp:wrapNone/>
            <wp:docPr id="1135" name="Grafik 1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108" cy="3742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E37AC">
        <w:rPr>
          <w:rFonts w:ascii="Trebuchet MS" w:hAnsi="Trebuchet MS"/>
          <w:sz w:val="32"/>
        </w:rPr>
        <w:t>____________________________________________________________________________________________________________________________________________________________________________________________________________________________</w:t>
      </w:r>
    </w:p>
    <w:p w14:paraId="6C653791" w14:textId="3E8F3D46" w:rsidR="005E191E" w:rsidRPr="00063CB1" w:rsidRDefault="005E191E" w:rsidP="00063CB1">
      <w:pPr>
        <w:pStyle w:val="ListParagraph"/>
        <w:numPr>
          <w:ilvl w:val="0"/>
          <w:numId w:val="35"/>
        </w:numPr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 xml:space="preserve">What could be the residue? </w:t>
      </w:r>
    </w:p>
    <w:p w14:paraId="02119AFC" w14:textId="62D2FF0C" w:rsidR="005E191E" w:rsidRPr="00CC6951" w:rsidRDefault="005E191E" w:rsidP="005E191E">
      <w:pPr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3260E3">
        <w:rPr>
          <w:rFonts w:ascii="Trebuchet MS" w:hAnsi="Trebuchet MS"/>
          <w:sz w:val="26"/>
          <w:szCs w:val="26"/>
          <w:lang w:val="en"/>
        </w:rPr>
        <w:t xml:space="preserve">Examine the ingredients on the </w:t>
      </w:r>
      <w:r>
        <w:rPr>
          <w:rFonts w:ascii="Trebuchet MS" w:hAnsi="Trebuchet MS"/>
          <w:sz w:val="26"/>
          <w:szCs w:val="26"/>
          <w:lang w:val="en"/>
        </w:rPr>
        <w:t>exfoliating cream</w:t>
      </w:r>
      <w:r w:rsidRPr="003260E3">
        <w:rPr>
          <w:rFonts w:ascii="Trebuchet MS" w:hAnsi="Trebuchet MS"/>
          <w:sz w:val="26"/>
          <w:szCs w:val="26"/>
          <w:lang w:val="en"/>
        </w:rPr>
        <w:t xml:space="preserve"> package and compare it to the plastic list.</w:t>
      </w:r>
    </w:p>
    <w:p w14:paraId="189C10C4" w14:textId="77777777" w:rsidR="00FC198B" w:rsidRDefault="005E191E" w:rsidP="005E191E">
      <w:pPr>
        <w:spacing w:before="240"/>
        <w:ind w:right="-284"/>
        <w:jc w:val="both"/>
        <w:rPr>
          <w:rFonts w:ascii="Trebuchet MS" w:hAnsi="Trebuchet MS"/>
          <w:noProof/>
          <w:sz w:val="26"/>
          <w:szCs w:val="26"/>
          <w:lang w:val="en-US" w:eastAsia="de-DE"/>
        </w:rPr>
      </w:pPr>
      <w:r w:rsidRPr="00CC6951">
        <w:rPr>
          <w:rFonts w:ascii="Trebuchet MS" w:hAnsi="Trebuchet MS"/>
          <w:noProof/>
          <w:sz w:val="26"/>
          <w:szCs w:val="26"/>
          <w:lang w:val="en-US" w:eastAsia="de-DE"/>
        </w:rPr>
        <w:t xml:space="preserve">Can you identify the material? </w:t>
      </w:r>
    </w:p>
    <w:p w14:paraId="787358D6" w14:textId="39A27240" w:rsidR="005E191E" w:rsidRPr="00FC198B" w:rsidRDefault="00FC198B" w:rsidP="005E191E">
      <w:pPr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noProof/>
          <w:sz w:val="26"/>
          <w:szCs w:val="26"/>
          <w:lang w:val="en-US" w:eastAsia="de-DE"/>
        </w:rPr>
        <w:t xml:space="preserve">The </w:t>
      </w:r>
      <w:r w:rsidR="005E191E" w:rsidRPr="00CC6951">
        <w:rPr>
          <w:rFonts w:ascii="Trebuchet MS" w:hAnsi="Trebuchet MS"/>
          <w:noProof/>
          <w:sz w:val="26"/>
          <w:szCs w:val="26"/>
          <w:lang w:val="en-US" w:eastAsia="de-DE"/>
        </w:rPr>
        <w:t>exfoliating cream</w:t>
      </w:r>
      <w:r>
        <w:rPr>
          <w:rFonts w:ascii="Trebuchet MS" w:hAnsi="Trebuchet MS"/>
          <w:noProof/>
          <w:sz w:val="26"/>
          <w:szCs w:val="26"/>
          <w:lang w:val="en-US" w:eastAsia="de-DE"/>
        </w:rPr>
        <w:t xml:space="preserve"> contains microplastic called </w:t>
      </w:r>
      <w:r>
        <w:rPr>
          <w:rFonts w:ascii="Trebuchet MS" w:hAnsi="Trebuchet MS"/>
          <w:noProof/>
          <w:sz w:val="40"/>
          <w:szCs w:val="26"/>
          <w:lang w:val="en-US" w:eastAsia="de-DE"/>
        </w:rPr>
        <w:t>___________________</w:t>
      </w:r>
      <w:r>
        <w:rPr>
          <w:rFonts w:ascii="Trebuchet MS" w:hAnsi="Trebuchet MS"/>
          <w:noProof/>
          <w:sz w:val="26"/>
          <w:szCs w:val="26"/>
          <w:lang w:val="en-US" w:eastAsia="de-DE"/>
        </w:rPr>
        <w:t>.</w:t>
      </w:r>
    </w:p>
    <w:p w14:paraId="4FB995D2" w14:textId="35E2DFC9" w:rsidR="00FC198B" w:rsidRDefault="00FC198B" w:rsidP="005E191E">
      <w:pPr>
        <w:ind w:right="-284"/>
        <w:rPr>
          <w:rFonts w:ascii="Trebuchet MS" w:hAnsi="Trebuchet MS"/>
          <w:sz w:val="28"/>
        </w:rPr>
      </w:pPr>
    </w:p>
    <w:p w14:paraId="0B0C2F48" w14:textId="33E30372" w:rsidR="005E191E" w:rsidRDefault="005E191E" w:rsidP="005E191E">
      <w:pPr>
        <w:ind w:right="-284"/>
        <w:rPr>
          <w:rFonts w:ascii="Trebuchet MS" w:hAnsi="Trebuchet MS"/>
          <w:sz w:val="24"/>
        </w:rPr>
      </w:pPr>
      <w:r w:rsidRPr="00172BF5">
        <w:rPr>
          <w:rFonts w:ascii="Trebuchet MS" w:hAnsi="Trebuchet MS"/>
          <w:sz w:val="28"/>
          <w:u w:val="single"/>
        </w:rPr>
        <w:t>Task 2:</w:t>
      </w:r>
      <w:r w:rsidRPr="0000456E">
        <w:rPr>
          <w:rFonts w:ascii="Trebuchet MS" w:hAnsi="Trebuchet MS"/>
          <w:sz w:val="28"/>
        </w:rPr>
        <w:t xml:space="preserve"> </w:t>
      </w:r>
      <w:r w:rsidRPr="00172BF5">
        <w:rPr>
          <w:rFonts w:ascii="Trebuchet MS" w:hAnsi="Trebuchet MS"/>
          <w:sz w:val="28"/>
        </w:rPr>
        <w:t xml:space="preserve">Are plastic particles in </w:t>
      </w:r>
      <w:r w:rsidR="002F56C6" w:rsidRPr="00172BF5">
        <w:rPr>
          <w:rFonts w:ascii="Trebuchet MS" w:hAnsi="Trebuchet MS"/>
          <w:sz w:val="28"/>
        </w:rPr>
        <w:t>wastewater</w:t>
      </w:r>
      <w:r w:rsidRPr="00172BF5">
        <w:rPr>
          <w:rFonts w:ascii="Trebuchet MS" w:hAnsi="Trebuchet MS"/>
          <w:sz w:val="28"/>
        </w:rPr>
        <w:t xml:space="preserve"> a problem? </w:t>
      </w:r>
    </w:p>
    <w:p w14:paraId="6D7EA529" w14:textId="77777777" w:rsidR="005E191E" w:rsidRPr="00172BF5" w:rsidRDefault="005E191E" w:rsidP="005E191E">
      <w:pPr>
        <w:ind w:right="-284"/>
        <w:rPr>
          <w:rFonts w:ascii="Trebuchet MS" w:hAnsi="Trebuchet MS"/>
          <w:sz w:val="26"/>
          <w:szCs w:val="26"/>
        </w:rPr>
      </w:pPr>
      <w:r w:rsidRPr="00172BF5">
        <w:rPr>
          <w:rFonts w:ascii="Trebuchet MS" w:hAnsi="Trebuchet MS"/>
          <w:noProof/>
          <w:sz w:val="26"/>
          <w:szCs w:val="26"/>
          <w:lang w:val="en" w:eastAsia="de-DE"/>
        </w:rPr>
        <w:t>Use the word box and the card to fill in the blanks</w:t>
      </w:r>
      <w:r>
        <w:rPr>
          <w:rFonts w:ascii="Trebuchet MS" w:hAnsi="Trebuchet MS"/>
          <w:noProof/>
          <w:sz w:val="26"/>
          <w:szCs w:val="26"/>
          <w:lang w:val="en" w:eastAsia="de-DE"/>
        </w:rPr>
        <w:t>.</w:t>
      </w:r>
      <w:r w:rsidRPr="00172BF5">
        <w:rPr>
          <w:rFonts w:ascii="Trebuchet MS" w:hAnsi="Trebuchet MS"/>
          <w:sz w:val="26"/>
          <w:szCs w:val="26"/>
        </w:rPr>
        <w:t xml:space="preserve"> </w:t>
      </w:r>
    </w:p>
    <w:p w14:paraId="2E930517" w14:textId="2C598FDB" w:rsidR="005E191E" w:rsidRDefault="005E191E" w:rsidP="005E191E">
      <w:pPr>
        <w:ind w:right="-284"/>
        <w:rPr>
          <w:rFonts w:ascii="Trebuchet MS" w:hAnsi="Trebuchet MS"/>
          <w:sz w:val="26"/>
          <w:szCs w:val="26"/>
        </w:rPr>
      </w:pPr>
      <w:r>
        <w:rPr>
          <w:rFonts w:ascii="Trebuchet MS" w:hAnsi="Trebuchet MS"/>
          <w:noProof/>
          <w:sz w:val="26"/>
          <w:szCs w:val="26"/>
          <w:lang w:val="en-US"/>
        </w:rPr>
        <mc:AlternateContent>
          <mc:Choice Requires="wps">
            <w:drawing>
              <wp:anchor distT="0" distB="0" distL="114300" distR="114300" simplePos="0" relativeHeight="251636736" behindDoc="0" locked="0" layoutInCell="1" allowOverlap="1" wp14:anchorId="2FD87653" wp14:editId="7A6F05E6">
                <wp:simplePos x="0" y="0"/>
                <wp:positionH relativeFrom="margin">
                  <wp:posOffset>-46355</wp:posOffset>
                </wp:positionH>
                <wp:positionV relativeFrom="paragraph">
                  <wp:posOffset>-1270</wp:posOffset>
                </wp:positionV>
                <wp:extent cx="5930265" cy="453390"/>
                <wp:effectExtent l="0" t="0" r="13335" b="22860"/>
                <wp:wrapNone/>
                <wp:docPr id="834266501" name="Rechteck 8342665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30265" cy="45339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2CAD0151" id="Rechteck 834266501" o:spid="_x0000_s1026" style="position:absolute;margin-left:-3.65pt;margin-top:-.1pt;width:466.95pt;height:35.7pt;z-index:25167104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" filled="f" strokecolor="black [3213]" strokeweight="1pt">
                <w10:wrap anchorx="margin"/>
              </v:rect>
            </w:pict>
          </mc:Fallback>
        </mc:AlternateContent>
      </w:r>
      <w:r w:rsidRPr="00172BF5">
        <w:rPr>
          <w:rFonts w:ascii="Trebuchet MS" w:hAnsi="Trebuchet MS"/>
          <w:sz w:val="26"/>
          <w:szCs w:val="26"/>
        </w:rPr>
        <w:t xml:space="preserve">Word box: environment, microplastics, </w:t>
      </w:r>
      <w:r w:rsidR="002F56C6" w:rsidRPr="00172BF5">
        <w:rPr>
          <w:rFonts w:ascii="Trebuchet MS" w:hAnsi="Trebuchet MS"/>
          <w:sz w:val="26"/>
          <w:szCs w:val="26"/>
        </w:rPr>
        <w:t>wastewater</w:t>
      </w:r>
      <w:r w:rsidRPr="00172BF5">
        <w:rPr>
          <w:rFonts w:ascii="Trebuchet MS" w:hAnsi="Trebuchet MS"/>
          <w:sz w:val="26"/>
          <w:szCs w:val="26"/>
        </w:rPr>
        <w:t xml:space="preserve">, </w:t>
      </w:r>
      <w:r>
        <w:rPr>
          <w:rFonts w:ascii="Trebuchet MS" w:hAnsi="Trebuchet MS"/>
          <w:sz w:val="26"/>
          <w:szCs w:val="26"/>
        </w:rPr>
        <w:t xml:space="preserve">sewage </w:t>
      </w:r>
      <w:r w:rsidRPr="00172BF5">
        <w:rPr>
          <w:rFonts w:ascii="Trebuchet MS" w:hAnsi="Trebuchet MS"/>
          <w:sz w:val="26"/>
          <w:szCs w:val="26"/>
        </w:rPr>
        <w:t>treatment plant</w:t>
      </w:r>
      <w:r>
        <w:rPr>
          <w:rFonts w:ascii="Trebuchet MS" w:hAnsi="Trebuchet MS"/>
          <w:sz w:val="26"/>
          <w:szCs w:val="26"/>
        </w:rPr>
        <w:t>, microbeads</w:t>
      </w:r>
    </w:p>
    <w:p w14:paraId="6808901B" w14:textId="6D3CAD48" w:rsidR="004F051B" w:rsidRPr="001C471E" w:rsidRDefault="005E191E" w:rsidP="00063CB1">
      <w:pPr>
        <w:spacing w:line="480" w:lineRule="auto"/>
        <w:ind w:right="-284"/>
        <w:jc w:val="both"/>
        <w:rPr>
          <w:rFonts w:ascii="Trebuchet MS" w:hAnsi="Trebuchet MS"/>
          <w:sz w:val="28"/>
          <w:szCs w:val="28"/>
        </w:rPr>
      </w:pPr>
      <w:r w:rsidRPr="00E10F1D">
        <w:rPr>
          <w:rFonts w:ascii="Trebuchet MS" w:hAnsi="Trebuchet MS"/>
          <w:sz w:val="28"/>
          <w:szCs w:val="28"/>
        </w:rPr>
        <w:t>Cosmetics may contain __________</w:t>
      </w:r>
      <w:r w:rsidRPr="00063CB1">
        <w:rPr>
          <w:rFonts w:ascii="Trebuchet MS" w:hAnsi="Trebuchet MS"/>
          <w:sz w:val="28"/>
          <w:szCs w:val="28"/>
        </w:rPr>
        <w:t>_</w:t>
      </w:r>
      <w:r w:rsidRPr="00E10F1D">
        <w:rPr>
          <w:rFonts w:ascii="Trebuchet MS" w:hAnsi="Trebuchet MS"/>
          <w:sz w:val="28"/>
          <w:szCs w:val="28"/>
        </w:rPr>
        <w:t>_. Exfoliating creams clean the skin with the help of abrasives (e.g.</w:t>
      </w:r>
      <w:r w:rsidR="00F05DEB">
        <w:rPr>
          <w:rFonts w:ascii="Trebuchet MS" w:hAnsi="Trebuchet MS"/>
          <w:sz w:val="28"/>
          <w:szCs w:val="28"/>
        </w:rPr>
        <w:t>,</w:t>
      </w:r>
      <w:r w:rsidRPr="00E10F1D">
        <w:rPr>
          <w:rFonts w:ascii="Trebuchet MS" w:hAnsi="Trebuchet MS"/>
          <w:sz w:val="28"/>
          <w:szCs w:val="28"/>
        </w:rPr>
        <w:t xml:space="preserve"> ___</w:t>
      </w:r>
      <w:r w:rsidR="00B6097A">
        <w:rPr>
          <w:rFonts w:ascii="Trebuchet MS" w:hAnsi="Trebuchet MS"/>
          <w:sz w:val="28"/>
          <w:szCs w:val="28"/>
        </w:rPr>
        <w:t>__</w:t>
      </w:r>
      <w:r w:rsidRPr="00E10F1D">
        <w:rPr>
          <w:rFonts w:ascii="Trebuchet MS" w:hAnsi="Trebuchet MS"/>
          <w:sz w:val="28"/>
          <w:szCs w:val="28"/>
        </w:rPr>
        <w:t>_________). Via _</w:t>
      </w:r>
      <w:r w:rsidRPr="008C12D2">
        <w:rPr>
          <w:rFonts w:ascii="Trebuchet MS" w:hAnsi="Trebuchet MS"/>
          <w:sz w:val="28"/>
          <w:szCs w:val="28"/>
        </w:rPr>
        <w:t xml:space="preserve">___________, the microbeads are transferred </w:t>
      </w:r>
      <w:r w:rsidRPr="009E2194">
        <w:rPr>
          <w:rFonts w:ascii="Trebuchet MS" w:hAnsi="Trebuchet MS"/>
          <w:sz w:val="28"/>
          <w:szCs w:val="28"/>
        </w:rPr>
        <w:t>to the ____________________. The sewage treatment plant cannot completely retain the microplastics, so some small plastic particles get into the _______</w:t>
      </w:r>
      <w:r w:rsidR="00C458F5">
        <w:rPr>
          <w:rFonts w:ascii="Trebuchet MS" w:hAnsi="Trebuchet MS"/>
          <w:sz w:val="28"/>
          <w:szCs w:val="28"/>
        </w:rPr>
        <w:t>___</w:t>
      </w:r>
      <w:r w:rsidRPr="009E2194">
        <w:rPr>
          <w:rFonts w:ascii="Trebuchet MS" w:hAnsi="Trebuchet MS"/>
          <w:sz w:val="28"/>
          <w:szCs w:val="28"/>
        </w:rPr>
        <w:t xml:space="preserve">_________. </w:t>
      </w:r>
      <w:r w:rsidR="00AE37AC" w:rsidRPr="00577418">
        <w:rPr>
          <w:rFonts w:ascii="Trebuchet MS" w:hAnsi="Trebuchet MS"/>
          <w:sz w:val="28"/>
          <w:szCs w:val="28"/>
        </w:rPr>
        <w:br w:type="page"/>
      </w:r>
    </w:p>
    <w:p w14:paraId="63BD2E0F" w14:textId="4BD08DC7" w:rsidR="004F051B" w:rsidRPr="00CC6951" w:rsidRDefault="0029638E" w:rsidP="004F051B">
      <w:pPr>
        <w:ind w:right="-284"/>
        <w:rPr>
          <w:rFonts w:ascii="Trebuchet MS" w:hAnsi="Trebuchet MS"/>
          <w:b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57568" behindDoc="0" locked="0" layoutInCell="1" allowOverlap="1" wp14:anchorId="3EA4971F" wp14:editId="0E87C64C">
            <wp:simplePos x="0" y="0"/>
            <wp:positionH relativeFrom="column">
              <wp:posOffset>3841847</wp:posOffset>
            </wp:positionH>
            <wp:positionV relativeFrom="paragraph">
              <wp:posOffset>11626</wp:posOffset>
            </wp:positionV>
            <wp:extent cx="613410" cy="687070"/>
            <wp:effectExtent l="0" t="0" r="0" b="0"/>
            <wp:wrapNone/>
            <wp:docPr id="1132" name="Grafik 1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556864" behindDoc="0" locked="0" layoutInCell="1" allowOverlap="1" wp14:anchorId="63C38A6F" wp14:editId="1042320F">
            <wp:simplePos x="0" y="0"/>
            <wp:positionH relativeFrom="column">
              <wp:posOffset>3628243</wp:posOffset>
            </wp:positionH>
            <wp:positionV relativeFrom="paragraph">
              <wp:posOffset>-140188</wp:posOffset>
            </wp:positionV>
            <wp:extent cx="822325" cy="660400"/>
            <wp:effectExtent l="0" t="0" r="0" b="6350"/>
            <wp:wrapNone/>
            <wp:docPr id="31" name="Grafik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Grafik 31"/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325" cy="66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Station </w:t>
      </w:r>
      <w:r w:rsidR="00B62BCD">
        <w:rPr>
          <w:rFonts w:ascii="Trebuchet MS" w:hAnsi="Trebuchet MS"/>
          <w:b/>
          <w:color w:val="1F3864" w:themeColor="accent5" w:themeShade="80"/>
          <w:sz w:val="36"/>
          <w:lang w:val="en-US"/>
        </w:rPr>
        <w:t>2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>: Examination of textiles</w:t>
      </w:r>
    </w:p>
    <w:p w14:paraId="6B9CF20D" w14:textId="77777777" w:rsidR="004F051B" w:rsidRPr="006C4CAF" w:rsidRDefault="00AE37AC" w:rsidP="004F051B">
      <w:pPr>
        <w:ind w:right="-284"/>
        <w:rPr>
          <w:rFonts w:ascii="Trebuchet MS" w:hAnsi="Trebuchet MS"/>
          <w:sz w:val="28"/>
          <w:szCs w:val="28"/>
          <w:lang w:val="en-US"/>
        </w:rPr>
      </w:pPr>
      <w:r w:rsidRPr="006C4CAF">
        <w:rPr>
          <w:rFonts w:ascii="Trebuchet MS" w:hAnsi="Trebuchet MS"/>
          <w:sz w:val="28"/>
          <w:szCs w:val="28"/>
          <w:u w:val="single"/>
          <w:lang w:val="en-US"/>
        </w:rPr>
        <w:t>Task 1:</w:t>
      </w:r>
    </w:p>
    <w:p w14:paraId="7EFEDF8B" w14:textId="77777777" w:rsidR="004F051B" w:rsidRPr="00CC6951" w:rsidRDefault="00AE37AC" w:rsidP="004F051B">
      <w:pPr>
        <w:pStyle w:val="ListParagraph"/>
        <w:numPr>
          <w:ilvl w:val="0"/>
          <w:numId w:val="36"/>
        </w:numPr>
        <w:tabs>
          <w:tab w:val="left" w:pos="1701"/>
        </w:tabs>
        <w:spacing w:before="240" w:after="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Part A: </w:t>
      </w:r>
      <w:r w:rsidRPr="00CC6951">
        <w:rPr>
          <w:rFonts w:ascii="Trebuchet MS" w:hAnsi="Trebuchet MS"/>
          <w:sz w:val="26"/>
          <w:szCs w:val="26"/>
          <w:lang w:val="en-US"/>
        </w:rPr>
        <w:tab/>
      </w:r>
      <w:r w:rsidRPr="003260E3">
        <w:rPr>
          <w:rFonts w:ascii="Trebuchet MS" w:hAnsi="Trebuchet MS"/>
          <w:sz w:val="26"/>
          <w:szCs w:val="26"/>
          <w:lang w:val="en"/>
        </w:rPr>
        <w:t>Carry out the experiment according to the instructions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12D2DD65" w14:textId="77777777" w:rsidR="004F051B" w:rsidRPr="00CC6951" w:rsidRDefault="00AE37AC" w:rsidP="004F051B">
      <w:pPr>
        <w:pStyle w:val="ListParagraph"/>
        <w:numPr>
          <w:ilvl w:val="0"/>
          <w:numId w:val="36"/>
        </w:numPr>
        <w:tabs>
          <w:tab w:val="left" w:pos="1701"/>
        </w:tabs>
        <w:spacing w:before="240" w:after="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>Part B:</w:t>
      </w:r>
      <w:r w:rsidRPr="00CC6951">
        <w:rPr>
          <w:rFonts w:ascii="Trebuchet MS" w:hAnsi="Trebuchet MS"/>
          <w:sz w:val="26"/>
          <w:szCs w:val="26"/>
          <w:lang w:val="en-US"/>
        </w:rPr>
        <w:tab/>
      </w:r>
      <w:r w:rsidRPr="003260E3">
        <w:rPr>
          <w:rFonts w:ascii="Trebuchet MS" w:hAnsi="Trebuchet MS"/>
          <w:sz w:val="26"/>
          <w:szCs w:val="26"/>
          <w:lang w:val="en"/>
        </w:rPr>
        <w:t>Carry out the experiment according to the instructions</w:t>
      </w:r>
      <w:r w:rsidRPr="00CC6951">
        <w:rPr>
          <w:rFonts w:ascii="Trebuchet MS" w:hAnsi="Trebuchet MS"/>
          <w:sz w:val="26"/>
          <w:szCs w:val="26"/>
          <w:lang w:val="en-US"/>
        </w:rPr>
        <w:t>.</w:t>
      </w:r>
    </w:p>
    <w:p w14:paraId="3E8435F2" w14:textId="77777777" w:rsidR="004F051B" w:rsidRPr="0039284B" w:rsidRDefault="00AE37AC" w:rsidP="004F051B">
      <w:pPr>
        <w:pStyle w:val="ListParagraph"/>
        <w:tabs>
          <w:tab w:val="left" w:pos="1701"/>
        </w:tabs>
        <w:spacing w:before="240"/>
        <w:ind w:right="-284" w:firstLine="696"/>
        <w:jc w:val="both"/>
        <w:rPr>
          <w:rFonts w:ascii="Trebuchet MS" w:hAnsi="Trebuchet MS"/>
          <w:sz w:val="26"/>
          <w:szCs w:val="26"/>
        </w:rPr>
      </w:pPr>
      <w:r w:rsidRPr="00CC6951">
        <w:rPr>
          <w:rFonts w:ascii="Trebuchet MS" w:hAnsi="Trebuchet MS"/>
          <w:sz w:val="26"/>
          <w:szCs w:val="26"/>
          <w:lang w:val="en-US"/>
        </w:rPr>
        <w:tab/>
      </w:r>
      <w:r>
        <w:rPr>
          <w:rFonts w:ascii="Trebuchet MS" w:hAnsi="Trebuchet MS"/>
          <w:sz w:val="26"/>
          <w:szCs w:val="26"/>
        </w:rPr>
        <w:t>Write down your oberservations.</w:t>
      </w:r>
    </w:p>
    <w:p w14:paraId="71165EFA" w14:textId="1ADBF76B" w:rsidR="004F051B" w:rsidRPr="0039284B" w:rsidRDefault="00D84FF9" w:rsidP="004F051B">
      <w:pPr>
        <w:spacing w:line="360" w:lineRule="auto"/>
        <w:ind w:right="-284"/>
        <w:rPr>
          <w:rFonts w:ascii="Trebuchet MS" w:hAnsi="Trebuchet MS"/>
          <w:sz w:val="36"/>
        </w:rPr>
      </w:pPr>
      <w:r>
        <w:rPr>
          <w:noProof/>
          <w:lang w:val="en-US"/>
        </w:rPr>
        <w:drawing>
          <wp:anchor distT="0" distB="0" distL="114300" distR="114300" simplePos="0" relativeHeight="251761664" behindDoc="0" locked="0" layoutInCell="1" allowOverlap="1" wp14:anchorId="5D489DFE" wp14:editId="3EFF8A55">
            <wp:simplePos x="0" y="0"/>
            <wp:positionH relativeFrom="margin">
              <wp:posOffset>2540977</wp:posOffset>
            </wp:positionH>
            <wp:positionV relativeFrom="paragraph">
              <wp:posOffset>1376338</wp:posOffset>
            </wp:positionV>
            <wp:extent cx="334108" cy="374229"/>
            <wp:effectExtent l="0" t="0" r="8890" b="6985"/>
            <wp:wrapNone/>
            <wp:docPr id="1136" name="Grafik 1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108" cy="3742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E37AC" w:rsidRPr="00063CB1">
        <w:rPr>
          <w:rFonts w:ascii="Trebuchet MS" w:hAnsi="Trebuchet MS"/>
          <w:sz w:val="32"/>
        </w:rPr>
        <w:t>_____________________________________________________________________________________________________________________________________________________________________________________________</w:t>
      </w:r>
      <w:r w:rsidR="00EA33CC">
        <w:rPr>
          <w:rFonts w:ascii="Trebuchet MS" w:hAnsi="Trebuchet MS"/>
          <w:sz w:val="32"/>
        </w:rPr>
        <w:t>________________________</w:t>
      </w:r>
      <w:r w:rsidR="00AE37AC" w:rsidRPr="00063CB1">
        <w:rPr>
          <w:rFonts w:ascii="Trebuchet MS" w:hAnsi="Trebuchet MS"/>
          <w:sz w:val="32"/>
        </w:rPr>
        <w:t>_______</w:t>
      </w:r>
    </w:p>
    <w:p w14:paraId="02468367" w14:textId="114B6D96" w:rsidR="004F051B" w:rsidRPr="00CC6951" w:rsidRDefault="00AE37AC" w:rsidP="004F051B">
      <w:pPr>
        <w:pStyle w:val="ListParagraph"/>
        <w:numPr>
          <w:ilvl w:val="0"/>
          <w:numId w:val="36"/>
        </w:numPr>
        <w:ind w:right="-284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What could be the </w:t>
      </w:r>
      <w:r>
        <w:rPr>
          <w:rFonts w:ascii="Trebuchet MS" w:hAnsi="Trebuchet MS"/>
          <w:sz w:val="26"/>
          <w:szCs w:val="26"/>
          <w:lang w:val="en-US"/>
        </w:rPr>
        <w:t>residue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? </w:t>
      </w:r>
    </w:p>
    <w:p w14:paraId="662BAD27" w14:textId="77777777" w:rsidR="004F051B" w:rsidRPr="00CC6951" w:rsidRDefault="00AE37AC" w:rsidP="004F051B">
      <w:pPr>
        <w:pStyle w:val="ListParagraph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>Find out about the composition of the substance on the label.</w:t>
      </w:r>
    </w:p>
    <w:p w14:paraId="349EADDA" w14:textId="699E845F" w:rsidR="004F051B" w:rsidRDefault="00AE37AC" w:rsidP="004F051B">
      <w:pPr>
        <w:pStyle w:val="ListParagraph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The fabric is 100% </w:t>
      </w:r>
      <w:r w:rsidRPr="00063CB1">
        <w:rPr>
          <w:rFonts w:ascii="Trebuchet MS" w:hAnsi="Trebuchet MS"/>
          <w:sz w:val="40"/>
          <w:szCs w:val="26"/>
          <w:lang w:val="en-US"/>
        </w:rPr>
        <w:t>___________________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5E73815E" w14:textId="77777777" w:rsidR="00EA33CC" w:rsidRPr="00CC6951" w:rsidRDefault="00EA33CC" w:rsidP="004F051B">
      <w:pPr>
        <w:pStyle w:val="ListParagraph"/>
        <w:ind w:right="-284"/>
        <w:jc w:val="both"/>
        <w:rPr>
          <w:rFonts w:ascii="Trebuchet MS" w:hAnsi="Trebuchet MS"/>
          <w:sz w:val="26"/>
          <w:szCs w:val="26"/>
          <w:lang w:val="en-US"/>
        </w:rPr>
      </w:pPr>
    </w:p>
    <w:p w14:paraId="46805844" w14:textId="77777777" w:rsidR="004F051B" w:rsidRPr="00CC6951" w:rsidRDefault="00AE37AC" w:rsidP="004F051B">
      <w:pPr>
        <w:ind w:right="-284"/>
        <w:rPr>
          <w:rFonts w:ascii="Trebuchet MS" w:hAnsi="Trebuchet MS"/>
          <w:sz w:val="28"/>
          <w:szCs w:val="28"/>
          <w:lang w:val="en-US"/>
        </w:rPr>
      </w:pPr>
      <w:r w:rsidRPr="00CC6951">
        <w:rPr>
          <w:rFonts w:ascii="Trebuchet MS" w:hAnsi="Trebuchet MS"/>
          <w:sz w:val="28"/>
          <w:szCs w:val="28"/>
          <w:u w:val="single"/>
          <w:lang w:val="en-US"/>
        </w:rPr>
        <w:t>Task 2:</w:t>
      </w:r>
      <w:r w:rsidRPr="00CC6951">
        <w:rPr>
          <w:rFonts w:ascii="Trebuchet MS" w:hAnsi="Trebuchet MS"/>
          <w:sz w:val="28"/>
          <w:szCs w:val="28"/>
          <w:lang w:val="en-US"/>
        </w:rPr>
        <w:t xml:space="preserve"> </w:t>
      </w:r>
      <w:r w:rsidRPr="004B582A">
        <w:rPr>
          <w:rFonts w:ascii="Trebuchet MS" w:hAnsi="Trebuchet MS"/>
          <w:sz w:val="28"/>
          <w:szCs w:val="28"/>
          <w:lang w:val="en"/>
        </w:rPr>
        <w:t>Are plastic particles in the laundry a problem?</w:t>
      </w:r>
    </w:p>
    <w:p w14:paraId="44C6FAE6" w14:textId="77777777" w:rsidR="004F051B" w:rsidRPr="00CC6951" w:rsidRDefault="00AE37AC" w:rsidP="004F051B">
      <w:pPr>
        <w:ind w:right="-284"/>
        <w:jc w:val="both"/>
        <w:rPr>
          <w:rFonts w:ascii="Trebuchet MS" w:hAnsi="Trebuchet MS"/>
          <w:noProof/>
          <w:sz w:val="26"/>
          <w:szCs w:val="26"/>
          <w:lang w:val="en-US" w:eastAsia="de-DE"/>
        </w:rPr>
      </w:pPr>
      <w:r>
        <w:rPr>
          <w:rFonts w:ascii="Trebuchet MS" w:hAnsi="Trebuchet MS"/>
          <w:noProof/>
          <w:sz w:val="26"/>
          <w:szCs w:val="26"/>
          <w:lang w:val="en-US"/>
        </w:rPr>
        <mc:AlternateContent>
          <mc:Choice Requires="wps">
            <w:drawing>
              <wp:anchor distT="0" distB="0" distL="114300" distR="114300" simplePos="0" relativeHeight="251563008" behindDoc="0" locked="0" layoutInCell="1" allowOverlap="1" wp14:anchorId="14EAE6B4" wp14:editId="18E349F4">
                <wp:simplePos x="0" y="0"/>
                <wp:positionH relativeFrom="margin">
                  <wp:posOffset>-23495</wp:posOffset>
                </wp:positionH>
                <wp:positionV relativeFrom="paragraph">
                  <wp:posOffset>480060</wp:posOffset>
                </wp:positionV>
                <wp:extent cx="5775960" cy="453600"/>
                <wp:effectExtent l="0" t="0" r="15240" b="22860"/>
                <wp:wrapNone/>
                <wp:docPr id="28" name="Rechteck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75960" cy="4536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77A745C4" id="Rechteck 28" o:spid="_x0000_s1026" style="position:absolute;margin-left:-1.85pt;margin-top:37.8pt;width:454.8pt;height:35.7pt;z-index:25151846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" filled="f" strokecolor="black [3213]" strokeweight="1pt">
                <w10:wrap anchorx="margin"/>
              </v:rect>
            </w:pict>
          </mc:Fallback>
        </mc:AlternateContent>
      </w:r>
      <w:r w:rsidRPr="004B582A">
        <w:rPr>
          <w:rFonts w:ascii="Trebuchet MS" w:hAnsi="Trebuchet MS"/>
          <w:noProof/>
          <w:sz w:val="26"/>
          <w:szCs w:val="26"/>
          <w:lang w:val="en" w:eastAsia="de-DE"/>
        </w:rPr>
        <w:t>Use the word box and the card to fill in the blanks.</w:t>
      </w:r>
      <w:r w:rsidR="00E5425C">
        <w:rPr>
          <w:rFonts w:ascii="Trebuchet MS" w:hAnsi="Trebuchet MS"/>
          <w:noProof/>
          <w:sz w:val="26"/>
          <w:szCs w:val="26"/>
          <w:lang w:val="en" w:eastAsia="de-DE"/>
        </w:rPr>
        <w:t xml:space="preserve"> Orally e</w:t>
      </w:r>
      <w:r w:rsidRPr="004B582A">
        <w:rPr>
          <w:rFonts w:ascii="Trebuchet MS" w:hAnsi="Trebuchet MS"/>
          <w:noProof/>
          <w:sz w:val="26"/>
          <w:szCs w:val="26"/>
          <w:lang w:val="en" w:eastAsia="de-DE"/>
        </w:rPr>
        <w:t>xplain the effects of plastic particles in the wash.</w:t>
      </w:r>
    </w:p>
    <w:p w14:paraId="20942D5D" w14:textId="0BFD65A0" w:rsidR="004F051B" w:rsidRPr="00CC6951" w:rsidRDefault="00AE37AC" w:rsidP="004F051B">
      <w:pPr>
        <w:pStyle w:val="HTMLPreformatted"/>
        <w:ind w:right="-284"/>
        <w:rPr>
          <w:rFonts w:ascii="Courier New" w:eastAsia="Times New Roman" w:hAnsi="Courier New" w:cs="Courier New"/>
          <w:lang w:val="en-US" w:eastAsia="de-DE"/>
        </w:rPr>
      </w:pPr>
      <w:r w:rsidRPr="00CC6951">
        <w:rPr>
          <w:rFonts w:ascii="Trebuchet MS" w:hAnsi="Trebuchet MS"/>
          <w:sz w:val="26"/>
          <w:szCs w:val="26"/>
          <w:lang w:val="en-US"/>
        </w:rPr>
        <w:t>Word box: plastic, lint</w:t>
      </w:r>
      <w:r w:rsidR="002222D2">
        <w:rPr>
          <w:rFonts w:ascii="Trebuchet MS" w:hAnsi="Trebuchet MS"/>
          <w:sz w:val="26"/>
          <w:szCs w:val="26"/>
          <w:lang w:val="en-US"/>
        </w:rPr>
        <w:t>s</w:t>
      </w:r>
      <w:r w:rsidRPr="00CC6951">
        <w:rPr>
          <w:rFonts w:ascii="Trebuchet MS" w:hAnsi="Trebuchet MS"/>
          <w:sz w:val="26"/>
          <w:szCs w:val="26"/>
          <w:lang w:val="en-US"/>
        </w:rPr>
        <w:t>, sewage treatment plant, wastewater, environment, plastic particles</w:t>
      </w:r>
    </w:p>
    <w:p w14:paraId="6F9CFA29" w14:textId="77777777" w:rsidR="004F051B" w:rsidRPr="00CC6951" w:rsidRDefault="004F051B" w:rsidP="004F051B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</w:p>
    <w:p w14:paraId="7435EBA1" w14:textId="7E207BE3" w:rsidR="004F051B" w:rsidRPr="00063CB1" w:rsidRDefault="00AE37AC" w:rsidP="004F051B">
      <w:pPr>
        <w:spacing w:before="240" w:line="480" w:lineRule="auto"/>
        <w:ind w:right="-284"/>
        <w:jc w:val="both"/>
        <w:rPr>
          <w:rFonts w:ascii="Trebuchet MS" w:hAnsi="Trebuchet MS"/>
          <w:sz w:val="28"/>
          <w:szCs w:val="28"/>
          <w:lang w:val="en-US"/>
        </w:rPr>
      </w:pPr>
      <w:r w:rsidRPr="00063CB1">
        <w:rPr>
          <w:rFonts w:ascii="Trebuchet MS" w:hAnsi="Trebuchet MS"/>
          <w:sz w:val="28"/>
          <w:szCs w:val="28"/>
          <w:lang w:val="en-US"/>
        </w:rPr>
        <w:t>From the fabric (plastic fibe</w:t>
      </w:r>
      <w:r w:rsidR="00A37AE5">
        <w:rPr>
          <w:rFonts w:ascii="Trebuchet MS" w:hAnsi="Trebuchet MS"/>
          <w:sz w:val="28"/>
          <w:szCs w:val="28"/>
          <w:lang w:val="en-US"/>
        </w:rPr>
        <w:t>r</w:t>
      </w:r>
      <w:r w:rsidRPr="00063CB1">
        <w:rPr>
          <w:rFonts w:ascii="Trebuchet MS" w:hAnsi="Trebuchet MS"/>
          <w:sz w:val="28"/>
          <w:szCs w:val="28"/>
          <w:lang w:val="en-US"/>
        </w:rPr>
        <w:t>s)</w:t>
      </w:r>
      <w:r w:rsidR="00D93588">
        <w:rPr>
          <w:rFonts w:ascii="Trebuchet MS" w:hAnsi="Trebuchet MS"/>
          <w:sz w:val="28"/>
          <w:szCs w:val="28"/>
          <w:lang w:val="en-US"/>
        </w:rPr>
        <w:t>,</w:t>
      </w:r>
      <w:r w:rsidRPr="00063CB1">
        <w:rPr>
          <w:rFonts w:ascii="Trebuchet MS" w:hAnsi="Trebuchet MS"/>
          <w:sz w:val="28"/>
          <w:szCs w:val="28"/>
          <w:lang w:val="en-US"/>
        </w:rPr>
        <w:t xml:space="preserve"> </w:t>
      </w:r>
      <w:r w:rsidR="00D93588" w:rsidRPr="008B32FB">
        <w:rPr>
          <w:rFonts w:ascii="Trebuchet MS" w:hAnsi="Trebuchet MS"/>
          <w:sz w:val="28"/>
          <w:szCs w:val="28"/>
          <w:lang w:val="en-US"/>
        </w:rPr>
        <w:t>which consists of ______________</w:t>
      </w:r>
      <w:r w:rsidR="00D93588">
        <w:rPr>
          <w:rFonts w:ascii="Trebuchet MS" w:hAnsi="Trebuchet MS"/>
          <w:sz w:val="28"/>
          <w:szCs w:val="28"/>
          <w:lang w:val="en-US"/>
        </w:rPr>
        <w:t xml:space="preserve">, </w:t>
      </w:r>
      <w:r w:rsidR="00D93588" w:rsidRPr="008B32FB">
        <w:rPr>
          <w:rFonts w:ascii="Trebuchet MS" w:hAnsi="Trebuchet MS"/>
          <w:sz w:val="28"/>
          <w:szCs w:val="28"/>
          <w:lang w:val="en-US"/>
        </w:rPr>
        <w:t>__</w:t>
      </w:r>
      <w:r w:rsidRPr="00063CB1">
        <w:rPr>
          <w:rFonts w:ascii="Trebuchet MS" w:hAnsi="Trebuchet MS"/>
          <w:sz w:val="28"/>
          <w:szCs w:val="28"/>
          <w:lang w:val="en-US"/>
        </w:rPr>
        <w:t>________________ dissolve. These ___________________ flow via the washing machine and its _________</w:t>
      </w:r>
      <w:r w:rsidR="002222D2">
        <w:rPr>
          <w:rFonts w:ascii="Trebuchet MS" w:hAnsi="Trebuchet MS"/>
          <w:sz w:val="28"/>
          <w:szCs w:val="28"/>
          <w:lang w:val="en-US"/>
        </w:rPr>
        <w:t>_________</w:t>
      </w:r>
      <w:r w:rsidRPr="00063CB1">
        <w:rPr>
          <w:rFonts w:ascii="Trebuchet MS" w:hAnsi="Trebuchet MS"/>
          <w:sz w:val="28"/>
          <w:szCs w:val="28"/>
          <w:lang w:val="en-US"/>
        </w:rPr>
        <w:t>_____ into the ____________</w:t>
      </w:r>
      <w:r w:rsidR="002222D2">
        <w:rPr>
          <w:rFonts w:ascii="Trebuchet MS" w:hAnsi="Trebuchet MS"/>
          <w:sz w:val="28"/>
          <w:szCs w:val="28"/>
          <w:lang w:val="en-US"/>
        </w:rPr>
        <w:t>_____</w:t>
      </w:r>
      <w:r w:rsidRPr="00063CB1">
        <w:rPr>
          <w:rFonts w:ascii="Trebuchet MS" w:hAnsi="Trebuchet MS"/>
          <w:sz w:val="28"/>
          <w:szCs w:val="28"/>
          <w:lang w:val="en-US"/>
        </w:rPr>
        <w:t xml:space="preserve">___________. </w:t>
      </w:r>
      <w:r w:rsidR="005E191E" w:rsidRPr="00E10F1D">
        <w:rPr>
          <w:rFonts w:ascii="Trebuchet MS" w:hAnsi="Trebuchet MS"/>
          <w:sz w:val="28"/>
          <w:szCs w:val="28"/>
        </w:rPr>
        <w:t xml:space="preserve">The </w:t>
      </w:r>
      <w:r w:rsidR="002222D2">
        <w:rPr>
          <w:rFonts w:ascii="Trebuchet MS" w:hAnsi="Trebuchet MS"/>
          <w:sz w:val="28"/>
          <w:szCs w:val="28"/>
        </w:rPr>
        <w:t xml:space="preserve">sewage </w:t>
      </w:r>
      <w:r w:rsidR="005E191E" w:rsidRPr="00E10F1D">
        <w:rPr>
          <w:rFonts w:ascii="Trebuchet MS" w:hAnsi="Trebuchet MS"/>
          <w:sz w:val="28"/>
          <w:szCs w:val="28"/>
        </w:rPr>
        <w:t xml:space="preserve">treatment plant cannot completely retain the microplastics, so some small plastic particles get into the _____________________. </w:t>
      </w:r>
      <w:r w:rsidRPr="00063CB1">
        <w:rPr>
          <w:rFonts w:ascii="Trebuchet MS" w:hAnsi="Trebuchet MS"/>
          <w:sz w:val="28"/>
          <w:szCs w:val="28"/>
          <w:lang w:val="en-US"/>
        </w:rPr>
        <w:br w:type="page"/>
      </w:r>
    </w:p>
    <w:p w14:paraId="5C387B0C" w14:textId="3F3DB6BD" w:rsidR="004F051B" w:rsidRPr="00771AA5" w:rsidRDefault="0029638E" w:rsidP="004F051B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55520" behindDoc="0" locked="0" layoutInCell="1" allowOverlap="1" wp14:anchorId="78451FC1" wp14:editId="6ED772C1">
            <wp:simplePos x="0" y="0"/>
            <wp:positionH relativeFrom="column">
              <wp:posOffset>4958861</wp:posOffset>
            </wp:positionH>
            <wp:positionV relativeFrom="paragraph">
              <wp:posOffset>206619</wp:posOffset>
            </wp:positionV>
            <wp:extent cx="613410" cy="687070"/>
            <wp:effectExtent l="0" t="0" r="0" b="0"/>
            <wp:wrapNone/>
            <wp:docPr id="1130" name="Grafik 1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D33BC"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581440" behindDoc="0" locked="0" layoutInCell="1" allowOverlap="1" wp14:anchorId="58FA59F7" wp14:editId="1CFA97F5">
            <wp:simplePos x="0" y="0"/>
            <wp:positionH relativeFrom="column">
              <wp:posOffset>4367530</wp:posOffset>
            </wp:positionH>
            <wp:positionV relativeFrom="paragraph">
              <wp:posOffset>53975</wp:posOffset>
            </wp:positionV>
            <wp:extent cx="1532255" cy="711200"/>
            <wp:effectExtent l="0" t="0" r="0" b="0"/>
            <wp:wrapNone/>
            <wp:docPr id="1048" name="Grafik 10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" name="Grafik 1048"/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2255" cy="711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Station </w:t>
      </w:r>
      <w:r w:rsidR="00B62BCD">
        <w:rPr>
          <w:rFonts w:ascii="Trebuchet MS" w:hAnsi="Trebuchet MS"/>
          <w:b/>
          <w:color w:val="1F3864" w:themeColor="accent5" w:themeShade="80"/>
          <w:sz w:val="36"/>
          <w:lang w:val="en-US"/>
        </w:rPr>
        <w:t>3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="00AE37AC"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Mr. Experto looking for traces 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br/>
      </w:r>
      <w:r w:rsidR="00AE37AC"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>in the drugstore</w:t>
      </w:r>
    </w:p>
    <w:p w14:paraId="7DD55BB7" w14:textId="23A025A5" w:rsidR="004F051B" w:rsidRPr="00CC6951" w:rsidRDefault="004F051B" w:rsidP="004F051B">
      <w:pPr>
        <w:ind w:right="-284"/>
        <w:rPr>
          <w:rFonts w:ascii="Trebuchet MS" w:hAnsi="Trebuchet MS"/>
          <w:sz w:val="28"/>
          <w:lang w:val="en-US"/>
        </w:rPr>
      </w:pPr>
    </w:p>
    <w:p w14:paraId="7D2C6BF2" w14:textId="77777777" w:rsidR="004F051B" w:rsidRPr="00CC6951" w:rsidRDefault="00AE37AC" w:rsidP="004F051B">
      <w:pPr>
        <w:ind w:right="-284"/>
        <w:rPr>
          <w:rFonts w:ascii="Trebuchet MS" w:hAnsi="Trebuchet MS"/>
          <w:sz w:val="28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583488" behindDoc="1" locked="0" layoutInCell="1" allowOverlap="1" wp14:anchorId="385B2B1E" wp14:editId="54A45464">
            <wp:simplePos x="0" y="0"/>
            <wp:positionH relativeFrom="margin">
              <wp:align>left</wp:align>
            </wp:positionH>
            <wp:positionV relativeFrom="paragraph">
              <wp:posOffset>86995</wp:posOffset>
            </wp:positionV>
            <wp:extent cx="1435100" cy="1325880"/>
            <wp:effectExtent l="0" t="0" r="0" b="7620"/>
            <wp:wrapTight wrapText="bothSides">
              <wp:wrapPolygon edited="0">
                <wp:start x="0" y="0"/>
                <wp:lineTo x="0" y="21414"/>
                <wp:lineTo x="21218" y="21414"/>
                <wp:lineTo x="21218" y="0"/>
                <wp:lineTo x="0" y="0"/>
              </wp:wrapPolygon>
            </wp:wrapTight>
            <wp:docPr id="1052" name="Grafik 10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7672435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5100" cy="13258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C6951">
        <w:rPr>
          <w:rFonts w:ascii="Trebuchet MS" w:hAnsi="Trebuchet MS"/>
          <w:sz w:val="28"/>
          <w:u w:val="single"/>
          <w:lang w:val="en-US"/>
        </w:rPr>
        <w:t>Task:</w:t>
      </w:r>
      <w:r w:rsidRPr="00CC6951">
        <w:rPr>
          <w:rFonts w:ascii="Trebuchet MS" w:hAnsi="Trebuchet MS"/>
          <w:sz w:val="28"/>
          <w:lang w:val="en-US"/>
        </w:rPr>
        <w:t xml:space="preserve"> </w:t>
      </w:r>
    </w:p>
    <w:p w14:paraId="2C36157B" w14:textId="77777777" w:rsidR="004F051B" w:rsidRPr="00D01F14" w:rsidRDefault="00AE37AC" w:rsidP="004F051B">
      <w:pPr>
        <w:ind w:right="-284"/>
        <w:rPr>
          <w:rFonts w:ascii="Trebuchet MS" w:hAnsi="Trebuchet MS"/>
          <w:sz w:val="26"/>
          <w:szCs w:val="26"/>
          <w:lang w:val="en"/>
        </w:rPr>
      </w:pPr>
      <w:r w:rsidRPr="00D01F14">
        <w:rPr>
          <w:rFonts w:ascii="Trebuchet MS" w:hAnsi="Trebuchet MS"/>
          <w:sz w:val="26"/>
          <w:szCs w:val="26"/>
          <w:lang w:val="en"/>
        </w:rPr>
        <w:t>Mr. Experto has recently been shopping in the drugstore.</w:t>
      </w:r>
    </w:p>
    <w:p w14:paraId="31E2DF2F" w14:textId="77777777" w:rsidR="004F051B" w:rsidRPr="00CC6951" w:rsidRDefault="00AE37AC" w:rsidP="004F051B">
      <w:pPr>
        <w:ind w:right="-284"/>
        <w:rPr>
          <w:rFonts w:ascii="Trebuchet MS" w:hAnsi="Trebuchet MS"/>
          <w:sz w:val="26"/>
          <w:szCs w:val="26"/>
          <w:lang w:val="en-US"/>
        </w:rPr>
      </w:pPr>
      <w:r w:rsidRPr="00D01F14">
        <w:rPr>
          <w:rFonts w:ascii="Trebuchet MS" w:hAnsi="Trebuchet MS"/>
          <w:sz w:val="26"/>
          <w:szCs w:val="26"/>
          <w:lang w:val="en"/>
        </w:rPr>
        <w:t>Look at the ingredients of the purchased items and use the plastic list to identify the products that contain plastic. Write down these articles.</w:t>
      </w:r>
    </w:p>
    <w:p w14:paraId="6798DD32" w14:textId="77777777" w:rsidR="004F051B" w:rsidRPr="00CC6951" w:rsidRDefault="00AE37AC" w:rsidP="004F051B">
      <w:pPr>
        <w:ind w:right="-284"/>
        <w:jc w:val="both"/>
        <w:rPr>
          <w:rFonts w:ascii="Trebuchet MS" w:hAnsi="Trebuchet MS"/>
          <w:noProof/>
          <w:sz w:val="28"/>
          <w:lang w:val="en-US" w:eastAsia="de-DE"/>
        </w:rPr>
      </w:pPr>
      <w:r w:rsidRPr="00D01F14">
        <w:rPr>
          <w:rFonts w:ascii="Trebuchet MS" w:hAnsi="Trebuchet MS"/>
          <w:noProof/>
          <w:sz w:val="28"/>
          <w:lang w:val="en" w:eastAsia="de-DE"/>
        </w:rPr>
        <w:t>Share the work in the group and then exchange it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506"/>
        <w:gridCol w:w="1535"/>
        <w:gridCol w:w="1535"/>
      </w:tblGrid>
      <w:tr w:rsidR="0066661B" w14:paraId="1795C654" w14:textId="77777777" w:rsidTr="00D66B21">
        <w:trPr>
          <w:jc w:val="center"/>
        </w:trPr>
        <w:tc>
          <w:tcPr>
            <w:tcW w:w="4506" w:type="dxa"/>
          </w:tcPr>
          <w:p w14:paraId="6E6AC02C" w14:textId="77777777" w:rsidR="004F051B" w:rsidRDefault="00AE37AC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  <w:r>
              <w:rPr>
                <w:rFonts w:ascii="Trebuchet MS" w:hAnsi="Trebuchet MS"/>
                <w:sz w:val="28"/>
              </w:rPr>
              <w:t>Article</w:t>
            </w:r>
          </w:p>
        </w:tc>
        <w:tc>
          <w:tcPr>
            <w:tcW w:w="3070" w:type="dxa"/>
            <w:gridSpan w:val="2"/>
          </w:tcPr>
          <w:p w14:paraId="105B3F3D" w14:textId="77777777" w:rsidR="004F051B" w:rsidRDefault="00AE37AC" w:rsidP="00D66B21">
            <w:pPr>
              <w:ind w:right="-284"/>
              <w:jc w:val="center"/>
              <w:rPr>
                <w:rFonts w:ascii="Trebuchet MS" w:hAnsi="Trebuchet MS"/>
                <w:sz w:val="28"/>
              </w:rPr>
            </w:pPr>
            <w:r>
              <w:rPr>
                <w:rFonts w:ascii="Trebuchet MS" w:hAnsi="Trebuchet MS"/>
                <w:sz w:val="28"/>
              </w:rPr>
              <w:t>Plastic contained?</w:t>
            </w:r>
          </w:p>
        </w:tc>
      </w:tr>
      <w:tr w:rsidR="0066661B" w14:paraId="178C8057" w14:textId="77777777" w:rsidTr="00D66B21">
        <w:trPr>
          <w:trHeight w:val="510"/>
          <w:jc w:val="center"/>
        </w:trPr>
        <w:tc>
          <w:tcPr>
            <w:tcW w:w="4506" w:type="dxa"/>
          </w:tcPr>
          <w:p w14:paraId="67E63CB6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06B3F4CD" w14:textId="77777777" w:rsidR="004F051B" w:rsidRDefault="00AE37AC" w:rsidP="00D66B21">
            <w:pPr>
              <w:spacing w:line="360" w:lineRule="auto"/>
              <w:ind w:right="-284"/>
              <w:jc w:val="center"/>
              <w:rPr>
                <w:rFonts w:ascii="Trebuchet MS" w:hAnsi="Trebuchet MS"/>
                <w:sz w:val="28"/>
              </w:rPr>
            </w:pPr>
            <w:r>
              <w:rPr>
                <w:rFonts w:ascii="Trebuchet MS" w:hAnsi="Trebuchet MS"/>
                <w:sz w:val="28"/>
              </w:rPr>
              <w:t>YES</w:t>
            </w:r>
          </w:p>
        </w:tc>
        <w:tc>
          <w:tcPr>
            <w:tcW w:w="1535" w:type="dxa"/>
          </w:tcPr>
          <w:p w14:paraId="40C3186A" w14:textId="77777777" w:rsidR="004F051B" w:rsidRDefault="00AE37AC" w:rsidP="00D66B21">
            <w:pPr>
              <w:spacing w:line="360" w:lineRule="auto"/>
              <w:ind w:right="-284"/>
              <w:jc w:val="center"/>
              <w:rPr>
                <w:rFonts w:ascii="Trebuchet MS" w:hAnsi="Trebuchet MS"/>
                <w:sz w:val="28"/>
              </w:rPr>
            </w:pPr>
            <w:r>
              <w:rPr>
                <w:rFonts w:ascii="Trebuchet MS" w:hAnsi="Trebuchet MS"/>
                <w:sz w:val="28"/>
              </w:rPr>
              <w:t>NO</w:t>
            </w:r>
          </w:p>
        </w:tc>
      </w:tr>
      <w:tr w:rsidR="0066661B" w14:paraId="10F5B567" w14:textId="77777777" w:rsidTr="00D66B21">
        <w:trPr>
          <w:trHeight w:val="510"/>
          <w:jc w:val="center"/>
        </w:trPr>
        <w:tc>
          <w:tcPr>
            <w:tcW w:w="4506" w:type="dxa"/>
          </w:tcPr>
          <w:p w14:paraId="04243751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7C6ACA41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27DE29C8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</w:tr>
      <w:tr w:rsidR="0066661B" w14:paraId="338BA80D" w14:textId="77777777" w:rsidTr="00D66B21">
        <w:trPr>
          <w:trHeight w:val="510"/>
          <w:jc w:val="center"/>
        </w:trPr>
        <w:tc>
          <w:tcPr>
            <w:tcW w:w="4506" w:type="dxa"/>
          </w:tcPr>
          <w:p w14:paraId="3D3CD86E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6247CDA6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77A94366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</w:tr>
      <w:tr w:rsidR="0066661B" w14:paraId="70B08128" w14:textId="77777777" w:rsidTr="00D66B21">
        <w:trPr>
          <w:trHeight w:val="510"/>
          <w:jc w:val="center"/>
        </w:trPr>
        <w:tc>
          <w:tcPr>
            <w:tcW w:w="4506" w:type="dxa"/>
          </w:tcPr>
          <w:p w14:paraId="0FBAC847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0BA1FF33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60C7EBDE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</w:tr>
      <w:tr w:rsidR="0066661B" w14:paraId="7C17AFB7" w14:textId="77777777" w:rsidTr="00D66B21">
        <w:trPr>
          <w:trHeight w:val="510"/>
          <w:jc w:val="center"/>
        </w:trPr>
        <w:tc>
          <w:tcPr>
            <w:tcW w:w="4506" w:type="dxa"/>
          </w:tcPr>
          <w:p w14:paraId="3E57CFBF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49C9A1BC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574E90D9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</w:tr>
      <w:tr w:rsidR="0066661B" w14:paraId="1F3CE470" w14:textId="77777777" w:rsidTr="00D66B21">
        <w:trPr>
          <w:trHeight w:val="510"/>
          <w:jc w:val="center"/>
        </w:trPr>
        <w:tc>
          <w:tcPr>
            <w:tcW w:w="4506" w:type="dxa"/>
          </w:tcPr>
          <w:p w14:paraId="33BD0C59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768F7863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790A67CC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</w:tr>
      <w:tr w:rsidR="0066661B" w14:paraId="67C50E85" w14:textId="77777777" w:rsidTr="00D66B21">
        <w:trPr>
          <w:trHeight w:val="510"/>
          <w:jc w:val="center"/>
        </w:trPr>
        <w:tc>
          <w:tcPr>
            <w:tcW w:w="4506" w:type="dxa"/>
          </w:tcPr>
          <w:p w14:paraId="7E1462BE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6F1D0CDB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488314E2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</w:tr>
      <w:tr w:rsidR="0066661B" w14:paraId="13F498F7" w14:textId="77777777" w:rsidTr="00D66B21">
        <w:trPr>
          <w:trHeight w:val="510"/>
          <w:jc w:val="center"/>
        </w:trPr>
        <w:tc>
          <w:tcPr>
            <w:tcW w:w="4506" w:type="dxa"/>
          </w:tcPr>
          <w:p w14:paraId="0DCAFE27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3F84DEFB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676B2197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</w:tr>
      <w:tr w:rsidR="0066661B" w14:paraId="45482CDA" w14:textId="77777777" w:rsidTr="00D66B21">
        <w:trPr>
          <w:trHeight w:val="510"/>
          <w:jc w:val="center"/>
        </w:trPr>
        <w:tc>
          <w:tcPr>
            <w:tcW w:w="4506" w:type="dxa"/>
          </w:tcPr>
          <w:p w14:paraId="299CFFEB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07129917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  <w:tc>
          <w:tcPr>
            <w:tcW w:w="1535" w:type="dxa"/>
          </w:tcPr>
          <w:p w14:paraId="6F87BC1A" w14:textId="77777777" w:rsidR="004F051B" w:rsidRDefault="004F051B" w:rsidP="00D66B21">
            <w:pPr>
              <w:spacing w:line="360" w:lineRule="auto"/>
              <w:ind w:right="-284"/>
              <w:rPr>
                <w:rFonts w:ascii="Trebuchet MS" w:hAnsi="Trebuchet MS"/>
                <w:sz w:val="28"/>
              </w:rPr>
            </w:pPr>
          </w:p>
        </w:tc>
      </w:tr>
    </w:tbl>
    <w:p w14:paraId="7CED8753" w14:textId="77777777" w:rsidR="004F051B" w:rsidRDefault="00AE37AC" w:rsidP="004F051B">
      <w:pPr>
        <w:spacing w:line="360" w:lineRule="auto"/>
        <w:ind w:right="-284"/>
        <w:rPr>
          <w:rFonts w:ascii="Trebuchet MS" w:hAnsi="Trebuchet MS"/>
          <w:b/>
          <w:sz w:val="28"/>
          <w:u w:val="single"/>
        </w:rPr>
      </w:pPr>
      <w:r>
        <w:rPr>
          <w:rFonts w:ascii="Trebuchet MS" w:hAnsi="Trebuchet MS"/>
          <w:noProof/>
          <w:sz w:val="28"/>
          <w:lang w:val="en-US"/>
        </w:rPr>
        <mc:AlternateContent>
          <mc:Choice Requires="wps">
            <w:drawing>
              <wp:anchor distT="0" distB="0" distL="114300" distR="114300" simplePos="0" relativeHeight="251576320" behindDoc="0" locked="0" layoutInCell="1" allowOverlap="1" wp14:anchorId="25643025" wp14:editId="3F46579F">
                <wp:simplePos x="0" y="0"/>
                <wp:positionH relativeFrom="margin">
                  <wp:posOffset>-116024</wp:posOffset>
                </wp:positionH>
                <wp:positionV relativeFrom="paragraph">
                  <wp:posOffset>268061</wp:posOffset>
                </wp:positionV>
                <wp:extent cx="6161315" cy="1404257"/>
                <wp:effectExtent l="0" t="0" r="11430" b="24765"/>
                <wp:wrapNone/>
                <wp:docPr id="1040" name="Rechteck 10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61315" cy="1404257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29FF1B66" id="Rechteck 1040" o:spid="_x0000_s1026" style="position:absolute;margin-left:-9.15pt;margin-top:21.1pt;width:485.15pt;height:110.55pt;z-index:2515317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" filled="f" strokecolor="black [3213]" strokeweight="1pt">
                <w10:wrap anchorx="margin"/>
              </v:rect>
            </w:pict>
          </mc:Fallback>
        </mc:AlternateContent>
      </w:r>
      <w:r w:rsidRPr="00977E50">
        <w:rPr>
          <w:rFonts w:ascii="Trebuchet MS" w:hAnsi="Trebuchet MS"/>
          <w:noProof/>
          <w:sz w:val="28"/>
          <w:lang w:val="en-US"/>
        </w:rPr>
        <w:drawing>
          <wp:anchor distT="0" distB="0" distL="114300" distR="114300" simplePos="0" relativeHeight="251578368" behindDoc="1" locked="0" layoutInCell="1" allowOverlap="1" wp14:anchorId="4E98FFEE" wp14:editId="089C39B2">
            <wp:simplePos x="0" y="0"/>
            <wp:positionH relativeFrom="margin">
              <wp:align>left</wp:align>
            </wp:positionH>
            <wp:positionV relativeFrom="paragraph">
              <wp:posOffset>300899</wp:posOffset>
            </wp:positionV>
            <wp:extent cx="521335" cy="450215"/>
            <wp:effectExtent l="0" t="0" r="0" b="6985"/>
            <wp:wrapTight wrapText="bothSides">
              <wp:wrapPolygon edited="0">
                <wp:start x="7893" y="0"/>
                <wp:lineTo x="789" y="14623"/>
                <wp:lineTo x="0" y="19193"/>
                <wp:lineTo x="0" y="21021"/>
                <wp:lineTo x="20521" y="21021"/>
                <wp:lineTo x="20521" y="19193"/>
                <wp:lineTo x="19732" y="14623"/>
                <wp:lineTo x="12629" y="0"/>
                <wp:lineTo x="7893" y="0"/>
              </wp:wrapPolygon>
            </wp:wrapTight>
            <wp:docPr id="1045" name="Grafik 1045" descr="Warnung, Schild, Gefahr, Achtung, StraÃenschil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9943896" name="Picture 1" descr="Warnung, Schild, Gefahr, Achtung, StraÃenschild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35" cy="450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F6D7D14" w14:textId="77777777" w:rsidR="004F051B" w:rsidRPr="00D01F14" w:rsidRDefault="00AE37AC" w:rsidP="004F051B">
      <w:pPr>
        <w:spacing w:line="360" w:lineRule="auto"/>
        <w:ind w:right="-284"/>
        <w:rPr>
          <w:rFonts w:ascii="Trebuchet MS" w:hAnsi="Trebuchet MS"/>
          <w:sz w:val="28"/>
        </w:rPr>
      </w:pPr>
      <w:r>
        <w:rPr>
          <w:rFonts w:ascii="Trebuchet MS" w:hAnsi="Trebuchet MS"/>
          <w:b/>
          <w:sz w:val="28"/>
          <w:u w:val="single"/>
        </w:rPr>
        <w:t>Attention, tell a friend</w:t>
      </w:r>
      <w:r w:rsidRPr="00AB5FE8">
        <w:rPr>
          <w:rFonts w:ascii="Trebuchet MS" w:hAnsi="Trebuchet MS"/>
          <w:b/>
          <w:sz w:val="28"/>
          <w:u w:val="single"/>
        </w:rPr>
        <w:t xml:space="preserve">! </w:t>
      </w:r>
    </w:p>
    <w:p w14:paraId="666440E7" w14:textId="751A3908" w:rsidR="004F051B" w:rsidRPr="00CC6951" w:rsidRDefault="00AE37AC" w:rsidP="004F051B">
      <w:pPr>
        <w:ind w:right="-284"/>
        <w:jc w:val="both"/>
        <w:rPr>
          <w:rFonts w:ascii="Trebuchet MS" w:hAnsi="Trebuchet MS"/>
          <w:sz w:val="28"/>
          <w:lang w:val="en-US"/>
        </w:rPr>
      </w:pPr>
      <w:r w:rsidRPr="00D01F14">
        <w:rPr>
          <w:rFonts w:ascii="Trebuchet MS" w:hAnsi="Trebuchet MS"/>
          <w:sz w:val="28"/>
          <w:lang w:val="en"/>
        </w:rPr>
        <w:t>Look at the ingredients when buying cosmetics. If plastic is included, then do not buy the item.</w:t>
      </w:r>
    </w:p>
    <w:p w14:paraId="2F1AD98D" w14:textId="77777777" w:rsidR="004F051B" w:rsidRPr="00CC6951" w:rsidRDefault="00AE37AC" w:rsidP="004F051B">
      <w:pPr>
        <w:ind w:right="-284"/>
        <w:jc w:val="both"/>
        <w:rPr>
          <w:rFonts w:ascii="Trebuchet MS" w:hAnsi="Trebuchet MS"/>
          <w:sz w:val="28"/>
          <w:lang w:val="en-US"/>
        </w:rPr>
      </w:pPr>
      <w:r w:rsidRPr="00CC6951">
        <w:rPr>
          <w:rFonts w:ascii="Trebuchet MS" w:hAnsi="Trebuchet MS"/>
          <w:b/>
          <w:sz w:val="28"/>
          <w:lang w:val="en-US"/>
        </w:rPr>
        <w:t>Tip:</w:t>
      </w:r>
      <w:r w:rsidRPr="00CC6951">
        <w:rPr>
          <w:rFonts w:ascii="Trebuchet MS" w:hAnsi="Trebuchet MS"/>
          <w:sz w:val="28"/>
          <w:lang w:val="en-US"/>
        </w:rPr>
        <w:t xml:space="preserve"> </w:t>
      </w:r>
      <w:r w:rsidRPr="00D01F14">
        <w:rPr>
          <w:rFonts w:ascii="Trebuchet MS" w:hAnsi="Trebuchet MS"/>
          <w:sz w:val="28"/>
          <w:lang w:val="en"/>
        </w:rPr>
        <w:t>Words that contain "poly" are an indication of plastic.</w:t>
      </w:r>
      <w:r w:rsidRPr="00CC6951">
        <w:rPr>
          <w:rFonts w:ascii="Trebuchet MS" w:hAnsi="Trebuchet MS"/>
          <w:sz w:val="28"/>
          <w:lang w:val="en-US"/>
        </w:rPr>
        <w:t xml:space="preserve">  </w:t>
      </w:r>
      <w:r w:rsidRPr="00CC6951">
        <w:rPr>
          <w:rFonts w:ascii="Trebuchet MS" w:hAnsi="Trebuchet MS"/>
          <w:sz w:val="28"/>
          <w:lang w:val="en-US"/>
        </w:rPr>
        <w:br w:type="page"/>
      </w:r>
    </w:p>
    <w:p w14:paraId="3418C4D3" w14:textId="0A0AE5F0" w:rsidR="004F051B" w:rsidRDefault="00AE37AC" w:rsidP="004F051B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307C0B">
        <w:rPr>
          <w:rFonts w:ascii="Trebuchet MS" w:hAnsi="Trebuchet MS"/>
          <w:b/>
          <w:color w:val="1F3864" w:themeColor="accent5" w:themeShade="80"/>
          <w:sz w:val="36"/>
          <w:lang w:val="en-US"/>
        </w:rPr>
        <w:t>4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How does the microplastic get to the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b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each?</w:t>
      </w:r>
    </w:p>
    <w:p w14:paraId="7D99ADD5" w14:textId="77777777" w:rsidR="004F051B" w:rsidRPr="00CC6951" w:rsidRDefault="00AE37AC" w:rsidP="004F051B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771AA5">
        <w:rPr>
          <w:rFonts w:ascii="Trebuchet MS" w:hAnsi="Trebuchet MS"/>
          <w:sz w:val="26"/>
          <w:szCs w:val="26"/>
          <w:u w:val="single"/>
          <w:lang w:val="en-US"/>
        </w:rPr>
        <w:t>Task 1:</w:t>
      </w:r>
      <w:r>
        <w:rPr>
          <w:rFonts w:ascii="Trebuchet MS" w:hAnsi="Trebuchet MS"/>
          <w:sz w:val="26"/>
          <w:szCs w:val="26"/>
          <w:lang w:val="en-US"/>
        </w:rPr>
        <w:t xml:space="preserve"> </w:t>
      </w:r>
      <w:r w:rsidRPr="00CC6951">
        <w:rPr>
          <w:rFonts w:ascii="Trebuchet MS" w:hAnsi="Trebuchet MS"/>
          <w:sz w:val="26"/>
          <w:szCs w:val="26"/>
          <w:lang w:val="en-US"/>
        </w:rPr>
        <w:t>Watch the short information film.</w:t>
      </w:r>
    </w:p>
    <w:p w14:paraId="0BAECD80" w14:textId="77777777" w:rsidR="004F051B" w:rsidRPr="00CC6951" w:rsidRDefault="00AE37AC" w:rsidP="004F051B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8"/>
          <w:szCs w:val="26"/>
          <w:u w:val="single"/>
          <w:lang w:val="en-US"/>
        </w:rPr>
        <w:t xml:space="preserve">Task </w:t>
      </w:r>
      <w:r>
        <w:rPr>
          <w:rFonts w:ascii="Trebuchet MS" w:hAnsi="Trebuchet MS"/>
          <w:sz w:val="28"/>
          <w:szCs w:val="26"/>
          <w:u w:val="single"/>
          <w:lang w:val="en-US"/>
        </w:rPr>
        <w:t>2</w:t>
      </w:r>
      <w:r w:rsidRPr="00CC6951">
        <w:rPr>
          <w:rFonts w:ascii="Trebuchet MS" w:hAnsi="Trebuchet MS"/>
          <w:sz w:val="28"/>
          <w:szCs w:val="26"/>
          <w:u w:val="single"/>
          <w:lang w:val="en-US"/>
        </w:rPr>
        <w:t>:</w:t>
      </w:r>
      <w:r w:rsidRPr="00CC6951">
        <w:rPr>
          <w:rFonts w:ascii="Trebuchet MS" w:hAnsi="Trebuchet MS"/>
          <w:sz w:val="28"/>
          <w:szCs w:val="26"/>
          <w:lang w:val="en-US"/>
        </w:rPr>
        <w:t xml:space="preserve"> </w:t>
      </w:r>
      <w:r>
        <w:rPr>
          <w:rFonts w:ascii="Trebuchet MS" w:hAnsi="Trebuchet MS"/>
          <w:sz w:val="26"/>
          <w:szCs w:val="26"/>
          <w:lang w:val="en"/>
        </w:rPr>
        <w:t xml:space="preserve">Sort </w:t>
      </w:r>
      <w:r w:rsidRPr="00BB637B">
        <w:rPr>
          <w:rFonts w:ascii="Trebuchet MS" w:hAnsi="Trebuchet MS"/>
          <w:sz w:val="26"/>
          <w:szCs w:val="26"/>
          <w:lang w:val="en"/>
        </w:rPr>
        <w:t>the laminated images into a flowchart. The lower scheme will help you.</w:t>
      </w:r>
    </w:p>
    <w:p w14:paraId="4C0E6A8F" w14:textId="77777777" w:rsidR="004F051B" w:rsidRPr="00CC6951" w:rsidRDefault="00AE37AC" w:rsidP="004F051B">
      <w:pPr>
        <w:ind w:right="-284"/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noProof/>
          <w:sz w:val="28"/>
          <w:lang w:val="en-US"/>
        </w:rPr>
        <w:drawing>
          <wp:anchor distT="0" distB="0" distL="114300" distR="114300" simplePos="0" relativeHeight="251558912" behindDoc="1" locked="0" layoutInCell="1" allowOverlap="1" wp14:anchorId="1DF52124" wp14:editId="6C5E075A">
            <wp:simplePos x="0" y="0"/>
            <wp:positionH relativeFrom="margin">
              <wp:align>center</wp:align>
            </wp:positionH>
            <wp:positionV relativeFrom="paragraph">
              <wp:posOffset>15321</wp:posOffset>
            </wp:positionV>
            <wp:extent cx="2188210" cy="813435"/>
            <wp:effectExtent l="0" t="0" r="2540" b="5715"/>
            <wp:wrapTight wrapText="bothSides">
              <wp:wrapPolygon edited="0">
                <wp:start x="0" y="0"/>
                <wp:lineTo x="0" y="4553"/>
                <wp:lineTo x="14291" y="8094"/>
                <wp:lineTo x="4513" y="16187"/>
                <wp:lineTo x="4513" y="20234"/>
                <wp:lineTo x="4889" y="20740"/>
                <wp:lineTo x="7898" y="21246"/>
                <wp:lineTo x="8650" y="21246"/>
                <wp:lineTo x="10907" y="20740"/>
                <wp:lineTo x="12975" y="18211"/>
                <wp:lineTo x="12787" y="16187"/>
                <wp:lineTo x="21437" y="13658"/>
                <wp:lineTo x="21437" y="6070"/>
                <wp:lineTo x="11471" y="0"/>
                <wp:lineTo x="0" y="0"/>
              </wp:wrapPolygon>
            </wp:wrapTight>
            <wp:docPr id="1038" name="Grafik 10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9430164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b="366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8210" cy="81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01ADF97" w14:textId="77777777" w:rsidR="004F051B" w:rsidRPr="00CC6951" w:rsidRDefault="004F051B" w:rsidP="004F051B">
      <w:pPr>
        <w:ind w:right="-284"/>
        <w:rPr>
          <w:rFonts w:ascii="Trebuchet MS" w:hAnsi="Trebuchet MS"/>
          <w:sz w:val="28"/>
          <w:lang w:val="en-US"/>
        </w:rPr>
      </w:pPr>
    </w:p>
    <w:p w14:paraId="0200966D" w14:textId="77777777" w:rsidR="004F051B" w:rsidRPr="00CC6951" w:rsidRDefault="004F051B" w:rsidP="004F051B">
      <w:pPr>
        <w:ind w:right="-284"/>
        <w:rPr>
          <w:rFonts w:ascii="Trebuchet MS" w:hAnsi="Trebuchet MS"/>
          <w:sz w:val="28"/>
          <w:lang w:val="en-US"/>
        </w:rPr>
      </w:pPr>
    </w:p>
    <w:p w14:paraId="6B977CA8" w14:textId="77777777" w:rsidR="004F051B" w:rsidRPr="00CC6951" w:rsidRDefault="00AE37AC" w:rsidP="004F051B">
      <w:pPr>
        <w:ind w:right="-284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Paste the sample solution here: </w:t>
      </w:r>
    </w:p>
    <w:p w14:paraId="2D96278E" w14:textId="77777777" w:rsidR="004F051B" w:rsidRDefault="004F051B" w:rsidP="004F051B">
      <w:pPr>
        <w:ind w:right="-284"/>
        <w:rPr>
          <w:rFonts w:ascii="Trebuchet MS" w:hAnsi="Trebuchet MS"/>
          <w:sz w:val="28"/>
          <w:lang w:val="en-US"/>
        </w:rPr>
      </w:pPr>
    </w:p>
    <w:p w14:paraId="747839FD" w14:textId="77777777" w:rsidR="004F051B" w:rsidRPr="00CC6951" w:rsidRDefault="00AE37AC" w:rsidP="004F051B">
      <w:pPr>
        <w:ind w:right="-284"/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noProof/>
          <w:sz w:val="28"/>
          <w:lang w:val="en-US"/>
        </w:rPr>
        <mc:AlternateContent>
          <mc:Choice Requires="wps">
            <w:drawing>
              <wp:anchor distT="0" distB="0" distL="114300" distR="114300" simplePos="0" relativeHeight="251559936" behindDoc="0" locked="0" layoutInCell="1" allowOverlap="1" wp14:anchorId="42E702E8" wp14:editId="6E4CEF8B">
                <wp:simplePos x="0" y="0"/>
                <wp:positionH relativeFrom="column">
                  <wp:posOffset>1666603</wp:posOffset>
                </wp:positionH>
                <wp:positionV relativeFrom="paragraph">
                  <wp:posOffset>17327</wp:posOffset>
                </wp:positionV>
                <wp:extent cx="2777924" cy="1608881"/>
                <wp:effectExtent l="0" t="0" r="22860" b="10795"/>
                <wp:wrapNone/>
                <wp:docPr id="23" name="Rechteck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77924" cy="1608881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736FC964" id="Rechteck 23" o:spid="_x0000_s1026" style="position:absolute;margin-left:131.25pt;margin-top:1.35pt;width:218.75pt;height:126.7pt;z-index:2515153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" filled="f" strokecolor="black [3213]" strokeweight="1pt"/>
            </w:pict>
          </mc:Fallback>
        </mc:AlternateContent>
      </w:r>
    </w:p>
    <w:p w14:paraId="4355A315" w14:textId="77777777" w:rsidR="004F051B" w:rsidRPr="00CC6951" w:rsidRDefault="00AE37AC" w:rsidP="004F051B">
      <w:pPr>
        <w:ind w:right="-284"/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noProof/>
          <w:sz w:val="28"/>
          <w:lang w:val="en-US"/>
        </w:rPr>
        <mc:AlternateContent>
          <mc:Choice Requires="wps">
            <w:drawing>
              <wp:anchor distT="0" distB="0" distL="114300" distR="114300" simplePos="0" relativeHeight="251560960" behindDoc="0" locked="0" layoutInCell="1" allowOverlap="1" wp14:anchorId="1EBDAE29" wp14:editId="188E9E69">
                <wp:simplePos x="0" y="0"/>
                <wp:positionH relativeFrom="column">
                  <wp:posOffset>2323465</wp:posOffset>
                </wp:positionH>
                <wp:positionV relativeFrom="paragraph">
                  <wp:posOffset>254635</wp:posOffset>
                </wp:positionV>
                <wp:extent cx="1539875" cy="532130"/>
                <wp:effectExtent l="0" t="0" r="22225" b="20320"/>
                <wp:wrapNone/>
                <wp:docPr id="24" name="Textfeld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39875" cy="5321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5CF6D1E" w14:textId="77777777" w:rsidR="00087753" w:rsidRDefault="00087753" w:rsidP="004F051B">
                            <w:r>
                              <w:rPr>
                                <w:rFonts w:ascii="Trebuchet MS" w:hAnsi="Trebuchet MS"/>
                                <w:sz w:val="28"/>
                              </w:rPr>
                              <w:t>sample solu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numCol="1" spcCol="0" rtlCol="0" fromWordArt="0" anchor="t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shapetype w14:anchorId="1EBDAE29" id="_x0000_t202" coordsize="21600,21600" o:spt="202" path="m,l,21600r21600,l21600,xe">
                <v:stroke joinstyle="miter"/>
                <v:path gradientshapeok="t" o:connecttype="rect"/>
              </v:shapetype>
              <v:shape id="Textfeld 24" o:spid="_x0000_s1027" type="#_x0000_t202" style="position:absolute;margin-left:182.95pt;margin-top:20.05pt;width:121.25pt;height:41.9pt;z-index:2515164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" fillcolor="white [3201]" strokecolor="white [3212]" strokeweight=".5pt">
                <v:textbox>
                  <w:txbxContent>
                    <w:p w14:paraId="05CF6D1E" w14:textId="77777777" w:rsidR="00087753" w:rsidRDefault="00087753" w:rsidP="004F051B">
                      <w:proofErr w:type="gramStart"/>
                      <w:r>
                        <w:rPr>
                          <w:rFonts w:ascii="Trebuchet MS" w:hAnsi="Trebuchet MS"/>
                          <w:sz w:val="28"/>
                        </w:rPr>
                        <w:t>sample</w:t>
                      </w:r>
                      <w:proofErr w:type="gramEnd"/>
                      <w:r>
                        <w:rPr>
                          <w:rFonts w:ascii="Trebuchet MS" w:hAnsi="Trebuchet MS"/>
                          <w:sz w:val="28"/>
                        </w:rPr>
                        <w:t xml:space="preserve"> solution</w:t>
                      </w:r>
                    </w:p>
                  </w:txbxContent>
                </v:textbox>
              </v:shape>
            </w:pict>
          </mc:Fallback>
        </mc:AlternateContent>
      </w:r>
    </w:p>
    <w:p w14:paraId="475E465A" w14:textId="77777777" w:rsidR="004F051B" w:rsidRPr="00CC6951" w:rsidRDefault="004F051B" w:rsidP="004F051B">
      <w:pPr>
        <w:ind w:right="-284"/>
        <w:rPr>
          <w:rFonts w:ascii="Trebuchet MS" w:hAnsi="Trebuchet MS"/>
          <w:sz w:val="28"/>
          <w:lang w:val="en-US"/>
        </w:rPr>
      </w:pPr>
    </w:p>
    <w:p w14:paraId="06BDCFDA" w14:textId="77777777" w:rsidR="004F051B" w:rsidRPr="00CC6951" w:rsidRDefault="004F051B" w:rsidP="004F051B">
      <w:pPr>
        <w:ind w:right="-284"/>
        <w:rPr>
          <w:rFonts w:ascii="Trebuchet MS" w:hAnsi="Trebuchet MS"/>
          <w:sz w:val="28"/>
          <w:lang w:val="en-US"/>
        </w:rPr>
      </w:pPr>
    </w:p>
    <w:p w14:paraId="3ADB99EA" w14:textId="77777777" w:rsidR="004F051B" w:rsidRPr="00CC6951" w:rsidRDefault="004F051B" w:rsidP="004F051B">
      <w:pPr>
        <w:ind w:right="-284"/>
        <w:rPr>
          <w:rFonts w:ascii="Trebuchet MS" w:hAnsi="Trebuchet MS"/>
          <w:sz w:val="28"/>
          <w:lang w:val="en-US"/>
        </w:rPr>
      </w:pPr>
    </w:p>
    <w:p w14:paraId="15AC76EF" w14:textId="77777777" w:rsidR="004F051B" w:rsidRPr="00CC6951" w:rsidRDefault="004F051B" w:rsidP="004F051B">
      <w:pPr>
        <w:ind w:right="-284"/>
        <w:rPr>
          <w:rFonts w:ascii="Trebuchet MS" w:hAnsi="Trebuchet MS"/>
          <w:sz w:val="28"/>
          <w:lang w:val="en-US"/>
        </w:rPr>
      </w:pPr>
    </w:p>
    <w:p w14:paraId="145B68E6" w14:textId="77777777" w:rsidR="004F051B" w:rsidRPr="00CC6951" w:rsidRDefault="00AE37AC" w:rsidP="004F051B">
      <w:pPr>
        <w:ind w:right="-284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</w:t>
      </w:r>
      <w:r>
        <w:rPr>
          <w:rFonts w:ascii="Trebuchet MS" w:hAnsi="Trebuchet MS"/>
          <w:sz w:val="28"/>
          <w:u w:val="single"/>
          <w:lang w:val="en-US"/>
        </w:rPr>
        <w:t xml:space="preserve"> 3</w:t>
      </w:r>
      <w:r w:rsidRPr="00CC6951">
        <w:rPr>
          <w:rFonts w:ascii="Trebuchet MS" w:hAnsi="Trebuchet MS"/>
          <w:sz w:val="28"/>
          <w:u w:val="single"/>
          <w:lang w:val="en-US"/>
        </w:rPr>
        <w:t>:</w:t>
      </w:r>
      <w:r w:rsidRPr="00CC6951">
        <w:rPr>
          <w:rFonts w:ascii="Trebuchet MS" w:hAnsi="Trebuchet MS"/>
          <w:sz w:val="28"/>
          <w:lang w:val="en-US"/>
        </w:rPr>
        <w:t xml:space="preserve"> </w:t>
      </w:r>
      <w:r w:rsidRPr="00BB637B">
        <w:rPr>
          <w:rFonts w:ascii="Trebuchet MS" w:hAnsi="Trebuchet MS"/>
          <w:sz w:val="26"/>
          <w:szCs w:val="26"/>
          <w:lang w:val="en"/>
        </w:rPr>
        <w:t xml:space="preserve">After you've laid and checked the pictures, </w:t>
      </w:r>
      <w:r>
        <w:rPr>
          <w:rFonts w:ascii="Trebuchet MS" w:hAnsi="Trebuchet MS"/>
          <w:sz w:val="26"/>
          <w:szCs w:val="26"/>
          <w:lang w:val="en"/>
        </w:rPr>
        <w:t>explain</w:t>
      </w:r>
      <w:r w:rsidRPr="00BB637B">
        <w:rPr>
          <w:rFonts w:ascii="Trebuchet MS" w:hAnsi="Trebuchet MS"/>
          <w:sz w:val="26"/>
          <w:szCs w:val="26"/>
          <w:lang w:val="en"/>
        </w:rPr>
        <w:t xml:space="preserve"> each other the question: "How does microplastics get to the beach?".</w:t>
      </w:r>
    </w:p>
    <w:p w14:paraId="11D3EA44" w14:textId="77777777" w:rsidR="004F051B" w:rsidRPr="00CC6951" w:rsidRDefault="00AE37AC" w:rsidP="004F051B">
      <w:pPr>
        <w:ind w:right="-284"/>
        <w:rPr>
          <w:rFonts w:ascii="Trebuchet MS" w:hAnsi="Trebuchet MS"/>
          <w:sz w:val="26"/>
          <w:szCs w:val="26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582464" behindDoc="1" locked="0" layoutInCell="1" allowOverlap="1" wp14:anchorId="3D610D6C" wp14:editId="325FDFD0">
            <wp:simplePos x="0" y="0"/>
            <wp:positionH relativeFrom="leftMargin">
              <wp:align>right</wp:align>
            </wp:positionH>
            <wp:positionV relativeFrom="paragraph">
              <wp:posOffset>318770</wp:posOffset>
            </wp:positionV>
            <wp:extent cx="596900" cy="551484"/>
            <wp:effectExtent l="0" t="0" r="0" b="1270"/>
            <wp:wrapTight wrapText="bothSides">
              <wp:wrapPolygon edited="0">
                <wp:start x="0" y="0"/>
                <wp:lineTo x="0" y="20903"/>
                <wp:lineTo x="20681" y="20903"/>
                <wp:lineTo x="20681" y="0"/>
                <wp:lineTo x="0" y="0"/>
              </wp:wrapPolygon>
            </wp:wrapTight>
            <wp:docPr id="1050" name="Grafik 10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6802177" name="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900" cy="5514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09CEFAB6" w14:textId="77777777" w:rsidR="004F051B" w:rsidRPr="00CC6951" w:rsidRDefault="00AE37AC" w:rsidP="004F051B">
      <w:pPr>
        <w:ind w:right="-284"/>
        <w:rPr>
          <w:rFonts w:ascii="Trebuchet MS" w:hAnsi="Trebuchet MS"/>
          <w:b/>
          <w:sz w:val="26"/>
          <w:szCs w:val="26"/>
          <w:u w:val="single"/>
          <w:lang w:val="en-US"/>
        </w:rPr>
      </w:pPr>
      <w:r w:rsidRPr="00CC6951">
        <w:rPr>
          <w:rFonts w:ascii="Trebuchet MS" w:hAnsi="Trebuchet MS"/>
          <w:b/>
          <w:sz w:val="26"/>
          <w:szCs w:val="26"/>
          <w:u w:val="single"/>
          <w:lang w:val="en-US"/>
        </w:rPr>
        <w:t xml:space="preserve">For experts: </w:t>
      </w:r>
    </w:p>
    <w:p w14:paraId="6474E0F2" w14:textId="77777777" w:rsidR="004F051B" w:rsidRPr="00CC6951" w:rsidRDefault="00AE37AC" w:rsidP="004F051B">
      <w:pPr>
        <w:ind w:right="-284"/>
        <w:rPr>
          <w:rFonts w:ascii="Trebuchet MS" w:hAnsi="Trebuchet MS"/>
          <w:sz w:val="26"/>
          <w:szCs w:val="26"/>
          <w:lang w:val="en-US"/>
        </w:rPr>
      </w:pPr>
      <w:r w:rsidRPr="00BB637B">
        <w:rPr>
          <w:rFonts w:ascii="Trebuchet MS" w:hAnsi="Trebuchet MS"/>
          <w:sz w:val="26"/>
          <w:szCs w:val="26"/>
          <w:lang w:val="en"/>
        </w:rPr>
        <w:t xml:space="preserve">Try to explain the terms </w:t>
      </w:r>
      <w:r w:rsidRPr="00BB637B">
        <w:rPr>
          <w:rFonts w:ascii="Trebuchet MS" w:hAnsi="Trebuchet MS"/>
          <w:b/>
          <w:sz w:val="26"/>
          <w:szCs w:val="26"/>
          <w:lang w:val="en"/>
        </w:rPr>
        <w:t>primary microplastic</w:t>
      </w:r>
      <w:r>
        <w:rPr>
          <w:rFonts w:ascii="Trebuchet MS" w:hAnsi="Trebuchet MS"/>
          <w:b/>
          <w:sz w:val="26"/>
          <w:szCs w:val="26"/>
          <w:lang w:val="en"/>
        </w:rPr>
        <w:t>s</w:t>
      </w:r>
      <w:r w:rsidRPr="00BB637B">
        <w:rPr>
          <w:rFonts w:ascii="Trebuchet MS" w:hAnsi="Trebuchet MS"/>
          <w:b/>
          <w:sz w:val="26"/>
          <w:szCs w:val="26"/>
          <w:lang w:val="en"/>
        </w:rPr>
        <w:t xml:space="preserve"> and secondary microplastics</w:t>
      </w:r>
      <w:r w:rsidRPr="00BB637B">
        <w:rPr>
          <w:rFonts w:ascii="Trebuchet MS" w:hAnsi="Trebuchet MS"/>
          <w:sz w:val="26"/>
          <w:szCs w:val="26"/>
          <w:lang w:val="en"/>
        </w:rPr>
        <w:t xml:space="preserve"> using the graphic.</w:t>
      </w:r>
    </w:p>
    <w:p w14:paraId="72E69308" w14:textId="77777777" w:rsidR="004F051B" w:rsidRPr="00CC6951" w:rsidRDefault="00AE37AC" w:rsidP="004F051B">
      <w:pPr>
        <w:ind w:right="-284"/>
        <w:rPr>
          <w:rFonts w:ascii="Trebuchet MS" w:hAnsi="Trebuchet MS"/>
          <w:sz w:val="24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 </w:t>
      </w:r>
      <w:r w:rsidRPr="00CC6951">
        <w:rPr>
          <w:rFonts w:ascii="Trebuchet MS" w:hAnsi="Trebuchet MS"/>
          <w:sz w:val="24"/>
          <w:szCs w:val="26"/>
          <w:lang w:val="en-US"/>
        </w:rPr>
        <w:t>„primary“ = first available, „secundary“ = later added</w:t>
      </w:r>
    </w:p>
    <w:p w14:paraId="12A3820F" w14:textId="77777777" w:rsidR="004F051B" w:rsidRPr="005F4F30" w:rsidRDefault="00AE37AC" w:rsidP="004F051B">
      <w:pPr>
        <w:spacing w:line="360" w:lineRule="auto"/>
        <w:ind w:right="-284"/>
        <w:rPr>
          <w:rFonts w:ascii="Trebuchet MS" w:hAnsi="Trebuchet MS"/>
          <w:sz w:val="28"/>
          <w:lang w:val="en-US"/>
        </w:rPr>
      </w:pPr>
      <w:r w:rsidRPr="005F4F30">
        <w:rPr>
          <w:rFonts w:ascii="Trebuchet MS" w:hAnsi="Trebuchet MS"/>
          <w:sz w:val="28"/>
          <w:lang w:val="en-US"/>
        </w:rPr>
        <w:t>_______________________________________________________________________________________________________________________________________________________________________________________________________________________________________________</w:t>
      </w:r>
      <w:r>
        <w:rPr>
          <w:rFonts w:ascii="Trebuchet MS" w:hAnsi="Trebuchet MS"/>
          <w:sz w:val="28"/>
          <w:lang w:val="en-US"/>
        </w:rPr>
        <w:t>________</w:t>
      </w:r>
      <w:r w:rsidRPr="005F4F30">
        <w:rPr>
          <w:rFonts w:ascii="Trebuchet MS" w:hAnsi="Trebuchet MS"/>
          <w:sz w:val="28"/>
          <w:lang w:val="en-US"/>
        </w:rPr>
        <w:t>_____</w:t>
      </w:r>
      <w:r w:rsidRPr="005F4F30">
        <w:rPr>
          <w:rFonts w:ascii="Trebuchet MS" w:hAnsi="Trebuchet MS"/>
          <w:sz w:val="28"/>
          <w:lang w:val="en-US"/>
        </w:rPr>
        <w:br w:type="page"/>
      </w:r>
    </w:p>
    <w:p w14:paraId="25C13F82" w14:textId="00B137C6" w:rsidR="004F051B" w:rsidRPr="00CC6951" w:rsidRDefault="00EA6C9D" w:rsidP="004F051B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>S</w:t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tation </w:t>
      </w:r>
      <w:r w:rsidR="00307C0B">
        <w:rPr>
          <w:rFonts w:ascii="Trebuchet MS" w:hAnsi="Trebuchet MS"/>
          <w:b/>
          <w:color w:val="1F3864" w:themeColor="accent5" w:themeShade="80"/>
          <w:sz w:val="36"/>
          <w:lang w:val="en-US"/>
        </w:rPr>
        <w:t>5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Microplastic in the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 </w:t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environment – so what?!</w:t>
      </w:r>
    </w:p>
    <w:p w14:paraId="01AE31B3" w14:textId="67C72902" w:rsidR="004F051B" w:rsidRDefault="00AE37AC" w:rsidP="004F051B">
      <w:p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 1:</w:t>
      </w:r>
      <w:r w:rsidRPr="00CC6951">
        <w:rPr>
          <w:rFonts w:ascii="Trebuchet MS" w:hAnsi="Trebuchet MS"/>
          <w:sz w:val="28"/>
          <w:lang w:val="en-US"/>
        </w:rPr>
        <w:t xml:space="preserve"> </w:t>
      </w:r>
      <w:r w:rsidRPr="00B8263E">
        <w:rPr>
          <w:rFonts w:ascii="Trebuchet MS" w:hAnsi="Trebuchet MS"/>
          <w:sz w:val="26"/>
          <w:szCs w:val="26"/>
          <w:lang w:val="en"/>
        </w:rPr>
        <w:t>Take the roles of the animals in "Conference of Animals in the Sea".</w:t>
      </w:r>
    </w:p>
    <w:p w14:paraId="5E7D0EA3" w14:textId="5EA67C40" w:rsidR="00FE6481" w:rsidRDefault="00EA33CC" w:rsidP="004F051B">
      <w:p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>
        <w:rPr>
          <w:rFonts w:ascii="Trebuchet MS" w:hAnsi="Trebuchet MS"/>
          <w:sz w:val="26"/>
          <w:szCs w:val="26"/>
          <w:lang w:val="en"/>
        </w:rPr>
        <w:t>Read the text and a</w:t>
      </w:r>
      <w:r w:rsidR="00B6097A">
        <w:rPr>
          <w:rFonts w:ascii="Trebuchet MS" w:hAnsi="Trebuchet MS"/>
          <w:sz w:val="26"/>
          <w:szCs w:val="26"/>
          <w:lang w:val="en"/>
        </w:rPr>
        <w:t>nswer the following questions.</w:t>
      </w:r>
    </w:p>
    <w:p w14:paraId="4793806A" w14:textId="77777777" w:rsidR="00AA7FC1" w:rsidRDefault="00AA7FC1" w:rsidP="004F051B">
      <w:pPr>
        <w:ind w:right="-284"/>
        <w:jc w:val="both"/>
        <w:rPr>
          <w:rFonts w:ascii="Trebuchet MS" w:hAnsi="Trebuchet MS"/>
          <w:sz w:val="26"/>
          <w:szCs w:val="26"/>
          <w:lang w:val="en"/>
        </w:rPr>
      </w:pPr>
    </w:p>
    <w:p w14:paraId="33F984F5" w14:textId="4C2BBB21" w:rsidR="00AA7FC1" w:rsidRPr="00063CB1" w:rsidRDefault="00AA7FC1" w:rsidP="00063CB1">
      <w:pPr>
        <w:pStyle w:val="ListParagraph"/>
        <w:numPr>
          <w:ilvl w:val="0"/>
          <w:numId w:val="48"/>
        </w:num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063CB1">
        <w:rPr>
          <w:rFonts w:ascii="Trebuchet MS" w:hAnsi="Trebuchet MS"/>
          <w:sz w:val="26"/>
          <w:szCs w:val="26"/>
          <w:lang w:val="en"/>
        </w:rPr>
        <w:t>Why are the animals meeting for a conference?</w:t>
      </w:r>
    </w:p>
    <w:p w14:paraId="601F6311" w14:textId="77777777" w:rsidR="00AA7FC1" w:rsidRPr="008E25FA" w:rsidRDefault="00AA7FC1" w:rsidP="00AA7FC1">
      <w:pPr>
        <w:spacing w:line="360" w:lineRule="auto"/>
        <w:ind w:right="-284"/>
        <w:jc w:val="both"/>
        <w:rPr>
          <w:rFonts w:ascii="Trebuchet MS" w:hAnsi="Trebuchet MS"/>
          <w:sz w:val="26"/>
          <w:szCs w:val="26"/>
          <w:highlight w:val="darkMagenta"/>
          <w:lang w:val="en"/>
        </w:rPr>
      </w:pPr>
      <w:r w:rsidRPr="008E25FA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</w:t>
      </w:r>
    </w:p>
    <w:p w14:paraId="3AAEB64D" w14:textId="05A993ED" w:rsidR="00FE6481" w:rsidRPr="00E635F2" w:rsidRDefault="00FE6481" w:rsidP="00063CB1">
      <w:pPr>
        <w:pStyle w:val="ListParagraph"/>
        <w:numPr>
          <w:ilvl w:val="0"/>
          <w:numId w:val="48"/>
        </w:num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E635F2">
        <w:rPr>
          <w:rFonts w:ascii="Trebuchet MS" w:hAnsi="Trebuchet MS"/>
          <w:sz w:val="26"/>
          <w:szCs w:val="26"/>
          <w:lang w:val="en"/>
        </w:rPr>
        <w:t>What problem of the animals stood out to you?</w:t>
      </w:r>
    </w:p>
    <w:p w14:paraId="45B2A88B" w14:textId="21313E31" w:rsidR="00FE6481" w:rsidRPr="00063CB1" w:rsidRDefault="00B6097A" w:rsidP="00063CB1">
      <w:pPr>
        <w:spacing w:line="360" w:lineRule="auto"/>
        <w:ind w:right="-284"/>
        <w:jc w:val="both"/>
        <w:rPr>
          <w:rFonts w:ascii="Trebuchet MS" w:hAnsi="Trebuchet MS"/>
          <w:sz w:val="26"/>
          <w:szCs w:val="26"/>
          <w:highlight w:val="darkMagenta"/>
          <w:lang w:val="en"/>
        </w:rPr>
      </w:pPr>
      <w:r w:rsidRPr="00063CB1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</w:t>
      </w:r>
    </w:p>
    <w:p w14:paraId="6DF36D5A" w14:textId="42B584C9" w:rsidR="00FE6481" w:rsidRPr="00063CB1" w:rsidRDefault="00FE6481" w:rsidP="00063CB1">
      <w:pPr>
        <w:pStyle w:val="ListParagraph"/>
        <w:numPr>
          <w:ilvl w:val="0"/>
          <w:numId w:val="48"/>
        </w:num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143214">
        <w:rPr>
          <w:rFonts w:ascii="Trebuchet MS" w:hAnsi="Trebuchet MS"/>
          <w:sz w:val="26"/>
          <w:szCs w:val="26"/>
          <w:lang w:val="en"/>
        </w:rPr>
        <w:t>Which animal do you think is struggling the most?</w:t>
      </w:r>
      <w:r w:rsidR="00A559B7" w:rsidRPr="00063CB1">
        <w:rPr>
          <w:rFonts w:ascii="Trebuchet MS" w:hAnsi="Trebuchet MS"/>
          <w:sz w:val="26"/>
          <w:szCs w:val="26"/>
          <w:lang w:val="en"/>
        </w:rPr>
        <w:t xml:space="preserve"> Explain why.</w:t>
      </w:r>
    </w:p>
    <w:p w14:paraId="1BAAC178" w14:textId="112AFD7F" w:rsidR="00EA33CC" w:rsidRPr="00063CB1" w:rsidRDefault="00EA33CC" w:rsidP="00063CB1">
      <w:pPr>
        <w:spacing w:line="360" w:lineRule="auto"/>
        <w:ind w:right="-284"/>
        <w:jc w:val="both"/>
        <w:rPr>
          <w:rFonts w:ascii="Trebuchet MS" w:hAnsi="Trebuchet MS"/>
          <w:sz w:val="26"/>
          <w:szCs w:val="26"/>
          <w:highlight w:val="darkMagenta"/>
          <w:lang w:val="en"/>
        </w:rPr>
      </w:pPr>
      <w:r w:rsidRPr="008E25FA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</w:t>
      </w:r>
    </w:p>
    <w:p w14:paraId="12B560D8" w14:textId="312B2190" w:rsidR="004F051B" w:rsidRPr="00063CB1" w:rsidRDefault="00AE37AC" w:rsidP="00063CB1">
      <w:pPr>
        <w:pStyle w:val="ListParagraph"/>
        <w:numPr>
          <w:ilvl w:val="0"/>
          <w:numId w:val="48"/>
        </w:numPr>
        <w:spacing w:before="240"/>
        <w:ind w:right="-284"/>
        <w:jc w:val="both"/>
        <w:rPr>
          <w:rFonts w:ascii="Trebuchet MS" w:hAnsi="Trebuchet MS"/>
          <w:sz w:val="26"/>
          <w:szCs w:val="26"/>
        </w:rPr>
      </w:pPr>
      <w:r w:rsidRPr="00063CB1">
        <w:rPr>
          <w:rFonts w:ascii="Trebuchet MS" w:hAnsi="Trebuchet MS"/>
          <w:sz w:val="26"/>
          <w:szCs w:val="26"/>
          <w:lang w:val="en"/>
        </w:rPr>
        <w:t>What problems do the animals have with the microplastic (plastic part</w:t>
      </w:r>
      <w:r w:rsidRPr="00063CB1">
        <w:rPr>
          <w:rFonts w:ascii="Trebuchet MS" w:hAnsi="Trebuchet MS"/>
          <w:sz w:val="26"/>
          <w:szCs w:val="26"/>
          <w:lang w:val="en"/>
        </w:rPr>
        <w:t>i</w:t>
      </w:r>
      <w:r w:rsidRPr="00063CB1">
        <w:rPr>
          <w:rFonts w:ascii="Trebuchet MS" w:hAnsi="Trebuchet MS"/>
          <w:sz w:val="26"/>
          <w:szCs w:val="26"/>
          <w:lang w:val="en"/>
        </w:rPr>
        <w:t xml:space="preserve">cles smaller than 5 mm)? Tick </w:t>
      </w:r>
      <w:r w:rsidRPr="00063CB1">
        <w:rPr>
          <w:rFonts w:ascii="Arial" w:hAnsi="Arial" w:cs="Arial"/>
          <w:sz w:val="26"/>
          <w:szCs w:val="26"/>
          <w:lang w:val="en"/>
        </w:rPr>
        <w:t>​​</w:t>
      </w:r>
      <w:r w:rsidRPr="00063CB1">
        <w:rPr>
          <w:rFonts w:ascii="Trebuchet MS" w:hAnsi="Trebuchet MS"/>
          <w:sz w:val="26"/>
          <w:szCs w:val="26"/>
          <w:lang w:val="en"/>
        </w:rPr>
        <w:t>the right sentences.</w:t>
      </w:r>
    </w:p>
    <w:tbl>
      <w:tblPr>
        <w:tblStyle w:val="TableGrid"/>
        <w:tblW w:w="9634" w:type="dxa"/>
        <w:tblLook w:val="04A0" w:firstRow="1" w:lastRow="0" w:firstColumn="1" w:lastColumn="0" w:noHBand="0" w:noVBand="1"/>
      </w:tblPr>
      <w:tblGrid>
        <w:gridCol w:w="562"/>
        <w:gridCol w:w="3968"/>
        <w:gridCol w:w="568"/>
        <w:gridCol w:w="4536"/>
      </w:tblGrid>
      <w:tr w:rsidR="0066661B" w14:paraId="08B5E1B2" w14:textId="77777777" w:rsidTr="00063CB1">
        <w:tc>
          <w:tcPr>
            <w:tcW w:w="562" w:type="dxa"/>
            <w:vAlign w:val="center"/>
          </w:tcPr>
          <w:p w14:paraId="5350F684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65056" behindDoc="0" locked="0" layoutInCell="1" allowOverlap="1" wp14:anchorId="4F3C9EE2" wp14:editId="2319F4D9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7620</wp:posOffset>
                      </wp:positionV>
                      <wp:extent cx="161925" cy="149860"/>
                      <wp:effectExtent l="0" t="0" r="28575" b="21590"/>
                      <wp:wrapNone/>
                      <wp:docPr id="1028" name="Rechteck 10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6375B613" id="Rechteck 1028" o:spid="_x0000_s1026" style="position:absolute;margin-left:-.5pt;margin-top:.6pt;width:12.75pt;height:11.8pt;z-index:251520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" filled="f" strokecolor="black [3213]" strokeweight="1pt"/>
                  </w:pict>
                </mc:Fallback>
              </mc:AlternateContent>
            </w:r>
          </w:p>
        </w:tc>
        <w:tc>
          <w:tcPr>
            <w:tcW w:w="3968" w:type="dxa"/>
            <w:vAlign w:val="center"/>
          </w:tcPr>
          <w:p w14:paraId="0AC9E183" w14:textId="28A08C22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Plastic can be confused with food.</w:t>
            </w:r>
          </w:p>
        </w:tc>
        <w:tc>
          <w:tcPr>
            <w:tcW w:w="568" w:type="dxa"/>
            <w:vAlign w:val="center"/>
          </w:tcPr>
          <w:p w14:paraId="7DDD1E20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70176" behindDoc="0" locked="0" layoutInCell="1" allowOverlap="1" wp14:anchorId="4512A6E5" wp14:editId="35D2EAD8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7620</wp:posOffset>
                      </wp:positionV>
                      <wp:extent cx="161925" cy="149860"/>
                      <wp:effectExtent l="0" t="0" r="28575" b="21590"/>
                      <wp:wrapNone/>
                      <wp:docPr id="1036" name="Rechteck 103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23AA14A5" id="Rechteck 1036" o:spid="_x0000_s1026" style="position:absolute;margin-left:-.5pt;margin-top:.6pt;width:12.75pt;height:11.8pt;z-index:251525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" filled="f" strokecolor="black [3213]" strokeweight="1pt"/>
                  </w:pict>
                </mc:Fallback>
              </mc:AlternateContent>
            </w:r>
          </w:p>
        </w:tc>
        <w:tc>
          <w:tcPr>
            <w:tcW w:w="4536" w:type="dxa"/>
            <w:vAlign w:val="center"/>
          </w:tcPr>
          <w:p w14:paraId="3CB28222" w14:textId="77777777" w:rsidR="009B2FCF" w:rsidRDefault="00AE37AC">
            <w:pPr>
              <w:ind w:right="-284"/>
              <w:rPr>
                <w:rFonts w:ascii="Trebuchet MS" w:hAnsi="Trebuchet MS"/>
                <w:sz w:val="24"/>
                <w:szCs w:val="24"/>
                <w:lang w:val="en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 xml:space="preserve">If an animal dies, it can affect other </w:t>
            </w:r>
          </w:p>
          <w:p w14:paraId="26D9B307" w14:textId="0E4050E2" w:rsidR="004F051B" w:rsidRPr="00063CB1" w:rsidRDefault="00AE37AC">
            <w:pPr>
              <w:ind w:right="-284"/>
              <w:rPr>
                <w:rFonts w:ascii="Trebuchet MS" w:hAnsi="Trebuchet MS"/>
                <w:sz w:val="24"/>
                <w:szCs w:val="24"/>
                <w:lang w:val="en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 xml:space="preserve">animals (food </w:t>
            </w:r>
            <w:r w:rsidR="00143214" w:rsidRPr="00063CB1">
              <w:rPr>
                <w:rFonts w:ascii="Trebuchet MS" w:hAnsi="Trebuchet MS"/>
                <w:sz w:val="24"/>
                <w:szCs w:val="24"/>
                <w:lang w:val="en"/>
              </w:rPr>
              <w:t>web</w:t>
            </w: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).</w:t>
            </w:r>
          </w:p>
        </w:tc>
      </w:tr>
      <w:tr w:rsidR="0066661B" w14:paraId="41BBBEDF" w14:textId="77777777" w:rsidTr="00063CB1">
        <w:tc>
          <w:tcPr>
            <w:tcW w:w="562" w:type="dxa"/>
            <w:vAlign w:val="center"/>
          </w:tcPr>
          <w:p w14:paraId="44A02E73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66080" behindDoc="0" locked="0" layoutInCell="1" allowOverlap="1" wp14:anchorId="536F147A" wp14:editId="77883B47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9525</wp:posOffset>
                      </wp:positionV>
                      <wp:extent cx="161925" cy="149860"/>
                      <wp:effectExtent l="0" t="0" r="28575" b="21590"/>
                      <wp:wrapNone/>
                      <wp:docPr id="1029" name="Rechteck 102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3DE9FE67" id="Rechteck 1029" o:spid="_x0000_s1026" style="position:absolute;margin-left:-.5pt;margin-top:.75pt;width:12.75pt;height:11.8pt;z-index:251521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" filled="f" strokecolor="black [3213]" strokeweight="1pt"/>
                  </w:pict>
                </mc:Fallback>
              </mc:AlternateContent>
            </w:r>
          </w:p>
        </w:tc>
        <w:tc>
          <w:tcPr>
            <w:tcW w:w="3968" w:type="dxa"/>
            <w:vAlign w:val="center"/>
          </w:tcPr>
          <w:p w14:paraId="7ADC6884" w14:textId="77777777" w:rsidR="009B2FCF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Microplastics can be digested</w:t>
            </w:r>
          </w:p>
          <w:p w14:paraId="60748EE2" w14:textId="385E2153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by fish.</w:t>
            </w:r>
          </w:p>
        </w:tc>
        <w:tc>
          <w:tcPr>
            <w:tcW w:w="568" w:type="dxa"/>
            <w:vAlign w:val="center"/>
          </w:tcPr>
          <w:p w14:paraId="729A4C24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71200" behindDoc="0" locked="0" layoutInCell="1" allowOverlap="1" wp14:anchorId="06576E53" wp14:editId="405718B1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9525</wp:posOffset>
                      </wp:positionV>
                      <wp:extent cx="161925" cy="149860"/>
                      <wp:effectExtent l="0" t="0" r="28575" b="21590"/>
                      <wp:wrapNone/>
                      <wp:docPr id="1037" name="Rechteck 103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5F2E819C" id="Rechteck 1037" o:spid="_x0000_s1026" style="position:absolute;margin-left:-.5pt;margin-top:.75pt;width:12.75pt;height:11.8pt;z-index:251526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" filled="f" strokecolor="black [3213]" strokeweight="1pt"/>
                  </w:pict>
                </mc:Fallback>
              </mc:AlternateContent>
            </w:r>
          </w:p>
        </w:tc>
        <w:tc>
          <w:tcPr>
            <w:tcW w:w="4536" w:type="dxa"/>
            <w:vAlign w:val="center"/>
          </w:tcPr>
          <w:p w14:paraId="2467EB54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Humans also consume microplastic via food.</w:t>
            </w:r>
          </w:p>
        </w:tc>
      </w:tr>
      <w:tr w:rsidR="0066661B" w14:paraId="777A40D5" w14:textId="77777777" w:rsidTr="00063CB1">
        <w:tc>
          <w:tcPr>
            <w:tcW w:w="562" w:type="dxa"/>
            <w:vAlign w:val="center"/>
          </w:tcPr>
          <w:p w14:paraId="5A96442E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67104" behindDoc="0" locked="0" layoutInCell="1" allowOverlap="1" wp14:anchorId="4A452547" wp14:editId="685B088D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11430</wp:posOffset>
                      </wp:positionV>
                      <wp:extent cx="161925" cy="149860"/>
                      <wp:effectExtent l="0" t="0" r="28575" b="21590"/>
                      <wp:wrapNone/>
                      <wp:docPr id="1030" name="Rechteck 103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4308924A" id="Rechteck 1030" o:spid="_x0000_s1026" style="position:absolute;margin-left:-.5pt;margin-top:.9pt;width:12.75pt;height:11.8pt;z-index:25152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" filled="f" strokecolor="black [3213]" strokeweight="1pt"/>
                  </w:pict>
                </mc:Fallback>
              </mc:AlternateContent>
            </w:r>
          </w:p>
        </w:tc>
        <w:tc>
          <w:tcPr>
            <w:tcW w:w="3968" w:type="dxa"/>
            <w:vAlign w:val="center"/>
          </w:tcPr>
          <w:p w14:paraId="575E000A" w14:textId="77777777" w:rsidR="007F1B79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 xml:space="preserve">Microplastics can accumulate toxic </w:t>
            </w:r>
          </w:p>
          <w:p w14:paraId="51C28A60" w14:textId="0ED9DF73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substances that endanger animals.</w:t>
            </w:r>
            <w:r w:rsidRPr="00063CB1">
              <w:rPr>
                <w:rFonts w:ascii="Trebuchet MS" w:hAnsi="Trebuchet MS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568" w:type="dxa"/>
            <w:vAlign w:val="center"/>
          </w:tcPr>
          <w:p w14:paraId="2F4373C5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72224" behindDoc="0" locked="0" layoutInCell="1" allowOverlap="1" wp14:anchorId="65F098DE" wp14:editId="076409A7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11430</wp:posOffset>
                      </wp:positionV>
                      <wp:extent cx="161925" cy="149860"/>
                      <wp:effectExtent l="0" t="0" r="28575" b="21590"/>
                      <wp:wrapNone/>
                      <wp:docPr id="1041" name="Rechteck 104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1F8307DB" id="Rechteck 1041" o:spid="_x0000_s1026" style="position:absolute;margin-left:-.5pt;margin-top:.9pt;width:12.75pt;height:11.8pt;z-index:251527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" filled="f" strokecolor="black [3213]" strokeweight="1pt"/>
                  </w:pict>
                </mc:Fallback>
              </mc:AlternateContent>
            </w:r>
          </w:p>
        </w:tc>
        <w:tc>
          <w:tcPr>
            <w:tcW w:w="4536" w:type="dxa"/>
            <w:vAlign w:val="center"/>
          </w:tcPr>
          <w:p w14:paraId="682619C8" w14:textId="77777777" w:rsidR="009B2FCF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 xml:space="preserve">Humans protect animals from </w:t>
            </w:r>
          </w:p>
          <w:p w14:paraId="49BD1FD0" w14:textId="764C4CAA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microplastics.</w:t>
            </w:r>
          </w:p>
        </w:tc>
      </w:tr>
      <w:tr w:rsidR="0066661B" w14:paraId="16B28B04" w14:textId="77777777" w:rsidTr="00063CB1">
        <w:tc>
          <w:tcPr>
            <w:tcW w:w="562" w:type="dxa"/>
            <w:vAlign w:val="center"/>
          </w:tcPr>
          <w:p w14:paraId="28161627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68128" behindDoc="0" locked="0" layoutInCell="1" allowOverlap="1" wp14:anchorId="68CC648A" wp14:editId="23D30BE2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3810</wp:posOffset>
                      </wp:positionV>
                      <wp:extent cx="161925" cy="149860"/>
                      <wp:effectExtent l="0" t="0" r="28575" b="21590"/>
                      <wp:wrapNone/>
                      <wp:docPr id="1031" name="Rechteck 103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4B5CE974" id="Rechteck 1031" o:spid="_x0000_s1026" style="position:absolute;margin-left:-.5pt;margin-top:.3pt;width:12.75pt;height:11.8pt;z-index:251523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" filled="f" strokecolor="black [3213]" strokeweight="1pt"/>
                  </w:pict>
                </mc:Fallback>
              </mc:AlternateContent>
            </w:r>
          </w:p>
        </w:tc>
        <w:tc>
          <w:tcPr>
            <w:tcW w:w="3968" w:type="dxa"/>
            <w:vAlign w:val="center"/>
          </w:tcPr>
          <w:p w14:paraId="725CA9DC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Animals need microplastics as food.</w:t>
            </w:r>
          </w:p>
        </w:tc>
        <w:tc>
          <w:tcPr>
            <w:tcW w:w="568" w:type="dxa"/>
            <w:vAlign w:val="center"/>
          </w:tcPr>
          <w:p w14:paraId="67ED5900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73248" behindDoc="0" locked="0" layoutInCell="1" allowOverlap="1" wp14:anchorId="4055F077" wp14:editId="727BAA20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3810</wp:posOffset>
                      </wp:positionV>
                      <wp:extent cx="161925" cy="149860"/>
                      <wp:effectExtent l="0" t="0" r="28575" b="21590"/>
                      <wp:wrapNone/>
                      <wp:docPr id="1042" name="Rechteck 10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53A64EE4" id="Rechteck 1042" o:spid="_x0000_s1026" style="position:absolute;margin-left:-.5pt;margin-top:.3pt;width:12.75pt;height:11.8pt;z-index:251528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" filled="f" strokecolor="black [3213]" strokeweight="1pt"/>
                  </w:pict>
                </mc:Fallback>
              </mc:AlternateContent>
            </w:r>
          </w:p>
        </w:tc>
        <w:tc>
          <w:tcPr>
            <w:tcW w:w="4536" w:type="dxa"/>
            <w:vAlign w:val="center"/>
          </w:tcPr>
          <w:p w14:paraId="289124CF" w14:textId="77777777" w:rsidR="009B2FCF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 xml:space="preserve">Plastic is indigestible and does not </w:t>
            </w:r>
          </w:p>
          <w:p w14:paraId="177C4D6A" w14:textId="789C8B19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provide energy.</w:t>
            </w:r>
          </w:p>
        </w:tc>
      </w:tr>
      <w:tr w:rsidR="0066661B" w14:paraId="2FC78A43" w14:textId="77777777" w:rsidTr="00063CB1">
        <w:tc>
          <w:tcPr>
            <w:tcW w:w="562" w:type="dxa"/>
            <w:vAlign w:val="center"/>
          </w:tcPr>
          <w:p w14:paraId="5A8BD212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69152" behindDoc="0" locked="0" layoutInCell="1" allowOverlap="1" wp14:anchorId="0A70B4DA" wp14:editId="0D3A8357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5715</wp:posOffset>
                      </wp:positionV>
                      <wp:extent cx="161925" cy="149860"/>
                      <wp:effectExtent l="0" t="0" r="28575" b="21590"/>
                      <wp:wrapNone/>
                      <wp:docPr id="1035" name="Rechteck 103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0FDC03B6" id="Rechteck 1035" o:spid="_x0000_s1026" style="position:absolute;margin-left:-.5pt;margin-top:.45pt;width:12.75pt;height:11.8pt;z-index:25152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" filled="f" strokecolor="black [3213]" strokeweight="1pt"/>
                  </w:pict>
                </mc:Fallback>
              </mc:AlternateContent>
            </w:r>
          </w:p>
        </w:tc>
        <w:tc>
          <w:tcPr>
            <w:tcW w:w="3968" w:type="dxa"/>
            <w:vAlign w:val="center"/>
          </w:tcPr>
          <w:p w14:paraId="007AE8B7" w14:textId="77777777" w:rsidR="009B2FCF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Animals can get caught in plastic</w:t>
            </w:r>
          </w:p>
          <w:p w14:paraId="4106F087" w14:textId="1916CFBF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and hurt.</w:t>
            </w:r>
          </w:p>
        </w:tc>
        <w:tc>
          <w:tcPr>
            <w:tcW w:w="568" w:type="dxa"/>
            <w:vAlign w:val="center"/>
          </w:tcPr>
          <w:p w14:paraId="42464BC7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574272" behindDoc="0" locked="0" layoutInCell="1" allowOverlap="1" wp14:anchorId="687023BE" wp14:editId="18CD61DF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5715</wp:posOffset>
                      </wp:positionV>
                      <wp:extent cx="161925" cy="149860"/>
                      <wp:effectExtent l="0" t="0" r="28575" b="21590"/>
                      <wp:wrapNone/>
                      <wp:docPr id="1043" name="Rechteck 10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655BB9A7" id="Rechteck 1043" o:spid="_x0000_s1026" style="position:absolute;margin-left:-.5pt;margin-top:.45pt;width:12.75pt;height:11.8pt;z-index:251529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" filled="f" strokecolor="black [3213]" strokeweight="1pt"/>
                  </w:pict>
                </mc:Fallback>
              </mc:AlternateContent>
            </w:r>
          </w:p>
        </w:tc>
        <w:tc>
          <w:tcPr>
            <w:tcW w:w="4536" w:type="dxa"/>
            <w:vAlign w:val="center"/>
          </w:tcPr>
          <w:p w14:paraId="1DD5D7E1" w14:textId="77777777" w:rsidR="004F051B" w:rsidRPr="00063CB1" w:rsidRDefault="00AE37AC" w:rsidP="00D66B21">
            <w:pPr>
              <w:ind w:right="-284"/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Animals need plastic for swimming.</w:t>
            </w:r>
          </w:p>
        </w:tc>
      </w:tr>
    </w:tbl>
    <w:p w14:paraId="4240D20B" w14:textId="77777777" w:rsidR="00AA7FC1" w:rsidRDefault="00AA7FC1" w:rsidP="004F051B">
      <w:pPr>
        <w:spacing w:before="240"/>
        <w:ind w:right="-284"/>
        <w:jc w:val="both"/>
        <w:rPr>
          <w:rFonts w:ascii="Trebuchet MS" w:hAnsi="Trebuchet MS"/>
          <w:sz w:val="28"/>
          <w:u w:val="single"/>
        </w:rPr>
      </w:pPr>
    </w:p>
    <w:p w14:paraId="709F4FCB" w14:textId="3FB2474D" w:rsidR="00143214" w:rsidRPr="00CC6951" w:rsidRDefault="00143214" w:rsidP="00143214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5: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Microplastic in the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environment – so what?!</w:t>
      </w:r>
    </w:p>
    <w:p w14:paraId="150FF6AC" w14:textId="4CAE5136" w:rsidR="004F051B" w:rsidRDefault="00AE37AC" w:rsidP="004F051B">
      <w:pPr>
        <w:spacing w:before="240"/>
        <w:ind w:right="-284"/>
        <w:jc w:val="both"/>
        <w:rPr>
          <w:rFonts w:ascii="Trebuchet MS" w:hAnsi="Trebuchet MS"/>
          <w:sz w:val="28"/>
        </w:rPr>
      </w:pPr>
      <w:r>
        <w:rPr>
          <w:rFonts w:ascii="Trebuchet MS" w:hAnsi="Trebuchet MS"/>
          <w:sz w:val="28"/>
          <w:u w:val="single"/>
        </w:rPr>
        <w:t>Task</w:t>
      </w:r>
      <w:r w:rsidRPr="003976C1">
        <w:rPr>
          <w:rFonts w:ascii="Trebuchet MS" w:hAnsi="Trebuchet MS"/>
          <w:sz w:val="28"/>
          <w:u w:val="single"/>
        </w:rPr>
        <w:t xml:space="preserve"> 2:</w:t>
      </w:r>
      <w:r>
        <w:rPr>
          <w:rFonts w:ascii="Trebuchet MS" w:hAnsi="Trebuchet MS"/>
          <w:sz w:val="28"/>
        </w:rPr>
        <w:t xml:space="preserve"> </w:t>
      </w:r>
    </w:p>
    <w:p w14:paraId="2076DF28" w14:textId="77777777" w:rsidR="004F051B" w:rsidRPr="00CC6951" w:rsidRDefault="00AE37AC" w:rsidP="004F051B">
      <w:pPr>
        <w:pStyle w:val="ListParagraph"/>
        <w:numPr>
          <w:ilvl w:val="0"/>
          <w:numId w:val="38"/>
        </w:num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Write down the food </w:t>
      </w:r>
      <w:r>
        <w:rPr>
          <w:rFonts w:ascii="Trebuchet MS" w:hAnsi="Trebuchet MS"/>
          <w:sz w:val="26"/>
          <w:szCs w:val="26"/>
          <w:lang w:val="en-US"/>
        </w:rPr>
        <w:t>web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 beginning with plankton (small crustaceans). Take the text as an aid and fill in the boxes below. </w:t>
      </w:r>
    </w:p>
    <w:p w14:paraId="0B5BBDA1" w14:textId="77777777" w:rsidR="004F051B" w:rsidRPr="00CC6951" w:rsidRDefault="00AE37AC" w:rsidP="004F051B">
      <w:pPr>
        <w:ind w:left="360"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575296" behindDoc="0" locked="0" layoutInCell="1" allowOverlap="1" wp14:anchorId="05AECD63" wp14:editId="1A306382">
                <wp:simplePos x="0" y="0"/>
                <wp:positionH relativeFrom="column">
                  <wp:posOffset>1211308</wp:posOffset>
                </wp:positionH>
                <wp:positionV relativeFrom="paragraph">
                  <wp:posOffset>9072</wp:posOffset>
                </wp:positionV>
                <wp:extent cx="3505200" cy="293914"/>
                <wp:effectExtent l="0" t="0" r="19050" b="11430"/>
                <wp:wrapNone/>
                <wp:docPr id="1044" name="Textfeld 10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05200" cy="293914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2C5E2F1" w14:textId="77777777" w:rsidR="00087753" w:rsidRPr="00CC6951" w:rsidRDefault="00087753" w:rsidP="004F051B">
                            <w:pPr>
                              <w:rPr>
                                <w:rFonts w:ascii="Trebuchet MS" w:hAnsi="Trebuchet MS"/>
                                <w:sz w:val="26"/>
                                <w:szCs w:val="26"/>
                                <w:lang w:val="en-US"/>
                              </w:rPr>
                            </w:pPr>
                            <w:r w:rsidRPr="00CC6951">
                              <w:rPr>
                                <w:rFonts w:ascii="Trebuchet MS" w:hAnsi="Trebuchet MS"/>
                                <w:sz w:val="26"/>
                                <w:szCs w:val="26"/>
                                <w:lang w:val="en-US"/>
                              </w:rPr>
                              <w:t>Words: blue whale, herring, plankton, tuna</w:t>
                            </w:r>
                          </w:p>
                          <w:p w14:paraId="7C9FE242" w14:textId="77777777" w:rsidR="00087753" w:rsidRPr="00CC6951" w:rsidRDefault="00087753" w:rsidP="004F051B">
                            <w:pPr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numCol="1" spcCol="0" rtlCol="0" fromWordArt="0" anchor="t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shape w14:anchorId="05AECD63" id="Textfeld 1044" o:spid="_x0000_s1028" type="#_x0000_t202" style="position:absolute;left:0;text-align:left;margin-left:95.4pt;margin-top:.7pt;width:276pt;height:23.15pt;z-index:251530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" filled="f" strokecolor="black [3213]" strokeweight=".5pt">
                <v:textbox>
                  <w:txbxContent>
                    <w:p w14:paraId="02C5E2F1" w14:textId="77777777" w:rsidR="00087753" w:rsidRPr="00CC6951" w:rsidRDefault="00087753" w:rsidP="004F051B">
                      <w:pPr>
                        <w:rPr>
                          <w:rFonts w:ascii="Trebuchet MS" w:hAnsi="Trebuchet MS"/>
                          <w:sz w:val="26"/>
                          <w:szCs w:val="26"/>
                          <w:lang w:val="en-US"/>
                        </w:rPr>
                      </w:pPr>
                      <w:r w:rsidRPr="00CC6951">
                        <w:rPr>
                          <w:rFonts w:ascii="Trebuchet MS" w:hAnsi="Trebuchet MS"/>
                          <w:sz w:val="26"/>
                          <w:szCs w:val="26"/>
                          <w:lang w:val="en-US"/>
                        </w:rPr>
                        <w:t>Words: blue whale, herring, plankton, tuna</w:t>
                      </w:r>
                    </w:p>
                    <w:p w14:paraId="7C9FE242" w14:textId="77777777" w:rsidR="00087753" w:rsidRPr="00CC6951" w:rsidRDefault="00087753" w:rsidP="004F051B">
                      <w:pPr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59867086" w14:textId="5C4D86CA" w:rsidR="004F051B" w:rsidRPr="00CC6951" w:rsidRDefault="005A0748" w:rsidP="004F051B">
      <w:pPr>
        <w:ind w:left="360"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5A0748">
        <w:rPr>
          <w:rFonts w:ascii="Trebuchet MS" w:hAnsi="Trebuchet MS"/>
          <w:noProof/>
          <w:sz w:val="26"/>
          <w:szCs w:val="26"/>
          <w:lang w:val="en-US"/>
        </w:rPr>
        <w:drawing>
          <wp:anchor distT="0" distB="0" distL="114300" distR="114300" simplePos="0" relativeHeight="251696128" behindDoc="1" locked="0" layoutInCell="1" allowOverlap="1" wp14:anchorId="7BEE3E17" wp14:editId="4D662E3E">
            <wp:simplePos x="0" y="0"/>
            <wp:positionH relativeFrom="margin">
              <wp:posOffset>205105</wp:posOffset>
            </wp:positionH>
            <wp:positionV relativeFrom="paragraph">
              <wp:posOffset>248285</wp:posOffset>
            </wp:positionV>
            <wp:extent cx="5791200" cy="3060700"/>
            <wp:effectExtent l="0" t="0" r="0" b="6350"/>
            <wp:wrapTight wrapText="bothSides">
              <wp:wrapPolygon edited="0">
                <wp:start x="0" y="0"/>
                <wp:lineTo x="0" y="21510"/>
                <wp:lineTo x="21529" y="21510"/>
                <wp:lineTo x="21529" y="0"/>
                <wp:lineTo x="0" y="0"/>
              </wp:wrapPolygon>
            </wp:wrapTight>
            <wp:docPr id="1802131053" name="Grafik 1802131053" descr="C:\Users\bt305302\Documents\03_Daten\02_American Biology Teacher\Major Revisions\Manuscript Revisions\Station 3_Nahrungskette_Englisch\Foli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bt305302\Documents\03_Daten\02_American Biology Teacher\Major Revisions\Manuscript Revisions\Station 3_Nahrungskette_Englisch\Folie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791200" cy="306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0F37010" w14:textId="77777777" w:rsidR="004F051B" w:rsidRPr="00CC6951" w:rsidRDefault="004F051B" w:rsidP="004F051B">
      <w:pPr>
        <w:ind w:left="360" w:right="-284"/>
        <w:jc w:val="both"/>
        <w:rPr>
          <w:rFonts w:ascii="Trebuchet MS" w:hAnsi="Trebuchet MS"/>
          <w:sz w:val="26"/>
          <w:szCs w:val="26"/>
          <w:lang w:val="en-US"/>
        </w:rPr>
      </w:pPr>
    </w:p>
    <w:p w14:paraId="261EF02E" w14:textId="5DE02E13" w:rsidR="004F051B" w:rsidRPr="00063CB1" w:rsidRDefault="00AE37AC" w:rsidP="004F051B">
      <w:pPr>
        <w:pStyle w:val="ListParagraph"/>
        <w:numPr>
          <w:ilvl w:val="0"/>
          <w:numId w:val="38"/>
        </w:num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BC778F">
        <w:rPr>
          <w:rFonts w:ascii="Trebuchet MS" w:hAnsi="Trebuchet MS"/>
          <w:sz w:val="26"/>
          <w:szCs w:val="26"/>
          <w:lang w:val="en"/>
        </w:rPr>
        <w:t xml:space="preserve">If microplastic is present in the plankton, then it can enter the food </w:t>
      </w:r>
      <w:r>
        <w:rPr>
          <w:rFonts w:ascii="Trebuchet MS" w:hAnsi="Trebuchet MS"/>
          <w:sz w:val="26"/>
          <w:szCs w:val="26"/>
          <w:lang w:val="en"/>
        </w:rPr>
        <w:t>web</w:t>
      </w:r>
      <w:r w:rsidRPr="00BC778F">
        <w:rPr>
          <w:rFonts w:ascii="Trebuchet MS" w:hAnsi="Trebuchet MS"/>
          <w:sz w:val="26"/>
          <w:szCs w:val="26"/>
          <w:lang w:val="en"/>
        </w:rPr>
        <w:t>. Use a red pencil to surround animals burdened with microplastics.</w:t>
      </w:r>
    </w:p>
    <w:p w14:paraId="7C548882" w14:textId="77777777" w:rsidR="00143214" w:rsidRPr="00CC6951" w:rsidRDefault="00143214" w:rsidP="00063CB1">
      <w:pPr>
        <w:pStyle w:val="ListParagraph"/>
        <w:ind w:right="-284"/>
        <w:jc w:val="both"/>
        <w:rPr>
          <w:rFonts w:ascii="Trebuchet MS" w:hAnsi="Trebuchet MS"/>
          <w:sz w:val="26"/>
          <w:szCs w:val="26"/>
          <w:lang w:val="en-US"/>
        </w:rPr>
      </w:pPr>
    </w:p>
    <w:p w14:paraId="6056E4BB" w14:textId="01603E66" w:rsidR="00143214" w:rsidRPr="00063CB1" w:rsidRDefault="00AE37AC">
      <w:pPr>
        <w:pStyle w:val="ListParagraph"/>
        <w:numPr>
          <w:ilvl w:val="0"/>
          <w:numId w:val="38"/>
        </w:num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5F4F30">
        <w:rPr>
          <w:rFonts w:ascii="Trebuchet MS" w:hAnsi="Trebuchet MS"/>
          <w:sz w:val="26"/>
          <w:szCs w:val="26"/>
          <w:lang w:val="en"/>
        </w:rPr>
        <w:t xml:space="preserve">Does it affect humans when microplastics are in the food </w:t>
      </w:r>
      <w:r>
        <w:rPr>
          <w:rFonts w:ascii="Trebuchet MS" w:hAnsi="Trebuchet MS"/>
          <w:sz w:val="26"/>
          <w:szCs w:val="26"/>
          <w:lang w:val="en"/>
        </w:rPr>
        <w:t>web</w:t>
      </w:r>
      <w:r w:rsidRPr="005F4F30">
        <w:rPr>
          <w:rFonts w:ascii="Trebuchet MS" w:hAnsi="Trebuchet MS"/>
          <w:sz w:val="26"/>
          <w:szCs w:val="26"/>
          <w:lang w:val="en"/>
        </w:rPr>
        <w:t>?</w:t>
      </w:r>
      <w:r w:rsidR="00143214">
        <w:rPr>
          <w:rFonts w:ascii="Trebuchet MS" w:hAnsi="Trebuchet MS"/>
          <w:sz w:val="26"/>
          <w:szCs w:val="26"/>
          <w:lang w:val="en"/>
        </w:rPr>
        <w:t xml:space="preserve"> Discuss with your group members which marine animals </w:t>
      </w:r>
      <w:r w:rsidR="002B3B72">
        <w:rPr>
          <w:rFonts w:ascii="Trebuchet MS" w:hAnsi="Trebuchet MS"/>
          <w:sz w:val="26"/>
          <w:szCs w:val="26"/>
          <w:lang w:val="en"/>
        </w:rPr>
        <w:t>you</w:t>
      </w:r>
      <w:r w:rsidR="00143214">
        <w:rPr>
          <w:rFonts w:ascii="Trebuchet MS" w:hAnsi="Trebuchet MS"/>
          <w:sz w:val="26"/>
          <w:szCs w:val="26"/>
          <w:lang w:val="en"/>
        </w:rPr>
        <w:t xml:space="preserve"> like to eat and co</w:t>
      </w:r>
      <w:r w:rsidR="00143214">
        <w:rPr>
          <w:rFonts w:ascii="Trebuchet MS" w:hAnsi="Trebuchet MS"/>
          <w:sz w:val="26"/>
          <w:szCs w:val="26"/>
          <w:lang w:val="en"/>
        </w:rPr>
        <w:t>n</w:t>
      </w:r>
      <w:r w:rsidR="00143214">
        <w:rPr>
          <w:rFonts w:ascii="Trebuchet MS" w:hAnsi="Trebuchet MS"/>
          <w:sz w:val="26"/>
          <w:szCs w:val="26"/>
          <w:lang w:val="en"/>
        </w:rPr>
        <w:t xml:space="preserve">sider whether humans are </w:t>
      </w:r>
      <w:r w:rsidRPr="005F4F30">
        <w:rPr>
          <w:rFonts w:ascii="Trebuchet MS" w:hAnsi="Trebuchet MS"/>
          <w:sz w:val="26"/>
          <w:szCs w:val="26"/>
          <w:lang w:val="en"/>
        </w:rPr>
        <w:t>also burdened by microplastics (possibly red box).</w:t>
      </w:r>
    </w:p>
    <w:p w14:paraId="19D39B6D" w14:textId="77777777" w:rsidR="00143214" w:rsidRPr="008E25FA" w:rsidRDefault="00143214" w:rsidP="00143214">
      <w:pPr>
        <w:spacing w:line="360" w:lineRule="auto"/>
        <w:ind w:right="-284"/>
        <w:jc w:val="both"/>
        <w:rPr>
          <w:rFonts w:ascii="Trebuchet MS" w:hAnsi="Trebuchet MS"/>
          <w:sz w:val="26"/>
          <w:szCs w:val="26"/>
          <w:highlight w:val="darkMagenta"/>
          <w:lang w:val="en"/>
        </w:rPr>
      </w:pPr>
      <w:r w:rsidRPr="008E25FA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</w:t>
      </w:r>
    </w:p>
    <w:p w14:paraId="503B2755" w14:textId="77777777" w:rsidR="009E3683" w:rsidRDefault="009E3683">
      <w:pPr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sz w:val="28"/>
          <w:lang w:val="en-US"/>
        </w:rPr>
        <w:br w:type="page"/>
      </w:r>
    </w:p>
    <w:p w14:paraId="2D219CDD" w14:textId="585E9F4D" w:rsidR="009404DA" w:rsidRDefault="009404DA" w:rsidP="009404DA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5F4F30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6: Is there an alternative?</w:t>
      </w:r>
    </w:p>
    <w:p w14:paraId="7D8B86D3" w14:textId="0FCFC24E" w:rsidR="009404DA" w:rsidRDefault="009404DA" w:rsidP="009404DA">
      <w:p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 1:</w:t>
      </w:r>
      <w:r w:rsidRPr="00CC6951">
        <w:rPr>
          <w:rFonts w:ascii="Trebuchet MS" w:hAnsi="Trebuchet MS"/>
          <w:sz w:val="28"/>
          <w:lang w:val="en-US"/>
        </w:rPr>
        <w:t xml:space="preserve"> </w:t>
      </w:r>
      <w:r>
        <w:rPr>
          <w:rFonts w:ascii="Trebuchet MS" w:hAnsi="Trebuchet MS"/>
          <w:sz w:val="26"/>
          <w:szCs w:val="26"/>
          <w:lang w:val="en"/>
        </w:rPr>
        <w:t xml:space="preserve">Play the plastic-memory and match the </w:t>
      </w:r>
      <w:r w:rsidRPr="00B94714">
        <w:rPr>
          <w:rFonts w:ascii="Trebuchet MS" w:hAnsi="Trebuchet MS"/>
          <w:sz w:val="26"/>
          <w:szCs w:val="26"/>
          <w:lang w:val="en"/>
        </w:rPr>
        <w:t xml:space="preserve">related </w:t>
      </w:r>
      <w:r w:rsidRPr="00063CB1">
        <w:rPr>
          <w:rFonts w:ascii="Trebuchet MS" w:hAnsi="Trebuchet MS"/>
          <w:sz w:val="26"/>
          <w:szCs w:val="26"/>
          <w:lang w:val="en"/>
        </w:rPr>
        <w:t>single-use, multiple-use and alternative</w:t>
      </w:r>
      <w:r w:rsidRPr="00B94714">
        <w:rPr>
          <w:rFonts w:ascii="Trebuchet MS" w:hAnsi="Trebuchet MS"/>
          <w:sz w:val="26"/>
          <w:szCs w:val="26"/>
          <w:lang w:val="en"/>
        </w:rPr>
        <w:t xml:space="preserve"> products</w:t>
      </w:r>
      <w:r w:rsidR="00F05DEB">
        <w:rPr>
          <w:rFonts w:ascii="Trebuchet MS" w:hAnsi="Trebuchet MS"/>
          <w:sz w:val="26"/>
          <w:szCs w:val="26"/>
          <w:lang w:val="en"/>
        </w:rPr>
        <w:t>,</w:t>
      </w:r>
      <w:r w:rsidR="007259EF" w:rsidRPr="00B94714">
        <w:rPr>
          <w:rFonts w:ascii="Trebuchet MS" w:hAnsi="Trebuchet MS"/>
          <w:sz w:val="26"/>
          <w:szCs w:val="26"/>
          <w:lang w:val="en"/>
        </w:rPr>
        <w:t xml:space="preserve"> respectively the least to the most sustainable products</w:t>
      </w:r>
      <w:r w:rsidRPr="00E5214C">
        <w:rPr>
          <w:rFonts w:ascii="Trebuchet MS" w:hAnsi="Trebuchet MS"/>
          <w:sz w:val="26"/>
          <w:szCs w:val="26"/>
          <w:lang w:val="en"/>
        </w:rPr>
        <w:t>.</w:t>
      </w:r>
    </w:p>
    <w:p w14:paraId="5AFECB83" w14:textId="3C1A2F05" w:rsidR="000E64B3" w:rsidRDefault="009404DA" w:rsidP="009404DA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8"/>
          <w:u w:val="single"/>
          <w:lang w:val="en-US"/>
        </w:rPr>
        <w:t>Task 2:</w:t>
      </w:r>
      <w:r>
        <w:rPr>
          <w:rFonts w:ascii="Trebuchet MS" w:hAnsi="Trebuchet MS"/>
          <w:sz w:val="26"/>
          <w:szCs w:val="26"/>
          <w:lang w:val="en-US"/>
        </w:rPr>
        <w:t xml:space="preserve"> Paste the sample solution here.</w:t>
      </w:r>
    </w:p>
    <w:p w14:paraId="06E6BF0C" w14:textId="1F775F2E" w:rsidR="000E64B3" w:rsidRDefault="009404DA" w:rsidP="00063CB1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-US"/>
        </w:rPr>
        <w:t xml:space="preserve">Write down </w:t>
      </w:r>
      <w:r w:rsidR="00F05DEB">
        <w:rPr>
          <w:rFonts w:ascii="Trebuchet MS" w:hAnsi="Trebuchet MS"/>
          <w:sz w:val="26"/>
          <w:szCs w:val="26"/>
          <w:lang w:val="en-US"/>
        </w:rPr>
        <w:t xml:space="preserve">the </w:t>
      </w:r>
      <w:r>
        <w:rPr>
          <w:rFonts w:ascii="Trebuchet MS" w:hAnsi="Trebuchet MS"/>
          <w:sz w:val="26"/>
          <w:szCs w:val="26"/>
          <w:lang w:val="en-US"/>
        </w:rPr>
        <w:t>pros and cons of the products (e.g.</w:t>
      </w:r>
      <w:r w:rsidR="00F05DEB">
        <w:rPr>
          <w:rFonts w:ascii="Trebuchet MS" w:hAnsi="Trebuchet MS"/>
          <w:sz w:val="26"/>
          <w:szCs w:val="26"/>
          <w:lang w:val="en-US"/>
        </w:rPr>
        <w:t>,</w:t>
      </w:r>
      <w:r>
        <w:rPr>
          <w:rFonts w:ascii="Trebuchet MS" w:hAnsi="Trebuchet MS"/>
          <w:sz w:val="26"/>
          <w:szCs w:val="26"/>
          <w:lang w:val="en-US"/>
        </w:rPr>
        <w:t xml:space="preserve"> concerning price, weight, durability, amount of gar</w:t>
      </w:r>
      <w:r w:rsidR="005555CA">
        <w:rPr>
          <w:rFonts w:ascii="Trebuchet MS" w:hAnsi="Trebuchet MS"/>
          <w:sz w:val="26"/>
          <w:szCs w:val="26"/>
          <w:lang w:val="en-US"/>
        </w:rPr>
        <w:t>bage, single-use/multiple-use)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020"/>
        <w:gridCol w:w="3021"/>
        <w:gridCol w:w="3021"/>
      </w:tblGrid>
      <w:tr w:rsidR="005555CA" w:rsidRPr="0004343E" w14:paraId="745DDCF5" w14:textId="77777777" w:rsidTr="00270265">
        <w:tc>
          <w:tcPr>
            <w:tcW w:w="3020" w:type="dxa"/>
          </w:tcPr>
          <w:p w14:paraId="14140702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0BBF85E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A9B1439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805A759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72C50E6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6D497E7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62E1F14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6B1150D" w14:textId="5282C9A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E7EF3D1" w14:textId="3E65405B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D62AD03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0D6CF8E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87744AD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3720225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2FCCDB2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C5EA6EB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681E4F9" w14:textId="68F46658" w:rsidR="005555CA" w:rsidRPr="00063CB1" w:rsidRDefault="005555CA" w:rsidP="00270265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063CB1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044C40A8" w14:textId="1FF3B05D" w:rsidR="005555CA" w:rsidRPr="00933DE6" w:rsidRDefault="005555CA" w:rsidP="00AB413F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</w:tc>
        <w:tc>
          <w:tcPr>
            <w:tcW w:w="3021" w:type="dxa"/>
          </w:tcPr>
          <w:p w14:paraId="7D28C9E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0D7CA3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17470BA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B15488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A8BCB9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00E3F5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D9FC9A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607496E" w14:textId="3F4A2608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AA1D28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098EB48" w14:textId="5D9430A4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91AFAA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5871FB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BD7B0E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CAB55F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5276194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EB84227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5757874E" w14:textId="62C1AB63" w:rsidR="005555CA" w:rsidRPr="00933DE6" w:rsidRDefault="005555CA" w:rsidP="00AB413F">
            <w:pPr>
              <w:jc w:val="center"/>
              <w:rPr>
                <w:rFonts w:ascii="Trebuchet MS" w:hAnsi="Trebuchet M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</w:tc>
        <w:tc>
          <w:tcPr>
            <w:tcW w:w="3021" w:type="dxa"/>
          </w:tcPr>
          <w:p w14:paraId="667A280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75FC81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08C629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4AE1558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5757B1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6FF8B4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48E002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6A7985A" w14:textId="317BC29C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3E5A0A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68C8E88" w14:textId="65D9CC31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F7B61D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944EF7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4A29B9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D37CC0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070A11A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C9B9F3E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6C40287B" w14:textId="3AD8D95F" w:rsidR="005555CA" w:rsidRPr="00933DE6" w:rsidRDefault="005555CA" w:rsidP="00AB413F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</w:tc>
      </w:tr>
      <w:tr w:rsidR="005555CA" w:rsidRPr="0004343E" w14:paraId="0D46CE9A" w14:textId="77777777" w:rsidTr="00270265">
        <w:tc>
          <w:tcPr>
            <w:tcW w:w="3020" w:type="dxa"/>
          </w:tcPr>
          <w:p w14:paraId="5022364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B8A282D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E34180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F8A513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85A2C7A" w14:textId="2F5FB9B8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66494CD" w14:textId="54E59C93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7B4A72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669367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D5A32B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859648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871C62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FCB10A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C4B55C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1275FA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148DD9C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1AB5659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11AB3482" w14:textId="051C8627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2C82EA6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567041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C142F8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D6F699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631A342" w14:textId="387DE873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14B56B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9511508" w14:textId="5E0E42FC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42CB64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6A0D00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25ACED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0BD6CC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E02553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A8B4FA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D7AC60D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064DF8A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905A997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6B2928C8" w14:textId="2947C672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33AD111D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176474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198213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43E1E7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E23373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808F2B8" w14:textId="6A607870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1F95F6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1BE566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A54653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2BBF028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EF90E1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39D6C5A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952B24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48F2C9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DE70A2C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27F4E86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7CE8E284" w14:textId="68F409D9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</w:tr>
      <w:tr w:rsidR="005555CA" w:rsidRPr="00807B7B" w14:paraId="6EB9871D" w14:textId="77777777" w:rsidTr="00270265">
        <w:tc>
          <w:tcPr>
            <w:tcW w:w="3020" w:type="dxa"/>
          </w:tcPr>
          <w:p w14:paraId="3FF5F564" w14:textId="545B23FE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780A695" w14:textId="5138E7F8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F27EC50" w14:textId="09A17D0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3461F5B" w14:textId="042DA72D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67316E7" w14:textId="6842868A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B30482E" w14:textId="664DE3B3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52545CF" w14:textId="11F3F2BD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6B3FCA6" w14:textId="51F04ACA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A720319" w14:textId="52ED9625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FA5EEE4" w14:textId="11B578DA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9EA0E32" w14:textId="77777777" w:rsidR="005555CA" w:rsidRPr="00933DE6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D06BF33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5E8E5601" w14:textId="76E1E5B6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77A5704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0D19A6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41E35D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603742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D8D001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54899F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D467F8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496403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32B763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56236AE" w14:textId="232F8D8D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256179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7A6E356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700CB318" w14:textId="086C3E33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1D845ED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A370A1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C8ADFB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6B5FEF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F0266F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A354F3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A2D25C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10F4EF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354FD06" w14:textId="6BD3CCA0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75E0F2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E7B97D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109C99A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24E48B1C" w14:textId="2F87F363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</w:tr>
      <w:tr w:rsidR="005555CA" w:rsidRPr="00807B7B" w14:paraId="5EE1FC5C" w14:textId="77777777" w:rsidTr="00270265">
        <w:tc>
          <w:tcPr>
            <w:tcW w:w="3020" w:type="dxa"/>
          </w:tcPr>
          <w:p w14:paraId="5F7339D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27EB24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189A748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8E3411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143B65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DB7E66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30FB8D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D33EB6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BDA7E3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829263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DAB560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110532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B8F8327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667DC0A1" w14:textId="6BA71EBF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711D939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6B40B8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42A334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1FCDA7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C56EF1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E1FEF1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A254BF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3DFCBB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B974A4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608757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D8FCFAA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11EA0B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C700F42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4024726C" w14:textId="22064606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3F508BD8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011BB5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34D5C6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9DE230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9F1731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ED92D1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CA4CA2A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8EC872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50A7BA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E357E6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53EB74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20A808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786FCC6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2CC6BA33" w14:textId="609BF4D8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</w:tr>
      <w:tr w:rsidR="005555CA" w14:paraId="2E6AD157" w14:textId="77777777" w:rsidTr="00270265">
        <w:tc>
          <w:tcPr>
            <w:tcW w:w="3020" w:type="dxa"/>
          </w:tcPr>
          <w:p w14:paraId="7E08B3B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EE3F69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A77907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7EDF30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E905C2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32D435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A7DAA1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1F2F86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12FEB7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6693DF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E7A679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8E43EA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F698E2F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27649830" w14:textId="5F805719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592F2CA6" w14:textId="473A4588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18A5B4F" w14:textId="6C49E996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A93005F" w14:textId="24823779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296D335" w14:textId="5F315F36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41E74FC" w14:textId="1F7A9D46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DF042F9" w14:textId="45461B4E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D9258CD" w14:textId="626585AA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BC5B8C0" w14:textId="1B4D9078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9AC02AB" w14:textId="26EF2101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ED1F6C2" w14:textId="17F450B0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2C82C1C" w14:textId="77777777" w:rsidR="005555CA" w:rsidRPr="00933DE6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1D0B386" w14:textId="77777777" w:rsidR="005555CA" w:rsidRPr="00933DE6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B9AAB5C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5BF397F7" w14:textId="67ACAA5B" w:rsidR="005555CA" w:rsidRPr="00933DE6" w:rsidRDefault="005555CA" w:rsidP="005555CA">
            <w:pPr>
              <w:jc w:val="center"/>
              <w:rPr>
                <w:rFonts w:ascii="Trebuchet MS" w:hAnsi="Trebuchet M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66B41C6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6B24BF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1195DE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5346DF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76A762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A440B4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F70F9A8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C26869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D05F93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935985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821ABF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ECE768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D23975C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062401EF" w14:textId="79726E39" w:rsidR="005555CA" w:rsidRPr="00933DE6" w:rsidRDefault="005555CA" w:rsidP="005555CA">
            <w:pPr>
              <w:jc w:val="center"/>
              <w:rPr>
                <w:rFonts w:ascii="Trebuchet MS" w:hAnsi="Trebuchet M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</w:tr>
      <w:tr w:rsidR="005555CA" w14:paraId="007924EE" w14:textId="77777777" w:rsidTr="00270265">
        <w:tc>
          <w:tcPr>
            <w:tcW w:w="3020" w:type="dxa"/>
          </w:tcPr>
          <w:p w14:paraId="2C8E32C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63F061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AD9554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EA8819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1807C0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9233A9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78C6E9A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17BF49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B624AB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4D9723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4FEE3F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17B977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F064F6E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0C0EB7DF" w14:textId="30221F0E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6F97996A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5E57C6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FE36ACA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284B7A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88552D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DC8A4AD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562812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F00814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16BE2FA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2EF393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E727C6C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91C1C3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2B0A85C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06C161E8" w14:textId="0E379BD4" w:rsidR="005555CA" w:rsidRPr="00933DE6" w:rsidRDefault="005555CA" w:rsidP="005555CA">
            <w:pPr>
              <w:jc w:val="center"/>
              <w:rPr>
                <w:rFonts w:ascii="Trebuchet MS" w:hAnsi="Trebuchet M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03E3104A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8F49D48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B42A80D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735CCD8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600574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622273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7469D88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B16214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B0692F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6407A6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2A47A2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AEE7DC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24E4600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04C12370" w14:textId="3FE06224" w:rsidR="005555CA" w:rsidRPr="00933DE6" w:rsidRDefault="005555CA" w:rsidP="005555CA">
            <w:pPr>
              <w:jc w:val="center"/>
              <w:rPr>
                <w:rFonts w:ascii="Trebuchet MS" w:hAnsi="Trebuchet M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</w:tr>
      <w:tr w:rsidR="005555CA" w:rsidRPr="00627F59" w14:paraId="3990CB96" w14:textId="77777777" w:rsidTr="00270265">
        <w:tc>
          <w:tcPr>
            <w:tcW w:w="3020" w:type="dxa"/>
          </w:tcPr>
          <w:p w14:paraId="7EEC0878" w14:textId="77777777" w:rsidR="005555CA" w:rsidRDefault="005555CA" w:rsidP="00270265">
            <w:pPr>
              <w:jc w:val="center"/>
              <w:rPr>
                <w:sz w:val="20"/>
              </w:rPr>
            </w:pPr>
          </w:p>
          <w:p w14:paraId="07F04EED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DC5F308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DCF0836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4B61D87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DCF1C62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6F82FB5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AD3248A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DB15208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A1265C0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5D427906" w14:textId="2ED66126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3591B024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565F2E4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E273141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1F5A0C5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7AC06E3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3242064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B2D278E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02B7ACB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3A7F132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C0BB846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6EE03335" w14:textId="08A90384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7D0DFF3B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763C3C4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61F575C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EA7B1BB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C0F3017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6CD5C8F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086B547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6CEC7F6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C5C05E8" w14:textId="77777777" w:rsidR="005555CA" w:rsidRDefault="005555CA" w:rsidP="00270265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A311988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60370391" w14:textId="28AD598A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</w:tr>
      <w:tr w:rsidR="005555CA" w:rsidRPr="0083394A" w14:paraId="787FF80A" w14:textId="77777777" w:rsidTr="00270265">
        <w:tc>
          <w:tcPr>
            <w:tcW w:w="3020" w:type="dxa"/>
          </w:tcPr>
          <w:p w14:paraId="1C5FE83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65C089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3C2E37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69E5A0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3F07EA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C38C5A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902AB5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6734FF6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0CF9537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69C3AC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62875E9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E44F4E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6647CE3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7BDA9A65" w14:textId="6817EBBA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4D01A34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2E10D3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EC5DD7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7CCEA5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B466DC8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7EE869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4AF4A1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3B952E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7AD605F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157062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294313B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A31723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E02F60A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10782472" w14:textId="12A5B2FB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  <w:tc>
          <w:tcPr>
            <w:tcW w:w="3021" w:type="dxa"/>
          </w:tcPr>
          <w:p w14:paraId="6ADBC77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C7EF253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7D231D8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7300FBE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9D8CE42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2D6D7279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5ACD6425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487D7A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A67FC74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424CB420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13A6FC21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082342ED" w14:textId="77777777" w:rsidR="005555CA" w:rsidRDefault="005555CA" w:rsidP="005555CA">
            <w:pPr>
              <w:jc w:val="center"/>
              <w:rPr>
                <w:rFonts w:ascii="Trebuchet MS" w:hAnsi="Trebuchet MS"/>
                <w:b/>
                <w:lang w:val="en-US"/>
              </w:rPr>
            </w:pPr>
          </w:p>
          <w:p w14:paraId="3A2C1E70" w14:textId="77777777" w:rsidR="005555CA" w:rsidRPr="00933DE6" w:rsidRDefault="005555CA" w:rsidP="005555CA">
            <w:pPr>
              <w:jc w:val="center"/>
              <w:rPr>
                <w:rFonts w:ascii="Trebuchet MS" w:hAnsi="Trebuchet MS"/>
                <w:sz w:val="28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</w:t>
            </w:r>
          </w:p>
          <w:p w14:paraId="6BD57F42" w14:textId="49988CDF" w:rsidR="005555CA" w:rsidRPr="00933DE6" w:rsidRDefault="005555CA" w:rsidP="005555CA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sz w:val="28"/>
                <w:lang w:val="en-US"/>
              </w:rPr>
              <w:t>_________________________________________________________</w:t>
            </w:r>
          </w:p>
        </w:tc>
      </w:tr>
    </w:tbl>
    <w:p w14:paraId="0BF0CA70" w14:textId="17C18ABB" w:rsidR="004F051B" w:rsidRPr="00063CB1" w:rsidRDefault="00AE37AC" w:rsidP="00063CB1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8"/>
          <w:lang w:val="en-US"/>
        </w:rPr>
        <w:br w:type="page"/>
      </w:r>
    </w:p>
    <w:p w14:paraId="55984F1D" w14:textId="728FB267" w:rsidR="008040C4" w:rsidRPr="005F4F30" w:rsidRDefault="008040C4" w:rsidP="008040C4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5F4F30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9E3683">
        <w:rPr>
          <w:rFonts w:ascii="Trebuchet MS" w:hAnsi="Trebuchet MS"/>
          <w:b/>
          <w:color w:val="1F3864" w:themeColor="accent5" w:themeShade="80"/>
          <w:sz w:val="36"/>
          <w:lang w:val="en-US"/>
        </w:rPr>
        <w:t>7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: Minimizing the problem</w:t>
      </w:r>
    </w:p>
    <w:p w14:paraId="03D944EB" w14:textId="77777777" w:rsidR="001C471E" w:rsidRDefault="008040C4" w:rsidP="00063CB1">
      <w:pPr>
        <w:ind w:right="-284"/>
        <w:rPr>
          <w:rFonts w:ascii="Trebuchet MS" w:hAnsi="Trebuchet MS"/>
          <w:sz w:val="28"/>
          <w:lang w:val="en-US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</w:t>
      </w:r>
      <w:r>
        <w:rPr>
          <w:rFonts w:ascii="Trebuchet MS" w:hAnsi="Trebuchet MS"/>
          <w:sz w:val="28"/>
          <w:u w:val="single"/>
          <w:lang w:val="en-US"/>
        </w:rPr>
        <w:t xml:space="preserve"> 1</w:t>
      </w:r>
      <w:r w:rsidRPr="00CC6951">
        <w:rPr>
          <w:rFonts w:ascii="Trebuchet MS" w:hAnsi="Trebuchet MS"/>
          <w:sz w:val="28"/>
          <w:u w:val="single"/>
          <w:lang w:val="en-US"/>
        </w:rPr>
        <w:t>:</w:t>
      </w:r>
      <w:r>
        <w:rPr>
          <w:rFonts w:ascii="Trebuchet MS" w:hAnsi="Trebuchet MS"/>
          <w:sz w:val="28"/>
          <w:lang w:val="en-US"/>
        </w:rPr>
        <w:t xml:space="preserve"> Answer the following questions again.</w:t>
      </w:r>
      <w:r w:rsidR="001C471E">
        <w:rPr>
          <w:rFonts w:ascii="Trebuchet MS" w:hAnsi="Trebuchet MS"/>
          <w:sz w:val="28"/>
          <w:lang w:val="en-US"/>
        </w:rPr>
        <w:t xml:space="preserve"> </w:t>
      </w:r>
    </w:p>
    <w:p w14:paraId="184487CE" w14:textId="2279DB96" w:rsidR="008040C4" w:rsidRPr="00063CB1" w:rsidRDefault="008040C4" w:rsidP="00063CB1">
      <w:pPr>
        <w:pStyle w:val="ListParagraph"/>
        <w:numPr>
          <w:ilvl w:val="0"/>
          <w:numId w:val="58"/>
        </w:numPr>
        <w:ind w:right="-284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>Which things that you own or use are made out of plastic?</w:t>
      </w:r>
    </w:p>
    <w:p w14:paraId="66812AC0" w14:textId="77777777" w:rsidR="00DF518D" w:rsidRPr="00063CB1" w:rsidRDefault="00DF518D" w:rsidP="00063CB1">
      <w:pPr>
        <w:spacing w:line="360" w:lineRule="auto"/>
        <w:ind w:right="-284"/>
        <w:jc w:val="both"/>
        <w:rPr>
          <w:rFonts w:ascii="Trebuchet MS" w:hAnsi="Trebuchet MS"/>
          <w:sz w:val="26"/>
          <w:szCs w:val="26"/>
          <w:highlight w:val="darkMagenta"/>
          <w:lang w:val="en"/>
        </w:rPr>
      </w:pPr>
      <w:r w:rsidRPr="00063CB1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</w:t>
      </w:r>
    </w:p>
    <w:p w14:paraId="5F29B0F1" w14:textId="3CB5868B" w:rsidR="008040C4" w:rsidRPr="00063CB1" w:rsidRDefault="008040C4" w:rsidP="00063CB1">
      <w:pPr>
        <w:pStyle w:val="ListParagraph"/>
        <w:numPr>
          <w:ilvl w:val="0"/>
          <w:numId w:val="58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>Where in the environment have you seen plastic</w:t>
      </w:r>
      <w:r w:rsidR="00B60725">
        <w:rPr>
          <w:rFonts w:ascii="Trebuchet MS" w:hAnsi="Trebuchet MS"/>
          <w:sz w:val="26"/>
          <w:szCs w:val="26"/>
          <w:lang w:val="en-US"/>
        </w:rPr>
        <w:t xml:space="preserve"> or microplastic</w:t>
      </w:r>
      <w:r w:rsidRPr="00063CB1">
        <w:rPr>
          <w:rFonts w:ascii="Trebuchet MS" w:hAnsi="Trebuchet MS"/>
          <w:sz w:val="26"/>
          <w:szCs w:val="26"/>
          <w:lang w:val="en-US"/>
        </w:rPr>
        <w:t>?</w:t>
      </w:r>
    </w:p>
    <w:p w14:paraId="28B00724" w14:textId="77777777" w:rsidR="00DF518D" w:rsidRPr="00063CB1" w:rsidRDefault="00DF518D" w:rsidP="00063CB1">
      <w:pPr>
        <w:spacing w:line="360" w:lineRule="auto"/>
        <w:ind w:right="-284"/>
        <w:jc w:val="both"/>
        <w:rPr>
          <w:rFonts w:ascii="Trebuchet MS" w:hAnsi="Trebuchet MS"/>
          <w:sz w:val="26"/>
          <w:szCs w:val="26"/>
          <w:highlight w:val="darkMagenta"/>
          <w:lang w:val="en"/>
        </w:rPr>
      </w:pPr>
      <w:r w:rsidRPr="00063CB1">
        <w:rPr>
          <w:rFonts w:ascii="Trebuchet MS" w:hAnsi="Trebuchet MS"/>
          <w:sz w:val="32"/>
          <w:lang w:val="en-US"/>
        </w:rPr>
        <w:t>_____________________________________________________________________________________________________________________________________________________________________</w:t>
      </w:r>
    </w:p>
    <w:p w14:paraId="2F6BFA99" w14:textId="3B4042CC" w:rsidR="008040C4" w:rsidRDefault="008040C4" w:rsidP="00063CB1">
      <w:pPr>
        <w:pStyle w:val="ListParagraph"/>
        <w:numPr>
          <w:ilvl w:val="0"/>
          <w:numId w:val="58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noProof/>
          <w:sz w:val="26"/>
          <w:szCs w:val="26"/>
          <w:lang w:val="en-US"/>
        </w:rPr>
        <mc:AlternateContent>
          <mc:Choice Requires="wps">
            <w:drawing>
              <wp:anchor distT="0" distB="0" distL="114300" distR="114300" simplePos="0" relativeHeight="251645952" behindDoc="1" locked="0" layoutInCell="1" allowOverlap="1" wp14:anchorId="5BEED6E5" wp14:editId="6408ED51">
                <wp:simplePos x="0" y="0"/>
                <wp:positionH relativeFrom="margin">
                  <wp:align>left</wp:align>
                </wp:positionH>
                <wp:positionV relativeFrom="paragraph">
                  <wp:posOffset>484505</wp:posOffset>
                </wp:positionV>
                <wp:extent cx="5880100" cy="2844800"/>
                <wp:effectExtent l="0" t="0" r="25400" b="12700"/>
                <wp:wrapTight wrapText="bothSides">
                  <wp:wrapPolygon edited="0">
                    <wp:start x="0" y="0"/>
                    <wp:lineTo x="0" y="21552"/>
                    <wp:lineTo x="21623" y="21552"/>
                    <wp:lineTo x="21623" y="0"/>
                    <wp:lineTo x="0" y="0"/>
                  </wp:wrapPolygon>
                </wp:wrapTight>
                <wp:docPr id="1802130818" name="Rechteck 18021308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80100" cy="28448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4835CFB7" id="Rechteck 1802130818" o:spid="_x0000_s1026" style="position:absolute;margin-left:0;margin-top:38.15pt;width:463pt;height:224pt;z-index:-251636224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" filled="f" strokecolor="black [3213]" strokeweight="1pt">
                <w10:wrap type="tight" anchorx="margin"/>
              </v:rect>
            </w:pict>
          </mc:Fallback>
        </mc:AlternateContent>
      </w:r>
      <w:r>
        <w:rPr>
          <w:rFonts w:ascii="Trebuchet MS" w:hAnsi="Trebuchet MS"/>
          <w:sz w:val="26"/>
          <w:szCs w:val="26"/>
          <w:lang w:val="en-US"/>
        </w:rPr>
        <w:t xml:space="preserve">Diagram how plastic </w:t>
      </w:r>
      <w:r w:rsidR="00B60725">
        <w:rPr>
          <w:rFonts w:ascii="Trebuchet MS" w:hAnsi="Trebuchet MS"/>
          <w:sz w:val="26"/>
          <w:szCs w:val="26"/>
          <w:lang w:val="en-US"/>
        </w:rPr>
        <w:t xml:space="preserve">or microplastic </w:t>
      </w:r>
      <w:r>
        <w:rPr>
          <w:rFonts w:ascii="Trebuchet MS" w:hAnsi="Trebuchet MS"/>
          <w:sz w:val="26"/>
          <w:szCs w:val="26"/>
          <w:lang w:val="en-US"/>
        </w:rPr>
        <w:t>might get from your house to the beach.</w:t>
      </w:r>
    </w:p>
    <w:p w14:paraId="458C8860" w14:textId="31DB3BBE" w:rsidR="001C471E" w:rsidRDefault="001C471E" w:rsidP="00063CB1">
      <w:pPr>
        <w:ind w:left="360" w:right="-284"/>
        <w:rPr>
          <w:rFonts w:ascii="Trebuchet MS" w:hAnsi="Trebuchet MS"/>
          <w:sz w:val="28"/>
          <w:lang w:val="en-US"/>
        </w:rPr>
      </w:pPr>
      <w:r w:rsidRPr="00063CB1">
        <w:rPr>
          <w:rFonts w:ascii="Trebuchet MS" w:hAnsi="Trebuchet MS"/>
          <w:sz w:val="28"/>
          <w:lang w:val="en-US"/>
        </w:rPr>
        <w:t xml:space="preserve">d) </w:t>
      </w:r>
      <w:r>
        <w:rPr>
          <w:rFonts w:ascii="Trebuchet MS" w:hAnsi="Trebuchet MS"/>
          <w:sz w:val="28"/>
          <w:lang w:val="en-US"/>
        </w:rPr>
        <w:t>Compare your initial with your final answers. Talk about your newly acquired knowledge with your group. Finally, we will talk about it t</w:t>
      </w:r>
      <w:r>
        <w:rPr>
          <w:rFonts w:ascii="Trebuchet MS" w:hAnsi="Trebuchet MS"/>
          <w:sz w:val="28"/>
          <w:lang w:val="en-US"/>
        </w:rPr>
        <w:t>o</w:t>
      </w:r>
      <w:r>
        <w:rPr>
          <w:rFonts w:ascii="Trebuchet MS" w:hAnsi="Trebuchet MS"/>
          <w:sz w:val="28"/>
          <w:lang w:val="en-US"/>
        </w:rPr>
        <w:t>gether in class.</w:t>
      </w:r>
    </w:p>
    <w:p w14:paraId="43DC1D60" w14:textId="7F611BEB" w:rsidR="001C471E" w:rsidRPr="00063CB1" w:rsidRDefault="008040C4" w:rsidP="00063CB1">
      <w:pPr>
        <w:ind w:left="426"/>
        <w:rPr>
          <w:rFonts w:ascii="Trebuchet MS" w:hAnsi="Trebuchet MS"/>
          <w:sz w:val="28"/>
          <w:lang w:val="en-US"/>
        </w:rPr>
      </w:pPr>
      <w:r w:rsidRPr="00063CB1">
        <w:rPr>
          <w:rFonts w:ascii="Trebuchet MS" w:hAnsi="Trebuchet MS"/>
          <w:sz w:val="28"/>
          <w:lang w:val="en-US"/>
        </w:rPr>
        <w:br w:type="page"/>
      </w:r>
    </w:p>
    <w:p w14:paraId="3B7C09E5" w14:textId="0086A4AC" w:rsidR="008040C4" w:rsidRPr="005F4F30" w:rsidRDefault="008040C4" w:rsidP="00063CB1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5F4F30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9E3683">
        <w:rPr>
          <w:rFonts w:ascii="Trebuchet MS" w:hAnsi="Trebuchet MS"/>
          <w:b/>
          <w:color w:val="1F3864" w:themeColor="accent5" w:themeShade="80"/>
          <w:sz w:val="36"/>
          <w:lang w:val="en-US"/>
        </w:rPr>
        <w:t>7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: Minimizing the problem</w:t>
      </w:r>
    </w:p>
    <w:p w14:paraId="209476A0" w14:textId="77777777" w:rsidR="008040C4" w:rsidRDefault="008040C4" w:rsidP="008040C4">
      <w:pPr>
        <w:ind w:right="-284"/>
        <w:rPr>
          <w:rFonts w:ascii="Trebuchet MS" w:hAnsi="Trebuchet MS"/>
          <w:sz w:val="28"/>
          <w:lang w:val="en-US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</w:t>
      </w:r>
      <w:r>
        <w:rPr>
          <w:rFonts w:ascii="Trebuchet MS" w:hAnsi="Trebuchet MS"/>
          <w:sz w:val="28"/>
          <w:u w:val="single"/>
          <w:lang w:val="en-US"/>
        </w:rPr>
        <w:t xml:space="preserve"> 2</w:t>
      </w:r>
      <w:r w:rsidRPr="00CC6951">
        <w:rPr>
          <w:rFonts w:ascii="Trebuchet MS" w:hAnsi="Trebuchet MS"/>
          <w:sz w:val="28"/>
          <w:u w:val="single"/>
          <w:lang w:val="en-US"/>
        </w:rPr>
        <w:t>:</w:t>
      </w:r>
      <w:r>
        <w:rPr>
          <w:rFonts w:ascii="Trebuchet MS" w:hAnsi="Trebuchet MS"/>
          <w:sz w:val="28"/>
          <w:lang w:val="en-US"/>
        </w:rPr>
        <w:t xml:space="preserve"> </w:t>
      </w:r>
    </w:p>
    <w:p w14:paraId="7A97A932" w14:textId="77777777" w:rsidR="008040C4" w:rsidRPr="00775A6D" w:rsidRDefault="008040C4" w:rsidP="008040C4">
      <w:pPr>
        <w:ind w:right="-284"/>
        <w:rPr>
          <w:rFonts w:ascii="Trebuchet MS" w:hAnsi="Trebuchet MS"/>
          <w:sz w:val="28"/>
          <w:u w:val="single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>In more and more ecosystems, such as rivers and seas</w:t>
      </w:r>
      <w:r>
        <w:rPr>
          <w:rFonts w:ascii="Trebuchet MS" w:hAnsi="Trebuchet MS"/>
          <w:sz w:val="26"/>
          <w:szCs w:val="26"/>
          <w:lang w:val="en-US"/>
        </w:rPr>
        <w:t>,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 </w:t>
      </w:r>
      <w:r>
        <w:rPr>
          <w:rFonts w:ascii="Trebuchet MS" w:hAnsi="Trebuchet MS"/>
          <w:sz w:val="26"/>
          <w:szCs w:val="26"/>
          <w:lang w:val="en-US"/>
        </w:rPr>
        <w:t>m</w:t>
      </w:r>
      <w:r w:rsidRPr="00CC6951">
        <w:rPr>
          <w:rFonts w:ascii="Trebuchet MS" w:hAnsi="Trebuchet MS"/>
          <w:sz w:val="26"/>
          <w:szCs w:val="26"/>
          <w:lang w:val="en-US"/>
        </w:rPr>
        <w:t>icroplastic is found.</w:t>
      </w:r>
    </w:p>
    <w:p w14:paraId="2742D189" w14:textId="3E4AC547" w:rsidR="008040C4" w:rsidRPr="00CC6951" w:rsidRDefault="008040C4" w:rsidP="008040C4">
      <w:pPr>
        <w:ind w:right="-284"/>
        <w:rPr>
          <w:rFonts w:ascii="Trebuchet MS" w:hAnsi="Trebuchet MS"/>
          <w:noProof/>
          <w:sz w:val="28"/>
          <w:lang w:val="en-US" w:eastAsia="de-DE"/>
        </w:rPr>
      </w:pPr>
      <w:r>
        <w:rPr>
          <w:rFonts w:ascii="Trebuchet MS" w:hAnsi="Trebuchet MS"/>
          <w:noProof/>
          <w:sz w:val="28"/>
          <w:lang w:val="en" w:eastAsia="de-DE"/>
        </w:rPr>
        <w:t xml:space="preserve">What can you do, so </w:t>
      </w:r>
      <w:r w:rsidR="007A3F55">
        <w:rPr>
          <w:rFonts w:ascii="Trebuchet MS" w:hAnsi="Trebuchet MS"/>
          <w:noProof/>
          <w:sz w:val="28"/>
          <w:lang w:val="en" w:eastAsia="de-DE"/>
        </w:rPr>
        <w:t xml:space="preserve">that </w:t>
      </w:r>
      <w:r>
        <w:rPr>
          <w:rFonts w:ascii="Trebuchet MS" w:hAnsi="Trebuchet MS"/>
          <w:noProof/>
          <w:sz w:val="28"/>
          <w:lang w:val="en" w:eastAsia="de-DE"/>
        </w:rPr>
        <w:t>less plastic</w:t>
      </w:r>
      <w:r w:rsidRPr="00BC778F">
        <w:rPr>
          <w:rFonts w:ascii="Trebuchet MS" w:hAnsi="Trebuchet MS"/>
          <w:noProof/>
          <w:sz w:val="28"/>
          <w:lang w:val="en" w:eastAsia="de-DE"/>
        </w:rPr>
        <w:t>/microplastic gets into the environment? Write down your suggestions on the leaflets and keep them until debriefing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265C1992" w14:textId="2087051E" w:rsidR="004F051B" w:rsidRPr="00CC6951" w:rsidRDefault="008040C4">
      <w:pPr>
        <w:ind w:right="-284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"/>
        </w:rPr>
        <w:t>Finally, w</w:t>
      </w:r>
      <w:r w:rsidRPr="00BC778F">
        <w:rPr>
          <w:rFonts w:ascii="Trebuchet MS" w:hAnsi="Trebuchet MS"/>
          <w:sz w:val="26"/>
          <w:szCs w:val="26"/>
          <w:lang w:val="en"/>
        </w:rPr>
        <w:t>e will talk about the subject together and create a poster that you can hang in the classroom.</w:t>
      </w:r>
    </w:p>
    <w:p w14:paraId="364DAD1D" w14:textId="77777777" w:rsidR="00A435BD" w:rsidRDefault="00A435BD" w:rsidP="00C3083B">
      <w:pPr>
        <w:pStyle w:val="NoSpacing"/>
        <w:spacing w:before="1540" w:after="240"/>
        <w:rPr>
          <w:rFonts w:ascii="Trebuchet MS" w:eastAsiaTheme="minorHAnsi" w:hAnsi="Trebuchet MS"/>
          <w:sz w:val="28"/>
          <w:lang w:val="en-US" w:eastAsia="en-US"/>
        </w:rPr>
      </w:pPr>
    </w:p>
    <w:p w14:paraId="5CF6F86A" w14:textId="77777777" w:rsidR="00A435BD" w:rsidRDefault="00A435BD" w:rsidP="00C3083B">
      <w:pPr>
        <w:pStyle w:val="NoSpacing"/>
        <w:spacing w:before="1540" w:after="240"/>
        <w:rPr>
          <w:rFonts w:eastAsiaTheme="minorHAnsi"/>
          <w:lang w:val="en-US" w:eastAsia="en-US"/>
        </w:rPr>
        <w:sectPr w:rsidR="00A435BD" w:rsidSect="0021743B">
          <w:headerReference w:type="even" r:id="rId21"/>
          <w:headerReference w:type="default" r:id="rId22"/>
          <w:footerReference w:type="even" r:id="rId23"/>
          <w:footerReference w:type="default" r:id="rId24"/>
          <w:headerReference w:type="first" r:id="rId25"/>
          <w:footerReference w:type="first" r:id="rId26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183BB4EA" w14:textId="67E92E40" w:rsidR="00A435BD" w:rsidRPr="00771AA5" w:rsidRDefault="0029638E" w:rsidP="00063CB1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54496" behindDoc="0" locked="0" layoutInCell="1" allowOverlap="1" wp14:anchorId="7C1343EF" wp14:editId="10E0A5F8">
            <wp:simplePos x="0" y="0"/>
            <wp:positionH relativeFrom="margin">
              <wp:posOffset>5314315</wp:posOffset>
            </wp:positionH>
            <wp:positionV relativeFrom="paragraph">
              <wp:posOffset>169985</wp:posOffset>
            </wp:positionV>
            <wp:extent cx="613410" cy="687070"/>
            <wp:effectExtent l="0" t="0" r="0" b="0"/>
            <wp:wrapNone/>
            <wp:docPr id="32" name="Grafik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D33BC"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586560" behindDoc="0" locked="0" layoutInCell="1" allowOverlap="1" wp14:anchorId="6FA82C42" wp14:editId="21F84F3C">
            <wp:simplePos x="0" y="0"/>
            <wp:positionH relativeFrom="column">
              <wp:posOffset>4710430</wp:posOffset>
            </wp:positionH>
            <wp:positionV relativeFrom="paragraph">
              <wp:posOffset>6350</wp:posOffset>
            </wp:positionV>
            <wp:extent cx="1532255" cy="711200"/>
            <wp:effectExtent l="0" t="0" r="0" b="0"/>
            <wp:wrapNone/>
            <wp:docPr id="1068" name="Grafik 10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8" name="Grafik 1068"/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2255" cy="711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Station 1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="00AE37AC"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>Examination of exfoliating cream</w:t>
      </w:r>
    </w:p>
    <w:p w14:paraId="4598312D" w14:textId="6250A9F0" w:rsidR="00A435BD" w:rsidRPr="00892FC0" w:rsidRDefault="00AE37AC" w:rsidP="00A435BD">
      <w:pPr>
        <w:spacing w:before="240"/>
        <w:rPr>
          <w:rFonts w:ascii="Trebuchet MS" w:hAnsi="Trebuchet MS"/>
          <w:sz w:val="28"/>
          <w:u w:val="single"/>
          <w:lang w:val="en-US"/>
        </w:rPr>
      </w:pPr>
      <w:r w:rsidRPr="00892FC0">
        <w:rPr>
          <w:rFonts w:ascii="Trebuchet MS" w:hAnsi="Trebuchet MS"/>
          <w:sz w:val="28"/>
          <w:u w:val="single"/>
          <w:lang w:val="en-US"/>
        </w:rPr>
        <w:t>Instruction – Part A</w:t>
      </w:r>
    </w:p>
    <w:p w14:paraId="7AA35FB7" w14:textId="357CE609" w:rsidR="00A435BD" w:rsidRPr="00892FC0" w:rsidRDefault="00AE37AC" w:rsidP="00A435BD">
      <w:pPr>
        <w:pStyle w:val="ListParagraph"/>
        <w:numPr>
          <w:ilvl w:val="0"/>
          <w:numId w:val="39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892FC0">
        <w:rPr>
          <w:rFonts w:ascii="Trebuchet MS" w:hAnsi="Trebuchet MS"/>
          <w:sz w:val="28"/>
          <w:lang w:val="en-US"/>
        </w:rPr>
        <w:t xml:space="preserve">Carefully pour a drop of exfoliating cream into a beaker. Add 30 ml of water to the beaker with the measuring cylinder. </w:t>
      </w:r>
    </w:p>
    <w:p w14:paraId="689BDD8C" w14:textId="0AA15067" w:rsidR="00A435BD" w:rsidRPr="00892FC0" w:rsidRDefault="00AE37AC" w:rsidP="00A435BD">
      <w:pPr>
        <w:pStyle w:val="ListParagraph"/>
        <w:numPr>
          <w:ilvl w:val="0"/>
          <w:numId w:val="39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892FC0">
        <w:rPr>
          <w:rFonts w:ascii="Trebuchet MS" w:hAnsi="Trebuchet MS"/>
          <w:sz w:val="28"/>
          <w:lang w:val="en-US"/>
        </w:rPr>
        <w:t>Stir the mixture with the teaspoon until the exfoliating cream is completely dissolved.</w:t>
      </w:r>
    </w:p>
    <w:p w14:paraId="3E8F3D9E" w14:textId="77777777" w:rsidR="00A435BD" w:rsidRPr="00892FC0" w:rsidRDefault="00AE37AC" w:rsidP="00A435BD">
      <w:pPr>
        <w:pStyle w:val="ListParagraph"/>
        <w:numPr>
          <w:ilvl w:val="0"/>
          <w:numId w:val="39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892FC0">
        <w:rPr>
          <w:rFonts w:ascii="Trebuchet MS" w:hAnsi="Trebuchet MS"/>
          <w:sz w:val="28"/>
          <w:lang w:val="en-US"/>
        </w:rPr>
        <w:t>Put a filter paper in the funnel and place it in an Erlenmeyer flask.</w:t>
      </w:r>
    </w:p>
    <w:p w14:paraId="183BB69C" w14:textId="33E77295" w:rsidR="00A435BD" w:rsidRPr="00892FC0" w:rsidRDefault="00AE37AC" w:rsidP="00A435BD">
      <w:pPr>
        <w:pStyle w:val="ListParagraph"/>
        <w:numPr>
          <w:ilvl w:val="0"/>
          <w:numId w:val="39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892FC0">
        <w:rPr>
          <w:rFonts w:ascii="Trebuchet MS" w:hAnsi="Trebuchet MS"/>
          <w:sz w:val="28"/>
          <w:lang w:val="en-US"/>
        </w:rPr>
        <w:t>Slowly pour the entire exfoliant-water mixture into the filter p</w:t>
      </w:r>
      <w:r w:rsidRPr="00892FC0">
        <w:rPr>
          <w:rFonts w:ascii="Trebuchet MS" w:hAnsi="Trebuchet MS"/>
          <w:sz w:val="28"/>
          <w:lang w:val="en-US"/>
        </w:rPr>
        <w:t>a</w:t>
      </w:r>
      <w:r w:rsidRPr="00892FC0">
        <w:rPr>
          <w:rFonts w:ascii="Trebuchet MS" w:hAnsi="Trebuchet MS"/>
          <w:sz w:val="28"/>
          <w:lang w:val="en-US"/>
        </w:rPr>
        <w:t xml:space="preserve">per. </w:t>
      </w:r>
    </w:p>
    <w:p w14:paraId="45D93AD7" w14:textId="31489BB3" w:rsidR="00A435BD" w:rsidRDefault="00AE37AC" w:rsidP="00A435BD">
      <w:pPr>
        <w:pStyle w:val="ListParagraph"/>
        <w:numPr>
          <w:ilvl w:val="0"/>
          <w:numId w:val="39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892FC0">
        <w:rPr>
          <w:rFonts w:ascii="Trebuchet MS" w:hAnsi="Trebuchet MS"/>
          <w:sz w:val="28"/>
          <w:lang w:val="en-US"/>
        </w:rPr>
        <w:t xml:space="preserve">Consider the residue in the filter. </w:t>
      </w:r>
    </w:p>
    <w:p w14:paraId="4975F0C2" w14:textId="184DB166" w:rsidR="00C02D31" w:rsidRPr="00063CB1" w:rsidRDefault="00C02D31" w:rsidP="00063CB1">
      <w:pPr>
        <w:spacing w:before="240"/>
        <w:ind w:left="360"/>
        <w:jc w:val="both"/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noProof/>
          <w:sz w:val="28"/>
          <w:lang w:val="en-US"/>
        </w:rPr>
        <mc:AlternateContent>
          <mc:Choice Requires="wpg">
            <w:drawing>
              <wp:anchor distT="0" distB="0" distL="114300" distR="114300" simplePos="0" relativeHeight="251649024" behindDoc="0" locked="0" layoutInCell="1" allowOverlap="1" wp14:anchorId="2EE0497C" wp14:editId="4E046AB7">
                <wp:simplePos x="0" y="0"/>
                <wp:positionH relativeFrom="column">
                  <wp:posOffset>1024255</wp:posOffset>
                </wp:positionH>
                <wp:positionV relativeFrom="paragraph">
                  <wp:posOffset>324485</wp:posOffset>
                </wp:positionV>
                <wp:extent cx="1212850" cy="2159635"/>
                <wp:effectExtent l="323850" t="323850" r="330200" b="316865"/>
                <wp:wrapNone/>
                <wp:docPr id="1802130831" name="Gruppieren 180213083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212850" cy="2159635"/>
                          <a:chOff x="0" y="0"/>
                          <a:chExt cx="1212850" cy="2159635"/>
                        </a:xfrm>
                      </wpg:grpSpPr>
                      <pic:pic xmlns:pic="http://schemas.openxmlformats.org/drawingml/2006/picture">
                        <pic:nvPicPr>
                          <pic:cNvPr id="1802130823" name="Grafik 180213082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1212850" cy="2159635"/>
                          </a:xfrm>
                          <a:prstGeom prst="round2DiagRect">
                            <a:avLst>
                              <a:gd name="adj1" fmla="val 16667"/>
                              <a:gd name="adj2" fmla="val 0"/>
                            </a:avLst>
                          </a:prstGeom>
                          <a:ln w="88900" cap="sq">
                            <a:solidFill>
                              <a:srgbClr val="FFFFFF"/>
                            </a:solidFill>
                            <a:miter lim="800000"/>
                          </a:ln>
                          <a:effectLst>
                            <a:outerShdw blurRad="254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802130824" name="Ellipse 1802130824"/>
                        <wps:cNvSpPr/>
                        <wps:spPr>
                          <a:xfrm>
                            <a:off x="31750" y="31750"/>
                            <a:ext cx="393700" cy="444500"/>
                          </a:xfrm>
                          <a:prstGeom prst="ellipse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4EF801ED" w14:textId="005FCDE0" w:rsidR="00087753" w:rsidRPr="00063CB1" w:rsidRDefault="00087753" w:rsidP="00063CB1">
                              <w:pPr>
                                <w:jc w:val="center"/>
                                <w:rPr>
                                  <w:sz w:val="32"/>
                                </w:rPr>
                              </w:pPr>
                              <w:r w:rsidRPr="00063CB1">
                                <w:rPr>
                                  <w:sz w:val="32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2EE0497C" id="Gruppieren 1802130831" o:spid="_x0000_s1029" style="position:absolute;left:0;text-align:left;margin-left:80.65pt;margin-top:25.55pt;width:95.5pt;height:170.05pt;z-index:251683328;mso-width-relative:margin;mso-height-relative:margin" coordsize="12128,215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">
                <v:shape id="Grafik 1802130823" o:spid="_x0000_s1030" type="#_x0000_t75" style="position:absolute;width:12128;height:21596;visibility:visible;mso-wrap-style:square" coordsize="1212850,21596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" path="m202146,l1212850,r,l1212850,1957489v,111642,-90504,202146,-202146,202146l,2159635r,l,202146c,90504,90504,,202146,xe" stroked="t" strokecolor="white" strokeweight="7pt">
                  <v:stroke endcap="square"/>
                  <v:imagedata r:id="rId31" o:title=""/>
                  <v:shadow on="t" color="black" opacity="28180f" origin="-.5,-.5" offset="0,0"/>
                  <v:formulas/>
                  <v:path arrowok="t" o:extrusionok="t" o:connecttype="custom" o:connectlocs="202146,0;1212850,0;1212850,0;1212850,1957489;1010704,2159635;0,2159635;0,2159635;0,202146;202146,0" o:connectangles="0,0,0,0,0,0,0,0,0"/>
                </v:shape>
                <v:oval id="Ellipse 1802130824" o:spid="_x0000_s1031" style="position:absolute;left:317;top:317;width:3937;height:444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" fillcolor="#5b9bd5 [3204]" strokecolor="#1f4d78 [1604]" strokeweight="1pt">
                  <v:stroke joinstyle="miter"/>
                  <v:textbox>
                    <w:txbxContent>
                      <w:p w14:paraId="4EF801ED" w14:textId="005FCDE0" w:rsidR="00087753" w:rsidRPr="00063CB1" w:rsidRDefault="00087753" w:rsidP="00063CB1">
                        <w:pPr>
                          <w:jc w:val="center"/>
                          <w:rPr>
                            <w:sz w:val="32"/>
                          </w:rPr>
                        </w:pPr>
                        <w:r w:rsidRPr="00063CB1">
                          <w:rPr>
                            <w:sz w:val="32"/>
                          </w:rPr>
                          <w:t>1</w:t>
                        </w:r>
                      </w:p>
                    </w:txbxContent>
                  </v:textbox>
                </v:oval>
              </v:group>
            </w:pict>
          </mc:Fallback>
        </mc:AlternateContent>
      </w:r>
    </w:p>
    <w:p w14:paraId="39B31E7A" w14:textId="7FB3C39C" w:rsidR="00A435BD" w:rsidRPr="00892FC0" w:rsidRDefault="00A435BD" w:rsidP="00A435BD">
      <w:pPr>
        <w:spacing w:before="240"/>
        <w:jc w:val="both"/>
        <w:rPr>
          <w:rFonts w:ascii="Trebuchet MS" w:hAnsi="Trebuchet MS"/>
          <w:sz w:val="28"/>
          <w:lang w:val="en-US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2"/>
        <w:gridCol w:w="3119"/>
      </w:tblGrid>
      <w:tr w:rsidR="0066661B" w14:paraId="72752086" w14:textId="77777777" w:rsidTr="00D66B21">
        <w:trPr>
          <w:jc w:val="center"/>
        </w:trPr>
        <w:tc>
          <w:tcPr>
            <w:tcW w:w="4252" w:type="dxa"/>
            <w:vAlign w:val="center"/>
          </w:tcPr>
          <w:p w14:paraId="27A4F607" w14:textId="2CFF5BAB" w:rsidR="00A435BD" w:rsidRPr="00892FC0" w:rsidRDefault="00A435BD" w:rsidP="00D66B21">
            <w:pPr>
              <w:spacing w:before="240"/>
              <w:jc w:val="center"/>
              <w:rPr>
                <w:rFonts w:ascii="Trebuchet MS" w:hAnsi="Trebuchet MS"/>
                <w:sz w:val="28"/>
                <w:lang w:val="en-US"/>
              </w:rPr>
            </w:pPr>
          </w:p>
        </w:tc>
        <w:tc>
          <w:tcPr>
            <w:tcW w:w="3119" w:type="dxa"/>
            <w:vAlign w:val="center"/>
          </w:tcPr>
          <w:p w14:paraId="7E7F3DDC" w14:textId="7D5968F7" w:rsidR="00A435BD" w:rsidRPr="00892FC0" w:rsidRDefault="00A435BD" w:rsidP="00D66B21">
            <w:pPr>
              <w:spacing w:before="240"/>
              <w:jc w:val="center"/>
              <w:rPr>
                <w:rFonts w:ascii="Trebuchet MS" w:hAnsi="Trebuchet MS"/>
                <w:sz w:val="28"/>
                <w:lang w:val="en-US"/>
              </w:rPr>
            </w:pPr>
          </w:p>
        </w:tc>
      </w:tr>
      <w:tr w:rsidR="0066661B" w14:paraId="359EA95E" w14:textId="77777777" w:rsidTr="00D66B21">
        <w:trPr>
          <w:jc w:val="center"/>
        </w:trPr>
        <w:tc>
          <w:tcPr>
            <w:tcW w:w="4252" w:type="dxa"/>
          </w:tcPr>
          <w:p w14:paraId="126D9B69" w14:textId="4D7DA667" w:rsidR="00A435BD" w:rsidRPr="00892FC0" w:rsidRDefault="00A435BD" w:rsidP="00D66B21">
            <w:pPr>
              <w:spacing w:before="240"/>
              <w:jc w:val="both"/>
              <w:rPr>
                <w:rFonts w:ascii="Trebuchet MS" w:hAnsi="Trebuchet MS"/>
                <w:sz w:val="28"/>
                <w:lang w:val="en-US"/>
              </w:rPr>
            </w:pPr>
          </w:p>
        </w:tc>
        <w:tc>
          <w:tcPr>
            <w:tcW w:w="3119" w:type="dxa"/>
          </w:tcPr>
          <w:p w14:paraId="11EFBFD2" w14:textId="496999F8" w:rsidR="00A435BD" w:rsidRPr="00892FC0" w:rsidRDefault="00C02D31" w:rsidP="00D66B21">
            <w:pPr>
              <w:spacing w:before="240"/>
              <w:jc w:val="both"/>
              <w:rPr>
                <w:rFonts w:ascii="Trebuchet MS" w:hAnsi="Trebuchet MS"/>
                <w:sz w:val="28"/>
                <w:lang w:val="en-US"/>
              </w:rPr>
            </w:pPr>
            <w:r>
              <w:rPr>
                <w:rFonts w:ascii="Trebuchet MS" w:hAnsi="Trebuchet MS"/>
                <w:noProof/>
                <w:sz w:val="28"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50048" behindDoc="0" locked="0" layoutInCell="1" allowOverlap="1" wp14:anchorId="21658B43" wp14:editId="1A7ED7FB">
                      <wp:simplePos x="0" y="0"/>
                      <wp:positionH relativeFrom="column">
                        <wp:posOffset>172720</wp:posOffset>
                      </wp:positionH>
                      <wp:positionV relativeFrom="paragraph">
                        <wp:posOffset>-791210</wp:posOffset>
                      </wp:positionV>
                      <wp:extent cx="1136650" cy="2159635"/>
                      <wp:effectExtent l="323850" t="323850" r="330200" b="316865"/>
                      <wp:wrapNone/>
                      <wp:docPr id="1802130832" name="Gruppieren 180213083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36650" cy="2159635"/>
                                <a:chOff x="0" y="0"/>
                                <a:chExt cx="1136650" cy="215963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25" name="Grafik 1802130825"/>
                                <pic:cNvPicPr>
                                  <a:picLocks noChangeAspect="1"/>
                                </pic:cNvPicPr>
                              </pic:nvPicPr>
                              <pic:blipFill rotWithShape="1">
                                <a:blip r:embed="rId32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rcRect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1136650" cy="2159635"/>
                                </a:xfrm>
                                <a:prstGeom prst="round2DiagRect">
                                  <a:avLst>
                                    <a:gd name="adj1" fmla="val 16667"/>
                                    <a:gd name="adj2" fmla="val 0"/>
                                  </a:avLst>
                                </a:prstGeom>
                                <a:ln w="88900" cap="sq">
                                  <a:solidFill>
                                    <a:srgbClr val="FFFFFF"/>
                                  </a:solidFill>
                                  <a:miter lim="800000"/>
                                </a:ln>
                                <a:effectLst>
                                  <a:outerShdw blurRad="254000" algn="tl" rotWithShape="0">
                                    <a:srgbClr val="000000">
                                      <a:alpha val="43000"/>
                                    </a:srgbClr>
                                  </a:outerShdw>
                                </a:effectLst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  <wps:wsp>
                              <wps:cNvPr id="1802130826" name="Ellipse 1802130826"/>
                              <wps:cNvSpPr/>
                              <wps:spPr>
                                <a:xfrm>
                                  <a:off x="717550" y="25400"/>
                                  <a:ext cx="393700" cy="444500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09B6666E" w14:textId="76512B8C" w:rsidR="00087753" w:rsidRPr="00063CB1" w:rsidRDefault="00087753" w:rsidP="00063CB1">
                                    <w:pPr>
                                      <w:jc w:val="center"/>
                                      <w:rPr>
                                        <w:sz w:val="32"/>
                                      </w:rPr>
                                    </w:pPr>
                                    <w:r>
                                      <w:rPr>
                                        <w:sz w:val="32"/>
                                      </w:rPr>
                                      <w:t>2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21658B43" id="Gruppieren 1802130832" o:spid="_x0000_s1032" style="position:absolute;left:0;text-align:left;margin-left:13.6pt;margin-top:-62.3pt;width:89.5pt;height:170.05pt;z-index:251684352;mso-width-relative:margin;mso-height-relative:margin" coordsize="11366,215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">
                      <v:shape id="Grafik 1802130825" o:spid="_x0000_s1033" type="#_x0000_t75" style="position:absolute;width:11366;height:21596;visibility:visible;mso-wrap-style:square" coordsize="1136650,21596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" path="m189445,r947205,l1136650,r,1970190c1136650,2074818,1051833,2159635,947205,2159635l,2159635r,l,189445c,84817,84817,,189445,xe" stroked="t" strokecolor="white" strokeweight="7pt">
                        <v:stroke endcap="square"/>
                        <v:imagedata r:id="rId33" o:title=""/>
                        <v:shadow on="t" color="black" opacity="28180f" origin="-.5,-.5" offset="0,0"/>
                        <v:formulas/>
                        <v:path arrowok="t" o:extrusionok="t" o:connecttype="custom" o:connectlocs="189445,0;1136650,0;1136650,0;1136650,1970190;947205,2159635;0,2159635;0,2159635;0,189445;189445,0" o:connectangles="0,0,0,0,0,0,0,0,0"/>
                      </v:shape>
                      <v:oval id="Ellipse 1802130826" o:spid="_x0000_s1034" style="position:absolute;left:7175;top:254;width:3937;height:444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" fillcolor="#5b9bd5 [3204]" strokecolor="#1f4d78 [1604]" strokeweight="1pt">
                        <v:stroke joinstyle="miter"/>
                        <v:textbox>
                          <w:txbxContent>
                            <w:p w14:paraId="09B6666E" w14:textId="76512B8C" w:rsidR="00087753" w:rsidRPr="00063CB1" w:rsidRDefault="00087753" w:rsidP="00063CB1">
                              <w:pPr>
                                <w:jc w:val="center"/>
                                <w:rPr>
                                  <w:sz w:val="32"/>
                                </w:rPr>
                              </w:pPr>
                              <w:r>
                                <w:rPr>
                                  <w:sz w:val="32"/>
                                </w:rPr>
                                <w:t>2</w:t>
                              </w:r>
                            </w:p>
                          </w:txbxContent>
                        </v:textbox>
                      </v:oval>
                    </v:group>
                  </w:pict>
                </mc:Fallback>
              </mc:AlternateContent>
            </w:r>
          </w:p>
        </w:tc>
      </w:tr>
    </w:tbl>
    <w:p w14:paraId="75D6E2B6" w14:textId="56AF5832" w:rsidR="00AB2A80" w:rsidRDefault="00AB2A80" w:rsidP="00A435BD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</w:p>
    <w:p w14:paraId="1FD76390" w14:textId="6F17C398" w:rsidR="00AB2A80" w:rsidRDefault="00C02D31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noProof/>
          <w:sz w:val="28"/>
          <w:lang w:val="en-US"/>
        </w:rPr>
        <mc:AlternateContent>
          <mc:Choice Requires="wpg">
            <w:drawing>
              <wp:anchor distT="0" distB="0" distL="114300" distR="114300" simplePos="0" relativeHeight="251652096" behindDoc="0" locked="0" layoutInCell="1" allowOverlap="1" wp14:anchorId="45CBFC23" wp14:editId="0F30886F">
                <wp:simplePos x="0" y="0"/>
                <wp:positionH relativeFrom="column">
                  <wp:posOffset>3467735</wp:posOffset>
                </wp:positionH>
                <wp:positionV relativeFrom="paragraph">
                  <wp:posOffset>1555115</wp:posOffset>
                </wp:positionV>
                <wp:extent cx="1196340" cy="2159635"/>
                <wp:effectExtent l="323850" t="323850" r="327660" b="316865"/>
                <wp:wrapNone/>
                <wp:docPr id="1802130834" name="Gruppieren 18021308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196340" cy="2159635"/>
                          <a:chOff x="0" y="0"/>
                          <a:chExt cx="1196340" cy="2159635"/>
                        </a:xfrm>
                      </wpg:grpSpPr>
                      <pic:pic xmlns:pic="http://schemas.openxmlformats.org/drawingml/2006/picture">
                        <pic:nvPicPr>
                          <pic:cNvPr id="1802130829" name="Grafik 180213082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 rot="5400000">
                            <a:off x="-481648" y="481648"/>
                            <a:ext cx="2159635" cy="1196340"/>
                          </a:xfrm>
                          <a:prstGeom prst="round2DiagRect">
                            <a:avLst>
                              <a:gd name="adj1" fmla="val 16667"/>
                              <a:gd name="adj2" fmla="val 0"/>
                            </a:avLst>
                          </a:prstGeom>
                          <a:ln w="88900" cap="sq">
                            <a:solidFill>
                              <a:srgbClr val="FFFFFF"/>
                            </a:solidFill>
                            <a:miter lim="800000"/>
                          </a:ln>
                          <a:effectLst>
                            <a:outerShdw blurRad="254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802130830" name="Ellipse 1802130830"/>
                        <wps:cNvSpPr/>
                        <wps:spPr>
                          <a:xfrm>
                            <a:off x="762952" y="1656398"/>
                            <a:ext cx="393700" cy="463550"/>
                          </a:xfrm>
                          <a:prstGeom prst="ellipse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19FC5BD9" w14:textId="035130EB" w:rsidR="00087753" w:rsidRPr="00063CB1" w:rsidRDefault="00087753" w:rsidP="00063CB1">
                              <w:pPr>
                                <w:jc w:val="center"/>
                                <w:rPr>
                                  <w:sz w:val="32"/>
                                </w:rPr>
                              </w:pPr>
                              <w:r>
                                <w:rPr>
                                  <w:sz w:val="32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45CBFC23" id="Gruppieren 1802130834" o:spid="_x0000_s1035" style="position:absolute;margin-left:273.05pt;margin-top:122.45pt;width:94.2pt;height:170.05pt;z-index:251686400" coordsize="11963,215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">
                <v:shape id="Grafik 1802130829" o:spid="_x0000_s1036" type="#_x0000_t75" style="position:absolute;left:-4816;top:4816;width:21596;height:11963;rotation:90;visibility:visible;mso-wrap-style:square" coordsize="2159635,11963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" path="m199394,l2159635,r,l2159635,996946v,110122,-89272,199394,-199394,199394l,1196340r,l,199394c,89272,89272,,199394,xe" stroked="t" strokecolor="white" strokeweight="7pt">
                  <v:stroke endcap="square"/>
                  <v:imagedata r:id="rId35" o:title=""/>
                  <v:shadow on="t" color="black" opacity="28180f" origin="-.5,-.5" offset="0,0"/>
                  <v:formulas/>
                  <v:path arrowok="t" o:extrusionok="t" o:connecttype="custom" o:connectlocs="199394,0;2159635,0;2159635,0;2159635,996946;1960241,1196340;0,1196340;0,1196340;0,199394;199394,0" o:connectangles="0,0,0,0,0,0,0,0,0"/>
                </v:shape>
                <v:oval id="Ellipse 1802130830" o:spid="_x0000_s1037" style="position:absolute;left:7629;top:16563;width:3937;height:463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" fillcolor="#5b9bd5 [3204]" strokecolor="#1f4d78 [1604]" strokeweight="1pt">
                  <v:stroke joinstyle="miter"/>
                  <v:textbox>
                    <w:txbxContent>
                      <w:p w14:paraId="19FC5BD9" w14:textId="035130EB" w:rsidR="00087753" w:rsidRPr="00063CB1" w:rsidRDefault="00087753" w:rsidP="00063CB1">
                        <w:pPr>
                          <w:jc w:val="center"/>
                          <w:rPr>
                            <w:sz w:val="32"/>
                          </w:rPr>
                        </w:pPr>
                        <w:r>
                          <w:rPr>
                            <w:sz w:val="32"/>
                          </w:rPr>
                          <w:t>4</w:t>
                        </w:r>
                      </w:p>
                    </w:txbxContent>
                  </v:textbox>
                </v:oval>
              </v:group>
            </w:pict>
          </mc:Fallback>
        </mc:AlternateContent>
      </w:r>
      <w:r>
        <w:rPr>
          <w:rFonts w:ascii="Trebuchet MS" w:hAnsi="Trebuchet MS"/>
          <w:noProof/>
          <w:sz w:val="28"/>
          <w:lang w:val="en-US"/>
        </w:rPr>
        <mc:AlternateContent>
          <mc:Choice Requires="wpg">
            <w:drawing>
              <wp:anchor distT="0" distB="0" distL="114300" distR="114300" simplePos="0" relativeHeight="251651072" behindDoc="0" locked="0" layoutInCell="1" allowOverlap="1" wp14:anchorId="51E82689" wp14:editId="53EED268">
                <wp:simplePos x="0" y="0"/>
                <wp:positionH relativeFrom="column">
                  <wp:posOffset>998220</wp:posOffset>
                </wp:positionH>
                <wp:positionV relativeFrom="paragraph">
                  <wp:posOffset>1580515</wp:posOffset>
                </wp:positionV>
                <wp:extent cx="1200785" cy="2158365"/>
                <wp:effectExtent l="323850" t="323850" r="323215" b="318135"/>
                <wp:wrapNone/>
                <wp:docPr id="1802130833" name="Gruppieren 18021308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200785" cy="2158365"/>
                          <a:chOff x="0" y="0"/>
                          <a:chExt cx="1200785" cy="2158365"/>
                        </a:xfrm>
                      </wpg:grpSpPr>
                      <pic:pic xmlns:pic="http://schemas.openxmlformats.org/drawingml/2006/picture">
                        <pic:nvPicPr>
                          <pic:cNvPr id="1802130827" name="Grafik 180213082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 rot="5400000">
                            <a:off x="-478790" y="478790"/>
                            <a:ext cx="2158365" cy="1200785"/>
                          </a:xfrm>
                          <a:prstGeom prst="round2DiagRect">
                            <a:avLst>
                              <a:gd name="adj1" fmla="val 16667"/>
                              <a:gd name="adj2" fmla="val 0"/>
                            </a:avLst>
                          </a:prstGeom>
                          <a:ln w="88900" cap="sq">
                            <a:solidFill>
                              <a:srgbClr val="FFFFFF"/>
                            </a:solidFill>
                            <a:miter lim="800000"/>
                          </a:ln>
                          <a:effectLst>
                            <a:outerShdw blurRad="254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802130828" name="Ellipse 1802130828"/>
                        <wps:cNvSpPr/>
                        <wps:spPr>
                          <a:xfrm>
                            <a:off x="19685" y="1682115"/>
                            <a:ext cx="393700" cy="463550"/>
                          </a:xfrm>
                          <a:prstGeom prst="ellipse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C22E276" w14:textId="10F09F89" w:rsidR="00087753" w:rsidRPr="00063CB1" w:rsidRDefault="00087753" w:rsidP="00063CB1">
                              <w:pPr>
                                <w:jc w:val="center"/>
                                <w:rPr>
                                  <w:sz w:val="32"/>
                                </w:rPr>
                              </w:pPr>
                              <w:r w:rsidRPr="00184CA8">
                                <w:rPr>
                                  <w:sz w:val="32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51E82689" id="Gruppieren 1802130833" o:spid="_x0000_s1038" style="position:absolute;margin-left:78.6pt;margin-top:124.45pt;width:94.55pt;height:169.95pt;z-index:251685376" coordsize="12007,2158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">
                <v:shape id="Grafik 1802130827" o:spid="_x0000_s1039" type="#_x0000_t75" style="position:absolute;left:-4788;top:4788;width:21583;height:12007;rotation:90;visibility:visible;mso-wrap-style:square" coordsize="2158365,12007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" path="m200135,l2158365,r,l2158365,1000650v,110532,-89603,200135,-200135,200135l,1200785r,l,200135c,89603,89603,,200135,xe" stroked="t" strokecolor="white" strokeweight="7pt">
                  <v:stroke endcap="square"/>
                  <v:imagedata r:id="rId37" o:title=""/>
                  <v:shadow on="t" color="black" opacity="28180f" origin="-.5,-.5" offset="0,0"/>
                  <v:formulas/>
                  <v:path arrowok="t" o:extrusionok="t" o:connecttype="custom" o:connectlocs="200135,0;2158365,0;2158365,0;2158365,1000650;1958230,1200785;0,1200785;0,1200785;0,200135;200135,0" o:connectangles="0,0,0,0,0,0,0,0,0"/>
                </v:shape>
                <v:oval id="Ellipse 1802130828" o:spid="_x0000_s1040" style="position:absolute;left:196;top:16821;width:3937;height:463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" fillcolor="#5b9bd5 [3204]" strokecolor="#1f4d78 [1604]" strokeweight="1pt">
                  <v:stroke joinstyle="miter"/>
                  <v:textbox>
                    <w:txbxContent>
                      <w:p w14:paraId="3C22E276" w14:textId="10F09F89" w:rsidR="00087753" w:rsidRPr="00063CB1" w:rsidRDefault="00087753" w:rsidP="00063CB1">
                        <w:pPr>
                          <w:jc w:val="center"/>
                          <w:rPr>
                            <w:sz w:val="32"/>
                          </w:rPr>
                        </w:pPr>
                        <w:r w:rsidRPr="00184CA8">
                          <w:rPr>
                            <w:sz w:val="32"/>
                          </w:rPr>
                          <w:t>3</w:t>
                        </w:r>
                      </w:p>
                    </w:txbxContent>
                  </v:textbox>
                </v:oval>
              </v:group>
            </w:pict>
          </mc:Fallback>
        </mc:AlternateContent>
      </w:r>
      <w:r w:rsidR="00AB2A80">
        <w:rPr>
          <w:rFonts w:ascii="Trebuchet MS" w:hAnsi="Trebuchet MS"/>
          <w:b/>
          <w:color w:val="1F3864" w:themeColor="accent5" w:themeShade="80"/>
          <w:sz w:val="36"/>
          <w:lang w:val="en-US"/>
        </w:rPr>
        <w:br w:type="page"/>
      </w:r>
    </w:p>
    <w:p w14:paraId="429A2FF3" w14:textId="77A0486E" w:rsidR="00A435BD" w:rsidRPr="00771AA5" w:rsidRDefault="0029638E" w:rsidP="00063CB1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52448" behindDoc="0" locked="0" layoutInCell="1" allowOverlap="1" wp14:anchorId="6D8502D6" wp14:editId="03368C25">
            <wp:simplePos x="0" y="0"/>
            <wp:positionH relativeFrom="column">
              <wp:posOffset>5359742</wp:posOffset>
            </wp:positionH>
            <wp:positionV relativeFrom="paragraph">
              <wp:posOffset>228649</wp:posOffset>
            </wp:positionV>
            <wp:extent cx="613410" cy="687070"/>
            <wp:effectExtent l="0" t="0" r="0" b="0"/>
            <wp:wrapNone/>
            <wp:docPr id="22" name="Grafik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587584" behindDoc="0" locked="0" layoutInCell="1" allowOverlap="1" wp14:anchorId="18CF369D" wp14:editId="3917B70B">
            <wp:simplePos x="0" y="0"/>
            <wp:positionH relativeFrom="column">
              <wp:posOffset>4762451</wp:posOffset>
            </wp:positionH>
            <wp:positionV relativeFrom="paragraph">
              <wp:posOffset>62035</wp:posOffset>
            </wp:positionV>
            <wp:extent cx="1532255" cy="711200"/>
            <wp:effectExtent l="0" t="0" r="0" b="0"/>
            <wp:wrapNone/>
            <wp:docPr id="1098" name="Grafik 10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8" name="Grafik 1098"/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2255" cy="711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Station 1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="00AE37AC"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>Examination of exfoliating cream</w:t>
      </w:r>
    </w:p>
    <w:p w14:paraId="7DC260B4" w14:textId="0EE4AFDF" w:rsidR="00A435BD" w:rsidRPr="00892FC0" w:rsidRDefault="00AE37AC" w:rsidP="00063CB1">
      <w:pPr>
        <w:spacing w:before="240"/>
        <w:jc w:val="both"/>
        <w:rPr>
          <w:rFonts w:ascii="Trebuchet MS" w:hAnsi="Trebuchet MS"/>
          <w:sz w:val="28"/>
          <w:u w:val="single"/>
          <w:lang w:val="en-US"/>
        </w:rPr>
      </w:pPr>
      <w:r w:rsidRPr="00FB6089">
        <w:rPr>
          <w:rFonts w:ascii="Trebuchet MS" w:hAnsi="Trebuchet MS"/>
          <w:noProof/>
          <w:sz w:val="28"/>
          <w:lang w:val="en-US"/>
        </w:rPr>
        <mc:AlternateContent>
          <mc:Choice Requires="wps">
            <w:drawing>
              <wp:anchor distT="0" distB="0" distL="114300" distR="114300" simplePos="0" relativeHeight="251584512" behindDoc="0" locked="0" layoutInCell="1" allowOverlap="1" wp14:anchorId="136EA4EB" wp14:editId="1510405E">
                <wp:simplePos x="0" y="0"/>
                <wp:positionH relativeFrom="column">
                  <wp:posOffset>88900</wp:posOffset>
                </wp:positionH>
                <wp:positionV relativeFrom="paragraph">
                  <wp:posOffset>2368550</wp:posOffset>
                </wp:positionV>
                <wp:extent cx="228600" cy="297815"/>
                <wp:effectExtent l="0" t="0" r="0" b="6985"/>
                <wp:wrapNone/>
                <wp:docPr id="29" name="Textfeld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8600" cy="29781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59235B9" w14:textId="77777777" w:rsidR="00087753" w:rsidRPr="00FB6089" w:rsidRDefault="00087753" w:rsidP="00A435BD">
                            <w:pPr>
                              <w:rPr>
                                <w:rFonts w:ascii="Trebuchet MS" w:hAnsi="Trebuchet MS"/>
                                <w:b/>
                                <w:color w:val="FFFFFF" w:themeColor="background1"/>
                                <w:sz w:val="32"/>
                              </w:rPr>
                            </w:pPr>
                            <w:r>
                              <w:rPr>
                                <w:rFonts w:ascii="Trebuchet MS" w:hAnsi="Trebuchet MS"/>
                                <w:b/>
                                <w:color w:val="FFFFFF" w:themeColor="background1"/>
                                <w:sz w:val="32"/>
                              </w:rPr>
                              <w:t>3</w:t>
                            </w:r>
                            <w:r w:rsidRPr="00FB6089">
                              <w:rPr>
                                <w:rFonts w:ascii="Trebuchet MS" w:hAnsi="Trebuchet MS"/>
                                <w:b/>
                                <w:noProof/>
                                <w:color w:val="FFFFFF" w:themeColor="background1"/>
                                <w:sz w:val="32"/>
                                <w:lang w:val="en-US"/>
                              </w:rPr>
                              <w:drawing>
                                <wp:inline distT="0" distB="0" distL="0" distR="0" wp14:anchorId="0B12D8F4" wp14:editId="6D19BB37">
                                  <wp:extent cx="39370" cy="40669"/>
                                  <wp:effectExtent l="0" t="0" r="0" b="0"/>
                                  <wp:docPr id="1647381518" name="Grafik 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055946802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9370" cy="4066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numCol="1" spcCol="0" rtlCol="0" fromWordArt="0" anchor="t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shape w14:anchorId="136EA4EB" id="Textfeld 29" o:spid="_x0000_s1041" type="#_x0000_t202" style="position:absolute;left:0;text-align:left;margin-left:7pt;margin-top:186.5pt;width:18pt;height:23.45pt;z-index:2515573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" filled="f" stroked="f" strokeweight=".5pt">
                <v:textbox>
                  <w:txbxContent>
                    <w:p w14:paraId="059235B9" w14:textId="77777777" w:rsidR="00087753" w:rsidRPr="00FB6089" w:rsidRDefault="00087753" w:rsidP="00A435BD">
                      <w:pPr>
                        <w:rPr>
                          <w:rFonts w:ascii="Trebuchet MS" w:hAnsi="Trebuchet MS"/>
                          <w:b/>
                          <w:color w:val="FFFFFF" w:themeColor="background1"/>
                          <w:sz w:val="32"/>
                        </w:rPr>
                      </w:pPr>
                      <w:r>
                        <w:rPr>
                          <w:rFonts w:ascii="Trebuchet MS" w:hAnsi="Trebuchet MS"/>
                          <w:b/>
                          <w:color w:val="FFFFFF" w:themeColor="background1"/>
                          <w:sz w:val="32"/>
                        </w:rPr>
                        <w:t>3</w:t>
                      </w:r>
                      <w:r w:rsidRPr="00FB6089">
                        <w:rPr>
                          <w:rFonts w:ascii="Trebuchet MS" w:hAnsi="Trebuchet MS"/>
                          <w:b/>
                          <w:noProof/>
                          <w:color w:val="FFFFFF" w:themeColor="background1"/>
                          <w:sz w:val="32"/>
                          <w:lang w:val="de-DE" w:eastAsia="de-DE"/>
                        </w:rPr>
                        <w:drawing>
                          <wp:inline distT="0" distB="0" distL="0" distR="0" wp14:anchorId="0B12D8F4" wp14:editId="6D19BB37">
                            <wp:extent cx="39370" cy="40669"/>
                            <wp:effectExtent l="0" t="0" r="0" b="0"/>
                            <wp:docPr id="1647381518" name="Grafik 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055946802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39370" cy="40669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Pr="00FB6089">
        <w:rPr>
          <w:rFonts w:ascii="Trebuchet MS" w:hAnsi="Trebuchet MS"/>
          <w:noProof/>
          <w:sz w:val="28"/>
          <w:lang w:val="en-US"/>
        </w:rPr>
        <mc:AlternateContent>
          <mc:Choice Requires="wps">
            <w:drawing>
              <wp:anchor distT="0" distB="0" distL="114300" distR="114300" simplePos="0" relativeHeight="251585536" behindDoc="0" locked="0" layoutInCell="1" allowOverlap="1" wp14:anchorId="6718A76C" wp14:editId="2B821889">
                <wp:simplePos x="0" y="0"/>
                <wp:positionH relativeFrom="column">
                  <wp:posOffset>2664460</wp:posOffset>
                </wp:positionH>
                <wp:positionV relativeFrom="paragraph">
                  <wp:posOffset>2286635</wp:posOffset>
                </wp:positionV>
                <wp:extent cx="228600" cy="297815"/>
                <wp:effectExtent l="0" t="0" r="0" b="6985"/>
                <wp:wrapNone/>
                <wp:docPr id="1100" name="Textfeld 1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8600" cy="29781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32FD6BD" w14:textId="77777777" w:rsidR="00087753" w:rsidRPr="00FB6089" w:rsidRDefault="00087753" w:rsidP="00A435BD">
                            <w:pPr>
                              <w:rPr>
                                <w:rFonts w:ascii="Trebuchet MS" w:hAnsi="Trebuchet MS"/>
                                <w:b/>
                                <w:color w:val="FFFFFF" w:themeColor="background1"/>
                                <w:sz w:val="32"/>
                              </w:rPr>
                            </w:pPr>
                            <w:r>
                              <w:rPr>
                                <w:rFonts w:ascii="Trebuchet MS" w:hAnsi="Trebuchet MS"/>
                                <w:b/>
                                <w:color w:val="FFFFFF" w:themeColor="background1"/>
                                <w:sz w:val="32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numCol="1" spcCol="0" rtlCol="0" fromWordArt="0" anchor="t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shape w14:anchorId="6718A76C" id="Textfeld 1100" o:spid="_x0000_s1042" type="#_x0000_t202" style="position:absolute;left:0;text-align:left;margin-left:209.8pt;margin-top:180.05pt;width:18pt;height:23.45pt;z-index:2515584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" filled="f" stroked="f" strokeweight=".5pt">
                <v:textbox>
                  <w:txbxContent>
                    <w:p w14:paraId="532FD6BD" w14:textId="77777777" w:rsidR="00087753" w:rsidRPr="00FB6089" w:rsidRDefault="00087753" w:rsidP="00A435BD">
                      <w:pPr>
                        <w:rPr>
                          <w:rFonts w:ascii="Trebuchet MS" w:hAnsi="Trebuchet MS"/>
                          <w:b/>
                          <w:color w:val="FFFFFF" w:themeColor="background1"/>
                          <w:sz w:val="32"/>
                        </w:rPr>
                      </w:pPr>
                      <w:r>
                        <w:rPr>
                          <w:rFonts w:ascii="Trebuchet MS" w:hAnsi="Trebuchet MS"/>
                          <w:b/>
                          <w:color w:val="FFFFFF" w:themeColor="background1"/>
                          <w:sz w:val="32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 w:rsidRPr="00892FC0">
        <w:rPr>
          <w:rFonts w:ascii="Trebuchet MS" w:hAnsi="Trebuchet MS"/>
          <w:sz w:val="28"/>
          <w:u w:val="single"/>
          <w:lang w:val="en-US"/>
        </w:rPr>
        <w:t xml:space="preserve">Instruction – Part B </w:t>
      </w:r>
    </w:p>
    <w:p w14:paraId="2504D83F" w14:textId="213C9B07" w:rsidR="00A435BD" w:rsidRPr="00B52D64" w:rsidRDefault="00AE37AC" w:rsidP="00A435BD">
      <w:pPr>
        <w:spacing w:before="240"/>
        <w:ind w:left="360"/>
        <w:rPr>
          <w:rFonts w:ascii="Trebuchet MS" w:hAnsi="Trebuchet MS"/>
          <w:sz w:val="28"/>
          <w:lang w:val="en"/>
        </w:rPr>
      </w:pPr>
      <w:r w:rsidRPr="00B52D64">
        <w:rPr>
          <w:rFonts w:ascii="Trebuchet MS" w:hAnsi="Trebuchet MS"/>
          <w:sz w:val="28"/>
          <w:lang w:val="en"/>
        </w:rPr>
        <w:t xml:space="preserve">Put the filter paper in a plastic dish and place it under the </w:t>
      </w:r>
      <w:r w:rsidR="00DE7386">
        <w:rPr>
          <w:rFonts w:ascii="Trebuchet MS" w:hAnsi="Trebuchet MS"/>
          <w:sz w:val="28"/>
          <w:lang w:val="en"/>
        </w:rPr>
        <w:t>micr</w:t>
      </w:r>
      <w:r w:rsidR="00DE7386">
        <w:rPr>
          <w:rFonts w:ascii="Trebuchet MS" w:hAnsi="Trebuchet MS"/>
          <w:sz w:val="28"/>
          <w:lang w:val="en"/>
        </w:rPr>
        <w:t>o</w:t>
      </w:r>
      <w:r w:rsidR="00DE7386">
        <w:rPr>
          <w:rFonts w:ascii="Trebuchet MS" w:hAnsi="Trebuchet MS"/>
          <w:sz w:val="28"/>
          <w:lang w:val="en"/>
        </w:rPr>
        <w:t>scope</w:t>
      </w:r>
      <w:r w:rsidRPr="00B52D64">
        <w:rPr>
          <w:rFonts w:ascii="Trebuchet MS" w:hAnsi="Trebuchet MS"/>
          <w:sz w:val="28"/>
          <w:lang w:val="en"/>
        </w:rPr>
        <w:t xml:space="preserve">. Look into the </w:t>
      </w:r>
      <w:r w:rsidR="00DE7386">
        <w:rPr>
          <w:rFonts w:ascii="Trebuchet MS" w:hAnsi="Trebuchet MS"/>
          <w:sz w:val="28"/>
          <w:lang w:val="en"/>
        </w:rPr>
        <w:t>microscope</w:t>
      </w:r>
      <w:r w:rsidR="00DE7386" w:rsidRPr="00B52D64">
        <w:rPr>
          <w:rFonts w:ascii="Trebuchet MS" w:hAnsi="Trebuchet MS"/>
          <w:sz w:val="28"/>
          <w:lang w:val="en"/>
        </w:rPr>
        <w:t xml:space="preserve"> </w:t>
      </w:r>
      <w:r w:rsidRPr="00B52D64">
        <w:rPr>
          <w:rFonts w:ascii="Trebuchet MS" w:hAnsi="Trebuchet MS"/>
          <w:sz w:val="28"/>
          <w:lang w:val="en"/>
        </w:rPr>
        <w:t>and focus on the image with the help of the adjusting screw.</w:t>
      </w:r>
    </w:p>
    <w:p w14:paraId="45E8B04B" w14:textId="2D141B89" w:rsidR="00A435BD" w:rsidRPr="00892FC0" w:rsidRDefault="00AE37AC" w:rsidP="00A435BD">
      <w:pPr>
        <w:spacing w:before="240"/>
        <w:ind w:left="360"/>
        <w:rPr>
          <w:rFonts w:ascii="Trebuchet MS" w:hAnsi="Trebuchet MS"/>
          <w:sz w:val="28"/>
          <w:lang w:val="en-US"/>
        </w:rPr>
      </w:pPr>
      <w:r w:rsidRPr="00B52D64">
        <w:rPr>
          <w:rFonts w:ascii="Trebuchet MS" w:hAnsi="Trebuchet MS"/>
          <w:sz w:val="28"/>
          <w:lang w:val="en"/>
        </w:rPr>
        <w:t xml:space="preserve">Look at the residue with the </w:t>
      </w:r>
      <w:r w:rsidR="00DE7386">
        <w:rPr>
          <w:rFonts w:ascii="Trebuchet MS" w:hAnsi="Trebuchet MS"/>
          <w:sz w:val="28"/>
          <w:lang w:val="en"/>
        </w:rPr>
        <w:t>microscope</w:t>
      </w:r>
      <w:r w:rsidRPr="00B52D64">
        <w:rPr>
          <w:rFonts w:ascii="Trebuchet MS" w:hAnsi="Trebuchet MS"/>
          <w:sz w:val="28"/>
          <w:lang w:val="en"/>
        </w:rPr>
        <w:t>. Describe your observation and record it in your workbook.</w:t>
      </w:r>
    </w:p>
    <w:p w14:paraId="0AC00B0F" w14:textId="403B8392" w:rsidR="00A435BD" w:rsidRPr="00892FC0" w:rsidRDefault="00A435BD" w:rsidP="00A435BD">
      <w:pPr>
        <w:spacing w:before="240"/>
        <w:ind w:left="360"/>
        <w:rPr>
          <w:rFonts w:ascii="Trebuchet MS" w:hAnsi="Trebuchet MS"/>
          <w:sz w:val="28"/>
          <w:lang w:val="en-US"/>
        </w:rPr>
      </w:pPr>
    </w:p>
    <w:p w14:paraId="047501D0" w14:textId="6CAB56E1" w:rsidR="00A435BD" w:rsidRPr="00892FC0" w:rsidRDefault="00A519C0" w:rsidP="00A435BD">
      <w:pPr>
        <w:rPr>
          <w:lang w:val="en-US"/>
        </w:rPr>
      </w:pPr>
      <w:r w:rsidRPr="00A519C0">
        <w:rPr>
          <w:noProof/>
          <w:lang w:val="en-US"/>
        </w:rPr>
        <w:drawing>
          <wp:anchor distT="0" distB="0" distL="114300" distR="114300" simplePos="0" relativeHeight="251637760" behindDoc="1" locked="0" layoutInCell="1" allowOverlap="1" wp14:anchorId="65BEE75F" wp14:editId="6242C2E5">
            <wp:simplePos x="0" y="0"/>
            <wp:positionH relativeFrom="margin">
              <wp:align>center</wp:align>
            </wp:positionH>
            <wp:positionV relativeFrom="paragraph">
              <wp:posOffset>222250</wp:posOffset>
            </wp:positionV>
            <wp:extent cx="5962015" cy="3353435"/>
            <wp:effectExtent l="0" t="0" r="635" b="0"/>
            <wp:wrapTight wrapText="bothSides">
              <wp:wrapPolygon edited="0">
                <wp:start x="0" y="0"/>
                <wp:lineTo x="0" y="21473"/>
                <wp:lineTo x="21533" y="21473"/>
                <wp:lineTo x="21533" y="0"/>
                <wp:lineTo x="0" y="0"/>
              </wp:wrapPolygon>
            </wp:wrapTight>
            <wp:docPr id="834266515" name="Grafik 834266515" descr="C:\Users\bt305302\Documents\03_Daten\02_American Biology Teacher\Major Revisions\Manuscript Revisions\Binocular_Englisch_Major Revision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t305302\Documents\03_Daten\02_American Biology Teacher\Major Revisions\Manuscript Revisions\Binocular_Englisch_Major Revisions.tif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2015" cy="3353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F6529C7" w14:textId="3623C701" w:rsidR="00AC4090" w:rsidRDefault="00AC4090">
      <w:pPr>
        <w:rPr>
          <w:lang w:val="en-US"/>
        </w:rPr>
      </w:pPr>
      <w:r>
        <w:rPr>
          <w:lang w:val="en-US"/>
        </w:rPr>
        <w:br w:type="page"/>
      </w:r>
    </w:p>
    <w:p w14:paraId="72A1B636" w14:textId="5B07957A" w:rsidR="00AC4090" w:rsidRPr="00771AA5" w:rsidRDefault="0029638E" w:rsidP="00063CB1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53472" behindDoc="0" locked="0" layoutInCell="1" allowOverlap="1" wp14:anchorId="02C68723" wp14:editId="198563FF">
            <wp:simplePos x="0" y="0"/>
            <wp:positionH relativeFrom="column">
              <wp:posOffset>5301420</wp:posOffset>
            </wp:positionH>
            <wp:positionV relativeFrom="paragraph">
              <wp:posOffset>178777</wp:posOffset>
            </wp:positionV>
            <wp:extent cx="613410" cy="687070"/>
            <wp:effectExtent l="0" t="0" r="0" b="0"/>
            <wp:wrapNone/>
            <wp:docPr id="30" name="Grafik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D33BC"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634688" behindDoc="0" locked="0" layoutInCell="1" allowOverlap="1" wp14:anchorId="50B1C042" wp14:editId="35E99037">
            <wp:simplePos x="0" y="0"/>
            <wp:positionH relativeFrom="column">
              <wp:posOffset>4710430</wp:posOffset>
            </wp:positionH>
            <wp:positionV relativeFrom="paragraph">
              <wp:posOffset>15875</wp:posOffset>
            </wp:positionV>
            <wp:extent cx="1532255" cy="711200"/>
            <wp:effectExtent l="0" t="0" r="0" b="0"/>
            <wp:wrapNone/>
            <wp:docPr id="43" name="Grafik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Grafik 43"/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2255" cy="711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361574">
        <w:rPr>
          <w:rFonts w:ascii="Trebuchet MS" w:hAnsi="Trebuchet MS"/>
          <w:b/>
          <w:color w:val="1F3864" w:themeColor="accent5" w:themeShade="80"/>
          <w:sz w:val="36"/>
          <w:lang w:val="en-US"/>
        </w:rPr>
        <w:t>Station 1</w:t>
      </w:r>
      <w:r w:rsidR="00AC4090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="00AC4090"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>Examination of exfoliating cream</w:t>
      </w:r>
    </w:p>
    <w:p w14:paraId="65A10A3B" w14:textId="44C550BB" w:rsidR="0074500E" w:rsidRDefault="0074500E" w:rsidP="00AC4090">
      <w:pPr>
        <w:rPr>
          <w:rFonts w:ascii="Trebuchet MS" w:hAnsi="Trebuchet MS"/>
          <w:b/>
          <w:bCs/>
          <w:sz w:val="28"/>
          <w:u w:val="single"/>
          <w:lang w:val="en-US"/>
        </w:rPr>
      </w:pPr>
    </w:p>
    <w:p w14:paraId="628F4A09" w14:textId="77777777" w:rsidR="0074500E" w:rsidRDefault="0074500E" w:rsidP="00AC4090">
      <w:pPr>
        <w:rPr>
          <w:rFonts w:ascii="Trebuchet MS" w:hAnsi="Trebuchet MS"/>
          <w:b/>
          <w:bCs/>
          <w:sz w:val="28"/>
          <w:u w:val="single"/>
          <w:lang w:val="en-US"/>
        </w:rPr>
      </w:pPr>
    </w:p>
    <w:p w14:paraId="6682C915" w14:textId="36D5AF8E" w:rsidR="00475246" w:rsidRPr="00063CB1" w:rsidRDefault="00475246" w:rsidP="00AC4090">
      <w:pPr>
        <w:rPr>
          <w:rFonts w:ascii="Trebuchet MS" w:hAnsi="Trebuchet MS"/>
          <w:b/>
          <w:bCs/>
          <w:sz w:val="28"/>
          <w:u w:val="single"/>
          <w:lang w:val="en-US"/>
        </w:rPr>
      </w:pPr>
      <w:r>
        <w:rPr>
          <w:rFonts w:ascii="Trebuchet MS" w:hAnsi="Trebuchet MS"/>
          <w:b/>
          <w:bCs/>
          <w:sz w:val="28"/>
          <w:u w:val="single"/>
          <w:lang w:val="en-US"/>
        </w:rPr>
        <w:t>Info: Cosmetics</w:t>
      </w:r>
    </w:p>
    <w:p w14:paraId="2FAC1A4C" w14:textId="274830EB" w:rsidR="00475246" w:rsidRDefault="00C232C7" w:rsidP="00063CB1">
      <w:pPr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sz w:val="28"/>
          <w:lang w:val="en-US"/>
        </w:rPr>
        <w:t>Cosmetics are body</w:t>
      </w:r>
      <w:r w:rsidR="00475246">
        <w:rPr>
          <w:rFonts w:ascii="Trebuchet MS" w:hAnsi="Trebuchet MS"/>
          <w:sz w:val="28"/>
          <w:lang w:val="en-US"/>
        </w:rPr>
        <w:t xml:space="preserve"> and </w:t>
      </w:r>
      <w:r>
        <w:rPr>
          <w:rFonts w:ascii="Trebuchet MS" w:hAnsi="Trebuchet MS"/>
          <w:sz w:val="28"/>
          <w:lang w:val="en-US"/>
        </w:rPr>
        <w:t xml:space="preserve">beauty care </w:t>
      </w:r>
      <w:r w:rsidR="00475246">
        <w:rPr>
          <w:rFonts w:ascii="Trebuchet MS" w:hAnsi="Trebuchet MS"/>
          <w:sz w:val="28"/>
          <w:lang w:val="en-US"/>
        </w:rPr>
        <w:t>products</w:t>
      </w:r>
      <w:r>
        <w:rPr>
          <w:rFonts w:ascii="Trebuchet MS" w:hAnsi="Trebuchet MS"/>
          <w:sz w:val="28"/>
          <w:lang w:val="en-US"/>
        </w:rPr>
        <w:t>,</w:t>
      </w:r>
      <w:r w:rsidR="00475246">
        <w:rPr>
          <w:rFonts w:ascii="Trebuchet MS" w:hAnsi="Trebuchet MS"/>
          <w:sz w:val="28"/>
          <w:lang w:val="en-US"/>
        </w:rPr>
        <w:t xml:space="preserve"> which can be bought in the drugstore.</w:t>
      </w:r>
    </w:p>
    <w:p w14:paraId="45C5C7A8" w14:textId="4A2A37C3" w:rsidR="00BE5BD3" w:rsidRDefault="00BE5BD3" w:rsidP="00AC4090">
      <w:pPr>
        <w:rPr>
          <w:rFonts w:ascii="Trebuchet MS" w:hAnsi="Trebuchet MS"/>
          <w:b/>
          <w:bCs/>
          <w:sz w:val="28"/>
          <w:u w:val="single"/>
        </w:rPr>
      </w:pPr>
      <w:r>
        <w:rPr>
          <w:rFonts w:ascii="Trebuchet MS" w:hAnsi="Trebuchet MS"/>
          <w:b/>
          <w:bCs/>
          <w:noProof/>
          <w:sz w:val="28"/>
          <w:u w:val="single"/>
          <w:lang w:val="en-US"/>
        </w:rPr>
        <w:drawing>
          <wp:anchor distT="0" distB="0" distL="114300" distR="114300" simplePos="0" relativeHeight="251658240" behindDoc="0" locked="0" layoutInCell="1" allowOverlap="1" wp14:anchorId="4D878BF9" wp14:editId="5C4E6B1D">
            <wp:simplePos x="0" y="0"/>
            <wp:positionH relativeFrom="margin">
              <wp:align>center</wp:align>
            </wp:positionH>
            <wp:positionV relativeFrom="paragraph">
              <wp:posOffset>11430</wp:posOffset>
            </wp:positionV>
            <wp:extent cx="3243580" cy="2447925"/>
            <wp:effectExtent l="0" t="0" r="0" b="9525"/>
            <wp:wrapTight wrapText="bothSides">
              <wp:wrapPolygon edited="0">
                <wp:start x="0" y="0"/>
                <wp:lineTo x="0" y="21516"/>
                <wp:lineTo x="21439" y="21516"/>
                <wp:lineTo x="21439" y="0"/>
                <wp:lineTo x="0" y="0"/>
              </wp:wrapPolygon>
            </wp:wrapTight>
            <wp:docPr id="834266511" name="Grafik 8342665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11" name="Info Cosmetics.tif"/>
                    <pic:cNvPicPr/>
                  </pic:nvPicPr>
                  <pic:blipFill rotWithShape="1">
                    <a:blip r:embed="rId41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243580" cy="2447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F56695E" w14:textId="3CDC5DAC" w:rsidR="00BE5BD3" w:rsidRDefault="00BE5BD3" w:rsidP="00AC4090">
      <w:pPr>
        <w:rPr>
          <w:rFonts w:ascii="Trebuchet MS" w:hAnsi="Trebuchet MS"/>
          <w:b/>
          <w:bCs/>
          <w:sz w:val="28"/>
          <w:u w:val="single"/>
        </w:rPr>
      </w:pPr>
    </w:p>
    <w:p w14:paraId="72964B46" w14:textId="77777777" w:rsidR="00BE5BD3" w:rsidRDefault="00BE5BD3" w:rsidP="00AC4090">
      <w:pPr>
        <w:rPr>
          <w:rFonts w:ascii="Trebuchet MS" w:hAnsi="Trebuchet MS"/>
          <w:b/>
          <w:bCs/>
          <w:sz w:val="28"/>
          <w:u w:val="single"/>
        </w:rPr>
      </w:pPr>
    </w:p>
    <w:p w14:paraId="52507C86" w14:textId="0CB31145" w:rsidR="00BE5BD3" w:rsidRDefault="00BE5BD3" w:rsidP="00AC4090">
      <w:pPr>
        <w:rPr>
          <w:rFonts w:ascii="Trebuchet MS" w:hAnsi="Trebuchet MS"/>
          <w:b/>
          <w:bCs/>
          <w:sz w:val="28"/>
          <w:u w:val="single"/>
        </w:rPr>
      </w:pPr>
    </w:p>
    <w:p w14:paraId="6D840B51" w14:textId="77777777" w:rsidR="00BE5BD3" w:rsidRDefault="00BE5BD3" w:rsidP="00AC4090">
      <w:pPr>
        <w:rPr>
          <w:rFonts w:ascii="Trebuchet MS" w:hAnsi="Trebuchet MS"/>
          <w:b/>
          <w:bCs/>
          <w:sz w:val="28"/>
          <w:u w:val="single"/>
        </w:rPr>
      </w:pPr>
    </w:p>
    <w:p w14:paraId="5B8694C5" w14:textId="77777777" w:rsidR="00BE5BD3" w:rsidRDefault="00BE5BD3" w:rsidP="00AC4090">
      <w:pPr>
        <w:rPr>
          <w:rFonts w:ascii="Trebuchet MS" w:hAnsi="Trebuchet MS"/>
          <w:b/>
          <w:bCs/>
          <w:sz w:val="28"/>
          <w:u w:val="single"/>
        </w:rPr>
      </w:pPr>
    </w:p>
    <w:p w14:paraId="27968F8F" w14:textId="4148CEA3" w:rsidR="00FC198B" w:rsidRDefault="00FC198B" w:rsidP="00AC4090">
      <w:pPr>
        <w:rPr>
          <w:rFonts w:ascii="Trebuchet MS" w:hAnsi="Trebuchet MS"/>
          <w:b/>
          <w:bCs/>
          <w:sz w:val="28"/>
          <w:u w:val="single"/>
        </w:rPr>
      </w:pPr>
    </w:p>
    <w:p w14:paraId="212C1869" w14:textId="77777777" w:rsidR="00BE5BD3" w:rsidRDefault="00BE5BD3" w:rsidP="00AC4090">
      <w:pPr>
        <w:rPr>
          <w:rFonts w:ascii="Trebuchet MS" w:hAnsi="Trebuchet MS"/>
          <w:b/>
          <w:bCs/>
          <w:sz w:val="28"/>
          <w:u w:val="single"/>
        </w:rPr>
      </w:pPr>
    </w:p>
    <w:p w14:paraId="77D30D01" w14:textId="025B0D44" w:rsidR="00FC198B" w:rsidRDefault="00FC198B" w:rsidP="00AC4090">
      <w:pPr>
        <w:rPr>
          <w:rFonts w:ascii="Trebuchet MS" w:hAnsi="Trebuchet MS"/>
          <w:b/>
          <w:bCs/>
          <w:sz w:val="28"/>
          <w:u w:val="single"/>
        </w:rPr>
      </w:pPr>
    </w:p>
    <w:p w14:paraId="3ED61DD6" w14:textId="5AA8EFB7" w:rsidR="00AC4090" w:rsidRPr="00A84659" w:rsidRDefault="00AC4090" w:rsidP="00AC4090">
      <w:pPr>
        <w:rPr>
          <w:rFonts w:ascii="Trebuchet MS" w:hAnsi="Trebuchet MS"/>
          <w:b/>
          <w:bCs/>
          <w:sz w:val="28"/>
          <w:u w:val="single"/>
        </w:rPr>
      </w:pPr>
      <w:r w:rsidRPr="00A84659">
        <w:rPr>
          <w:rFonts w:ascii="Trebuchet MS" w:hAnsi="Trebuchet MS"/>
          <w:b/>
          <w:bCs/>
          <w:sz w:val="28"/>
          <w:u w:val="single"/>
        </w:rPr>
        <w:t xml:space="preserve">Info: </w:t>
      </w:r>
      <w:r>
        <w:rPr>
          <w:rFonts w:ascii="Trebuchet MS" w:hAnsi="Trebuchet MS"/>
          <w:b/>
          <w:bCs/>
          <w:sz w:val="28"/>
          <w:u w:val="single"/>
        </w:rPr>
        <w:t>Exfoliating cream</w:t>
      </w:r>
    </w:p>
    <w:p w14:paraId="48E1EB73" w14:textId="13C3ADE7" w:rsidR="00C43841" w:rsidRDefault="00AC4090" w:rsidP="00AC4090">
      <w:pPr>
        <w:numPr>
          <w:ilvl w:val="0"/>
          <w:numId w:val="41"/>
        </w:numPr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sz w:val="28"/>
          <w:lang w:val="en-US"/>
        </w:rPr>
        <w:t>Exfoliating cream is a cosmetic product, which is used to clean the skin. For this purpose</w:t>
      </w:r>
      <w:r w:rsidR="00C232C7">
        <w:rPr>
          <w:rFonts w:ascii="Trebuchet MS" w:hAnsi="Trebuchet MS"/>
          <w:sz w:val="28"/>
          <w:lang w:val="en-US"/>
        </w:rPr>
        <w:t>,</w:t>
      </w:r>
      <w:r>
        <w:rPr>
          <w:rFonts w:ascii="Trebuchet MS" w:hAnsi="Trebuchet MS"/>
          <w:sz w:val="28"/>
          <w:lang w:val="en-US"/>
        </w:rPr>
        <w:t xml:space="preserve"> it </w:t>
      </w:r>
      <w:r w:rsidRPr="00AC4090">
        <w:rPr>
          <w:rFonts w:ascii="Trebuchet MS" w:hAnsi="Trebuchet MS"/>
          <w:sz w:val="28"/>
          <w:lang w:val="en-US"/>
        </w:rPr>
        <w:t>contains small</w:t>
      </w:r>
      <w:r>
        <w:rPr>
          <w:rFonts w:ascii="Trebuchet MS" w:hAnsi="Trebuchet MS"/>
          <w:sz w:val="28"/>
          <w:lang w:val="en-US"/>
        </w:rPr>
        <w:t xml:space="preserve"> particles</w:t>
      </w:r>
      <w:r w:rsidR="00B7700F">
        <w:rPr>
          <w:rFonts w:ascii="Trebuchet MS" w:hAnsi="Trebuchet MS"/>
          <w:sz w:val="28"/>
          <w:lang w:val="en-US"/>
        </w:rPr>
        <w:t xml:space="preserve"> (abrasives) </w:t>
      </w:r>
      <w:r w:rsidR="00F05DEB">
        <w:rPr>
          <w:rFonts w:ascii="Trebuchet MS" w:hAnsi="Trebuchet MS"/>
          <w:sz w:val="28"/>
          <w:lang w:val="en-US"/>
        </w:rPr>
        <w:t>that</w:t>
      </w:r>
      <w:r>
        <w:rPr>
          <w:rFonts w:ascii="Trebuchet MS" w:hAnsi="Trebuchet MS"/>
          <w:sz w:val="28"/>
          <w:lang w:val="en-US"/>
        </w:rPr>
        <w:t xml:space="preserve"> eliminate skin impurities</w:t>
      </w:r>
      <w:r w:rsidR="00EA4697">
        <w:rPr>
          <w:rFonts w:ascii="Trebuchet MS" w:hAnsi="Trebuchet MS"/>
          <w:sz w:val="28"/>
          <w:lang w:val="en-US"/>
        </w:rPr>
        <w:t xml:space="preserve"> by applying it in circling mov</w:t>
      </w:r>
      <w:r w:rsidR="00EA4697">
        <w:rPr>
          <w:rFonts w:ascii="Trebuchet MS" w:hAnsi="Trebuchet MS"/>
          <w:sz w:val="28"/>
          <w:lang w:val="en-US"/>
        </w:rPr>
        <w:t>e</w:t>
      </w:r>
      <w:r w:rsidR="00EA4697">
        <w:rPr>
          <w:rFonts w:ascii="Trebuchet MS" w:hAnsi="Trebuchet MS"/>
          <w:sz w:val="28"/>
          <w:lang w:val="en-US"/>
        </w:rPr>
        <w:t>ments</w:t>
      </w:r>
      <w:r>
        <w:rPr>
          <w:rFonts w:ascii="Trebuchet MS" w:hAnsi="Trebuchet MS"/>
          <w:sz w:val="28"/>
          <w:lang w:val="en-US"/>
        </w:rPr>
        <w:t xml:space="preserve">. </w:t>
      </w:r>
    </w:p>
    <w:p w14:paraId="7754573F" w14:textId="77777777" w:rsidR="003D3688" w:rsidRDefault="00B7700F" w:rsidP="00AC4090">
      <w:pPr>
        <w:numPr>
          <w:ilvl w:val="0"/>
          <w:numId w:val="41"/>
        </w:numPr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sz w:val="28"/>
          <w:lang w:val="en-US"/>
        </w:rPr>
        <w:t>Abrasives</w:t>
      </w:r>
      <w:r w:rsidR="00C43841">
        <w:rPr>
          <w:rFonts w:ascii="Trebuchet MS" w:hAnsi="Trebuchet MS"/>
          <w:sz w:val="28"/>
          <w:lang w:val="en-US"/>
        </w:rPr>
        <w:t xml:space="preserve"> can be of natural or artificial offspring:</w:t>
      </w:r>
    </w:p>
    <w:p w14:paraId="7E5787F9" w14:textId="54F326F2" w:rsidR="003D3688" w:rsidRDefault="003D3688" w:rsidP="00063CB1">
      <w:pPr>
        <w:numPr>
          <w:ilvl w:val="1"/>
          <w:numId w:val="41"/>
        </w:numPr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sz w:val="28"/>
          <w:lang w:val="en-US"/>
        </w:rPr>
        <w:t>Natural abrasives: e.g.</w:t>
      </w:r>
      <w:r w:rsidR="00F05DEB">
        <w:rPr>
          <w:rFonts w:ascii="Trebuchet MS" w:hAnsi="Trebuchet MS"/>
          <w:sz w:val="28"/>
          <w:lang w:val="en-US"/>
        </w:rPr>
        <w:t>,</w:t>
      </w:r>
      <w:r>
        <w:rPr>
          <w:rFonts w:ascii="Trebuchet MS" w:hAnsi="Trebuchet MS"/>
          <w:sz w:val="28"/>
          <w:lang w:val="en-US"/>
        </w:rPr>
        <w:t xml:space="preserve"> sea salt, bamboo granulate</w:t>
      </w:r>
      <w:r w:rsidR="0074500E">
        <w:rPr>
          <w:rFonts w:ascii="Trebuchet MS" w:hAnsi="Trebuchet MS"/>
          <w:sz w:val="28"/>
          <w:lang w:val="en-US"/>
        </w:rPr>
        <w:t>, coffee</w:t>
      </w:r>
    </w:p>
    <w:p w14:paraId="30FDE4F3" w14:textId="0D948E40" w:rsidR="003D3688" w:rsidRDefault="00F05DEB" w:rsidP="00063CB1">
      <w:pPr>
        <w:numPr>
          <w:ilvl w:val="1"/>
          <w:numId w:val="41"/>
        </w:numPr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sz w:val="28"/>
          <w:lang w:val="en-US"/>
        </w:rPr>
        <w:t>Synthetic</w:t>
      </w:r>
      <w:r w:rsidR="003D3688">
        <w:rPr>
          <w:rFonts w:ascii="Trebuchet MS" w:hAnsi="Trebuchet MS"/>
          <w:sz w:val="28"/>
          <w:lang w:val="en-US"/>
        </w:rPr>
        <w:t xml:space="preserve"> abrasives: microbeads (e.g.</w:t>
      </w:r>
      <w:r>
        <w:rPr>
          <w:rFonts w:ascii="Trebuchet MS" w:hAnsi="Trebuchet MS"/>
          <w:sz w:val="28"/>
          <w:lang w:val="en-US"/>
        </w:rPr>
        <w:t>,</w:t>
      </w:r>
      <w:r w:rsidR="003D3688">
        <w:rPr>
          <w:rFonts w:ascii="Trebuchet MS" w:hAnsi="Trebuchet MS"/>
          <w:sz w:val="28"/>
          <w:lang w:val="en-US"/>
        </w:rPr>
        <w:t xml:space="preserve"> polyethylene)</w:t>
      </w:r>
    </w:p>
    <w:p w14:paraId="3477F9D5" w14:textId="0FD3389C" w:rsidR="008A5D4E" w:rsidRPr="00063CB1" w:rsidRDefault="007002BC" w:rsidP="00063CB1">
      <w:pPr>
        <w:numPr>
          <w:ilvl w:val="0"/>
          <w:numId w:val="41"/>
        </w:numPr>
        <w:rPr>
          <w:lang w:val="en-US"/>
        </w:rPr>
      </w:pPr>
      <w:r>
        <w:rPr>
          <w:rFonts w:ascii="Trebuchet MS" w:hAnsi="Trebuchet MS"/>
          <w:sz w:val="28"/>
          <w:lang w:val="en-US"/>
        </w:rPr>
        <w:t xml:space="preserve">The cosmetics industry </w:t>
      </w:r>
      <w:r w:rsidR="0074500E">
        <w:rPr>
          <w:rFonts w:ascii="Trebuchet MS" w:hAnsi="Trebuchet MS"/>
          <w:sz w:val="28"/>
          <w:lang w:val="en-US"/>
        </w:rPr>
        <w:t xml:space="preserve">often </w:t>
      </w:r>
      <w:r>
        <w:rPr>
          <w:rFonts w:ascii="Trebuchet MS" w:hAnsi="Trebuchet MS"/>
          <w:sz w:val="28"/>
          <w:lang w:val="en-US"/>
        </w:rPr>
        <w:t>uses m</w:t>
      </w:r>
      <w:r w:rsidR="003D3688">
        <w:rPr>
          <w:rFonts w:ascii="Trebuchet MS" w:hAnsi="Trebuchet MS"/>
          <w:sz w:val="28"/>
          <w:lang w:val="en-US"/>
        </w:rPr>
        <w:t xml:space="preserve">icrobeads </w:t>
      </w:r>
      <w:r w:rsidR="0074500E">
        <w:rPr>
          <w:rFonts w:ascii="Trebuchet MS" w:hAnsi="Trebuchet MS"/>
          <w:sz w:val="28"/>
          <w:lang w:val="en-US"/>
        </w:rPr>
        <w:t xml:space="preserve">instead of natural abrasives </w:t>
      </w:r>
      <w:r w:rsidR="008A5D4E">
        <w:rPr>
          <w:rFonts w:ascii="Trebuchet MS" w:hAnsi="Trebuchet MS"/>
          <w:sz w:val="28"/>
          <w:lang w:val="en-US"/>
        </w:rPr>
        <w:t xml:space="preserve">because </w:t>
      </w:r>
      <w:r w:rsidR="0074500E">
        <w:rPr>
          <w:rFonts w:ascii="Trebuchet MS" w:hAnsi="Trebuchet MS"/>
          <w:sz w:val="28"/>
          <w:lang w:val="en-US"/>
        </w:rPr>
        <w:t>microbeads</w:t>
      </w:r>
      <w:r w:rsidR="008A5D4E">
        <w:rPr>
          <w:rFonts w:ascii="Trebuchet MS" w:hAnsi="Trebuchet MS"/>
          <w:sz w:val="28"/>
          <w:lang w:val="en-US"/>
        </w:rPr>
        <w:t xml:space="preserve"> clean the skin thoroughly and </w:t>
      </w:r>
      <w:r w:rsidR="003D3688">
        <w:rPr>
          <w:rFonts w:ascii="Trebuchet MS" w:hAnsi="Trebuchet MS"/>
          <w:sz w:val="28"/>
          <w:lang w:val="en-US"/>
        </w:rPr>
        <w:t>are cheap</w:t>
      </w:r>
      <w:r w:rsidR="008A5D4E">
        <w:rPr>
          <w:rFonts w:ascii="Trebuchet MS" w:hAnsi="Trebuchet MS"/>
          <w:sz w:val="28"/>
          <w:lang w:val="en-US"/>
        </w:rPr>
        <w:t>.</w:t>
      </w:r>
    </w:p>
    <w:p w14:paraId="700F6194" w14:textId="77777777" w:rsidR="00A435BD" w:rsidRDefault="00AE37AC" w:rsidP="00063CB1">
      <w:pPr>
        <w:tabs>
          <w:tab w:val="left" w:pos="6312"/>
        </w:tabs>
        <w:rPr>
          <w:lang w:val="en-US"/>
        </w:rPr>
      </w:pPr>
      <w:r>
        <w:rPr>
          <w:lang w:val="en-US"/>
        </w:rPr>
        <w:br w:type="page"/>
      </w:r>
    </w:p>
    <w:p w14:paraId="62AB5C9E" w14:textId="4CFE4A5A" w:rsidR="00A435BD" w:rsidRPr="00CC6951" w:rsidRDefault="0029638E" w:rsidP="00A435BD">
      <w:pPr>
        <w:ind w:right="-284"/>
        <w:rPr>
          <w:rFonts w:ascii="Trebuchet MS" w:hAnsi="Trebuchet MS"/>
          <w:b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50400" behindDoc="0" locked="0" layoutInCell="1" allowOverlap="1" wp14:anchorId="23B96D01" wp14:editId="759A6F61">
            <wp:simplePos x="0" y="0"/>
            <wp:positionH relativeFrom="column">
              <wp:posOffset>3866515</wp:posOffset>
            </wp:positionH>
            <wp:positionV relativeFrom="paragraph">
              <wp:posOffset>16950</wp:posOffset>
            </wp:positionV>
            <wp:extent cx="613410" cy="687070"/>
            <wp:effectExtent l="0" t="0" r="0" b="0"/>
            <wp:wrapNone/>
            <wp:docPr id="19" name="Grafik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D33BC"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589632" behindDoc="0" locked="0" layoutInCell="1" allowOverlap="1" wp14:anchorId="220DCC7F" wp14:editId="35D24DF2">
            <wp:simplePos x="0" y="0"/>
            <wp:positionH relativeFrom="column">
              <wp:posOffset>3653155</wp:posOffset>
            </wp:positionH>
            <wp:positionV relativeFrom="paragraph">
              <wp:posOffset>-117475</wp:posOffset>
            </wp:positionV>
            <wp:extent cx="822325" cy="660400"/>
            <wp:effectExtent l="0" t="0" r="0" b="6350"/>
            <wp:wrapNone/>
            <wp:docPr id="1102" name="Grafik 1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" name="Grafik 1102"/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325" cy="66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Station </w:t>
      </w:r>
      <w:r w:rsidR="00095A63">
        <w:rPr>
          <w:rFonts w:ascii="Trebuchet MS" w:hAnsi="Trebuchet MS"/>
          <w:b/>
          <w:color w:val="1F3864" w:themeColor="accent5" w:themeShade="80"/>
          <w:sz w:val="36"/>
          <w:lang w:val="en-US"/>
        </w:rPr>
        <w:t>2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>: Examination of textiles</w:t>
      </w:r>
    </w:p>
    <w:p w14:paraId="0717EC14" w14:textId="7713D6C2" w:rsidR="00A435BD" w:rsidRPr="00831408" w:rsidRDefault="00AE37AC" w:rsidP="00A435BD">
      <w:pPr>
        <w:spacing w:before="240"/>
        <w:rPr>
          <w:rFonts w:ascii="Trebuchet MS" w:hAnsi="Trebuchet MS"/>
          <w:sz w:val="28"/>
          <w:u w:val="single"/>
          <w:lang w:val="en-US"/>
        </w:rPr>
      </w:pPr>
      <w:r w:rsidRPr="00831408">
        <w:rPr>
          <w:rFonts w:ascii="Trebuchet MS" w:hAnsi="Trebuchet MS"/>
          <w:sz w:val="28"/>
          <w:u w:val="single"/>
          <w:lang w:val="en-US"/>
        </w:rPr>
        <w:t>Instruction – Part A</w:t>
      </w:r>
    </w:p>
    <w:p w14:paraId="3BC8818D" w14:textId="77777777" w:rsidR="00A435BD" w:rsidRPr="007D5666" w:rsidRDefault="00AE37AC" w:rsidP="00A435BD">
      <w:pPr>
        <w:pStyle w:val="ListParagraph"/>
        <w:numPr>
          <w:ilvl w:val="0"/>
          <w:numId w:val="40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6E6710">
        <w:rPr>
          <w:rFonts w:ascii="Trebuchet MS" w:hAnsi="Trebuchet MS"/>
          <w:sz w:val="28"/>
          <w:lang w:val="en"/>
        </w:rPr>
        <w:t xml:space="preserve">Take a beaker, add a bit of soap ("a splash") and 30 ml of water with the </w:t>
      </w:r>
      <w:r>
        <w:rPr>
          <w:rFonts w:ascii="Trebuchet MS" w:hAnsi="Trebuchet MS"/>
          <w:sz w:val="28"/>
          <w:lang w:val="en"/>
        </w:rPr>
        <w:t>measuring</w:t>
      </w:r>
      <w:r w:rsidRPr="006E6710">
        <w:rPr>
          <w:rFonts w:ascii="Trebuchet MS" w:hAnsi="Trebuchet MS"/>
          <w:sz w:val="28"/>
          <w:lang w:val="en"/>
        </w:rPr>
        <w:t xml:space="preserve"> cylinder.</w:t>
      </w:r>
    </w:p>
    <w:p w14:paraId="161EC03D" w14:textId="4C3BD60E" w:rsidR="00A435BD" w:rsidRPr="007D5666" w:rsidRDefault="00AE37AC" w:rsidP="00A435BD">
      <w:pPr>
        <w:pStyle w:val="ListParagraph"/>
        <w:numPr>
          <w:ilvl w:val="0"/>
          <w:numId w:val="40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6E6710">
        <w:rPr>
          <w:rFonts w:ascii="Trebuchet MS" w:hAnsi="Trebuchet MS"/>
          <w:sz w:val="28"/>
          <w:lang w:val="en"/>
        </w:rPr>
        <w:t>A small piece of cloth (Fleece®) is then placed in</w:t>
      </w:r>
      <w:r>
        <w:rPr>
          <w:rFonts w:ascii="Trebuchet MS" w:hAnsi="Trebuchet MS"/>
          <w:sz w:val="28"/>
          <w:lang w:val="en"/>
        </w:rPr>
        <w:t xml:space="preserve"> </w:t>
      </w:r>
      <w:r w:rsidRPr="006E6710">
        <w:rPr>
          <w:rFonts w:ascii="Trebuchet MS" w:hAnsi="Trebuchet MS"/>
          <w:sz w:val="28"/>
          <w:lang w:val="en"/>
        </w:rPr>
        <w:t xml:space="preserve">the soapy water and stirred well with the </w:t>
      </w:r>
      <w:r w:rsidR="006C6001">
        <w:rPr>
          <w:rFonts w:ascii="Trebuchet MS" w:hAnsi="Trebuchet MS"/>
          <w:sz w:val="28"/>
          <w:lang w:val="en"/>
        </w:rPr>
        <w:t>teaspoon</w:t>
      </w:r>
      <w:r>
        <w:rPr>
          <w:rFonts w:ascii="Trebuchet MS" w:hAnsi="Trebuchet MS"/>
          <w:sz w:val="28"/>
          <w:lang w:val="en"/>
        </w:rPr>
        <w:t>.</w:t>
      </w:r>
    </w:p>
    <w:p w14:paraId="34C1989C" w14:textId="77777777" w:rsidR="00A435BD" w:rsidRPr="007D5666" w:rsidRDefault="00AE37AC" w:rsidP="00A435BD">
      <w:pPr>
        <w:pStyle w:val="ListParagraph"/>
        <w:numPr>
          <w:ilvl w:val="0"/>
          <w:numId w:val="40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6E6710">
        <w:rPr>
          <w:rFonts w:ascii="Trebuchet MS" w:hAnsi="Trebuchet MS"/>
          <w:sz w:val="28"/>
          <w:lang w:val="en"/>
        </w:rPr>
        <w:t>Put a filter paper in the funnel and place it in an Erlenmeyer flask</w:t>
      </w:r>
      <w:r>
        <w:rPr>
          <w:rFonts w:ascii="Trebuchet MS" w:hAnsi="Trebuchet MS"/>
          <w:sz w:val="28"/>
          <w:lang w:val="en"/>
        </w:rPr>
        <w:t>.</w:t>
      </w:r>
    </w:p>
    <w:p w14:paraId="02087836" w14:textId="0389C661" w:rsidR="00A435BD" w:rsidRPr="007D5666" w:rsidRDefault="00AE37AC" w:rsidP="00A435BD">
      <w:pPr>
        <w:pStyle w:val="ListParagraph"/>
        <w:numPr>
          <w:ilvl w:val="0"/>
          <w:numId w:val="40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6E6710">
        <w:rPr>
          <w:rFonts w:ascii="Trebuchet MS" w:hAnsi="Trebuchet MS"/>
          <w:sz w:val="28"/>
          <w:lang w:val="en"/>
        </w:rPr>
        <w:t>Slowly pour the entire wash into the filter paper.</w:t>
      </w:r>
    </w:p>
    <w:p w14:paraId="19F85370" w14:textId="306C56D4" w:rsidR="00A435BD" w:rsidRPr="007D5666" w:rsidRDefault="00AE37AC" w:rsidP="00A435BD">
      <w:pPr>
        <w:pStyle w:val="ListParagraph"/>
        <w:numPr>
          <w:ilvl w:val="0"/>
          <w:numId w:val="40"/>
        </w:numPr>
        <w:spacing w:before="240"/>
        <w:jc w:val="both"/>
        <w:rPr>
          <w:rFonts w:ascii="Trebuchet MS" w:hAnsi="Trebuchet MS"/>
          <w:sz w:val="28"/>
          <w:lang w:val="en-US"/>
        </w:rPr>
      </w:pPr>
      <w:r w:rsidRPr="006E6710">
        <w:rPr>
          <w:rFonts w:ascii="Trebuchet MS" w:hAnsi="Trebuchet MS"/>
          <w:sz w:val="28"/>
          <w:lang w:val="en"/>
        </w:rPr>
        <w:t>Consider the residue in the filter paper.</w:t>
      </w:r>
    </w:p>
    <w:p w14:paraId="66A59C6C" w14:textId="77777777" w:rsidR="00A435BD" w:rsidRDefault="00A435BD" w:rsidP="00A435BD">
      <w:pPr>
        <w:pStyle w:val="ListParagraph"/>
        <w:spacing w:before="240"/>
        <w:jc w:val="both"/>
        <w:rPr>
          <w:rFonts w:ascii="Trebuchet MS" w:hAnsi="Trebuchet MS"/>
          <w:sz w:val="28"/>
          <w:lang w:val="en"/>
        </w:rPr>
      </w:pPr>
    </w:p>
    <w:p w14:paraId="7A6EB692" w14:textId="63F8A0E2" w:rsidR="00A435BD" w:rsidRPr="007D5666" w:rsidRDefault="00C02D31" w:rsidP="00A435BD">
      <w:pPr>
        <w:pStyle w:val="ListParagraph"/>
        <w:spacing w:before="240"/>
        <w:jc w:val="both"/>
        <w:rPr>
          <w:rFonts w:ascii="Trebuchet MS" w:hAnsi="Trebuchet MS"/>
          <w:sz w:val="28"/>
          <w:lang w:val="en-US"/>
        </w:rPr>
      </w:pPr>
      <w:r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56192" behindDoc="0" locked="0" layoutInCell="1" allowOverlap="1" wp14:anchorId="0CF9DF45" wp14:editId="3F019361">
                <wp:simplePos x="0" y="0"/>
                <wp:positionH relativeFrom="column">
                  <wp:posOffset>3443605</wp:posOffset>
                </wp:positionH>
                <wp:positionV relativeFrom="paragraph">
                  <wp:posOffset>210185</wp:posOffset>
                </wp:positionV>
                <wp:extent cx="1325245" cy="2159635"/>
                <wp:effectExtent l="323850" t="323850" r="332105" b="316865"/>
                <wp:wrapNone/>
                <wp:docPr id="834266508" name="Gruppieren 83426650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325245" cy="2159635"/>
                          <a:chOff x="0" y="0"/>
                          <a:chExt cx="1325245" cy="2159635"/>
                        </a:xfrm>
                      </wpg:grpSpPr>
                      <pic:pic xmlns:pic="http://schemas.openxmlformats.org/drawingml/2006/picture">
                        <pic:nvPicPr>
                          <pic:cNvPr id="834266505" name="Grafik 83426650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 rot="5400000">
                            <a:off x="-417195" y="417195"/>
                            <a:ext cx="2159635" cy="1325245"/>
                          </a:xfrm>
                          <a:prstGeom prst="round2DiagRect">
                            <a:avLst>
                              <a:gd name="adj1" fmla="val 16667"/>
                              <a:gd name="adj2" fmla="val 0"/>
                            </a:avLst>
                          </a:prstGeom>
                          <a:ln w="88900" cap="sq">
                            <a:solidFill>
                              <a:srgbClr val="FFFFFF"/>
                            </a:solidFill>
                            <a:miter lim="800000"/>
                          </a:ln>
                          <a:effectLst>
                            <a:outerShdw blurRad="254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834266507" name="Ellipse 834266507"/>
                        <wps:cNvSpPr/>
                        <wps:spPr>
                          <a:xfrm>
                            <a:off x="909378" y="5023"/>
                            <a:ext cx="393700" cy="463550"/>
                          </a:xfrm>
                          <a:prstGeom prst="ellipse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5CE2A47F" w14:textId="3888A230" w:rsidR="00087753" w:rsidRPr="00063CB1" w:rsidRDefault="00087753" w:rsidP="00063CB1">
                              <w:pPr>
                                <w:jc w:val="center"/>
                                <w:rPr>
                                  <w:sz w:val="32"/>
                                </w:rPr>
                              </w:pPr>
                              <w:r>
                                <w:rPr>
                                  <w:sz w:val="32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0CF9DF45" id="Gruppieren 834266508" o:spid="_x0000_s1043" style="position:absolute;left:0;text-align:left;margin-left:271.15pt;margin-top:16.55pt;width:104.35pt;height:170.05pt;z-index:251690496" coordsize="13252,215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">
                <v:shape id="Grafik 834266505" o:spid="_x0000_s1044" type="#_x0000_t75" style="position:absolute;left:-4172;top:4172;width:21596;height:13252;rotation:90;visibility:visible;mso-wrap-style:square" coordsize="2159635,13252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" path="m220879,l2159635,r,l2159635,1104366v,121988,-98891,220879,-220879,220879l,1325245r,l,220879c,98891,98891,,220879,xe" stroked="t" strokecolor="white" strokeweight="7pt">
                  <v:stroke endcap="square"/>
                  <v:imagedata r:id="rId43" o:title=""/>
                  <v:shadow on="t" color="black" opacity="28180f" origin="-.5,-.5" offset="0,0"/>
                  <v:formulas/>
                  <v:path arrowok="t" o:extrusionok="t" o:connecttype="custom" o:connectlocs="220879,0;2159635,0;2159635,0;2159635,1104366;1938756,1325245;0,1325245;0,1325245;0,220879;220879,0" o:connectangles="0,0,0,0,0,0,0,0,0"/>
                </v:shape>
                <v:oval id="Ellipse 834266507" o:spid="_x0000_s1045" style="position:absolute;left:9093;top:50;width:3937;height:463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" fillcolor="#5b9bd5 [3204]" strokecolor="#1f4d78 [1604]" strokeweight="1pt">
                  <v:stroke joinstyle="miter"/>
                  <v:textbox>
                    <w:txbxContent>
                      <w:p w14:paraId="5CE2A47F" w14:textId="3888A230" w:rsidR="00087753" w:rsidRPr="00063CB1" w:rsidRDefault="00087753" w:rsidP="00063CB1">
                        <w:pPr>
                          <w:jc w:val="center"/>
                          <w:rPr>
                            <w:sz w:val="32"/>
                          </w:rPr>
                        </w:pPr>
                        <w:r>
                          <w:rPr>
                            <w:sz w:val="32"/>
                          </w:rPr>
                          <w:t>2</w:t>
                        </w:r>
                      </w:p>
                    </w:txbxContent>
                  </v:textbox>
                </v:oval>
              </v:group>
            </w:pict>
          </mc:Fallback>
        </mc:AlternateContent>
      </w:r>
      <w:r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55168" behindDoc="0" locked="0" layoutInCell="1" allowOverlap="1" wp14:anchorId="0889212C" wp14:editId="3A7FCA4E">
                <wp:simplePos x="0" y="0"/>
                <wp:positionH relativeFrom="column">
                  <wp:posOffset>748030</wp:posOffset>
                </wp:positionH>
                <wp:positionV relativeFrom="paragraph">
                  <wp:posOffset>208915</wp:posOffset>
                </wp:positionV>
                <wp:extent cx="1335405" cy="2159635"/>
                <wp:effectExtent l="323850" t="323850" r="321945" b="316865"/>
                <wp:wrapNone/>
                <wp:docPr id="834266509" name="Gruppieren 83426650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335405" cy="2159635"/>
                          <a:chOff x="0" y="0"/>
                          <a:chExt cx="1335405" cy="2159635"/>
                        </a:xfrm>
                      </wpg:grpSpPr>
                      <pic:pic xmlns:pic="http://schemas.openxmlformats.org/drawingml/2006/picture">
                        <pic:nvPicPr>
                          <pic:cNvPr id="834266504" name="Grafik 83426650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 rot="5400000">
                            <a:off x="-412115" y="412115"/>
                            <a:ext cx="2159635" cy="1335405"/>
                          </a:xfrm>
                          <a:prstGeom prst="round2DiagRect">
                            <a:avLst>
                              <a:gd name="adj1" fmla="val 16667"/>
                              <a:gd name="adj2" fmla="val 0"/>
                            </a:avLst>
                          </a:prstGeom>
                          <a:ln w="88900" cap="sq">
                            <a:solidFill>
                              <a:srgbClr val="FFFFFF"/>
                            </a:solidFill>
                            <a:miter lim="800000"/>
                          </a:ln>
                          <a:effectLst>
                            <a:outerShdw blurRad="254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834266506" name="Ellipse 834266506"/>
                        <wps:cNvSpPr/>
                        <wps:spPr>
                          <a:xfrm>
                            <a:off x="27768" y="27651"/>
                            <a:ext cx="393700" cy="463550"/>
                          </a:xfrm>
                          <a:prstGeom prst="ellipse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0EE7E567" w14:textId="0B268143" w:rsidR="00087753" w:rsidRPr="00063CB1" w:rsidRDefault="00087753" w:rsidP="00063CB1">
                              <w:pPr>
                                <w:jc w:val="center"/>
                                <w:rPr>
                                  <w:sz w:val="32"/>
                                </w:rPr>
                              </w:pPr>
                              <w:r>
                                <w:rPr>
                                  <w:sz w:val="32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0889212C" id="Gruppieren 834266509" o:spid="_x0000_s1046" style="position:absolute;left:0;text-align:left;margin-left:58.9pt;margin-top:16.45pt;width:105.15pt;height:170.05pt;z-index:251689472" coordsize="13354,215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">
                <v:shape id="Grafik 834266504" o:spid="_x0000_s1047" type="#_x0000_t75" style="position:absolute;left:-4121;top:4121;width:21596;height:13354;rotation:90;visibility:visible;mso-wrap-style:square" coordsize="2159635,13354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" path="m222572,l2159635,r,l2159635,1112833v,122923,-99649,222572,-222572,222572l,1335405r,l,222572c,99649,99649,,222572,xe" stroked="t" strokecolor="white" strokeweight="7pt">
                  <v:stroke endcap="square"/>
                  <v:imagedata r:id="rId45" o:title=""/>
                  <v:shadow on="t" color="black" opacity="28180f" origin="-.5,-.5" offset="0,0"/>
                  <v:formulas/>
                  <v:path arrowok="t" o:extrusionok="t" o:connecttype="custom" o:connectlocs="222572,0;2159635,0;2159635,0;2159635,1112833;1937063,1335405;0,1335405;0,1335405;0,222572;222572,0" o:connectangles="0,0,0,0,0,0,0,0,0"/>
                </v:shape>
                <v:oval id="Ellipse 834266506" o:spid="_x0000_s1048" style="position:absolute;left:277;top:276;width:3937;height:463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" fillcolor="#5b9bd5 [3204]" strokecolor="#1f4d78 [1604]" strokeweight="1pt">
                  <v:stroke joinstyle="miter"/>
                  <v:textbox>
                    <w:txbxContent>
                      <w:p w14:paraId="0EE7E567" w14:textId="0B268143" w:rsidR="00087753" w:rsidRPr="00063CB1" w:rsidRDefault="00087753" w:rsidP="00063CB1">
                        <w:pPr>
                          <w:jc w:val="center"/>
                          <w:rPr>
                            <w:sz w:val="32"/>
                          </w:rPr>
                        </w:pPr>
                        <w:r>
                          <w:rPr>
                            <w:sz w:val="32"/>
                          </w:rPr>
                          <w:t>1</w:t>
                        </w:r>
                      </w:p>
                    </w:txbxContent>
                  </v:textbox>
                </v:oval>
              </v:group>
            </w:pict>
          </mc:Fallback>
        </mc:AlternateContent>
      </w:r>
      <w:r w:rsidRPr="00C02D31">
        <w:rPr>
          <w:rFonts w:ascii="Trebuchet MS" w:hAnsi="Trebuchet MS"/>
          <w:noProof/>
          <w:sz w:val="28"/>
          <w:lang w:val="en-US"/>
        </w:rPr>
        <mc:AlternateContent>
          <mc:Choice Requires="wpg">
            <w:drawing>
              <wp:anchor distT="0" distB="0" distL="114300" distR="114300" simplePos="0" relativeHeight="251653120" behindDoc="0" locked="0" layoutInCell="1" allowOverlap="1" wp14:anchorId="0A1FCCB1" wp14:editId="5380D28C">
                <wp:simplePos x="0" y="0"/>
                <wp:positionH relativeFrom="column">
                  <wp:posOffset>879475</wp:posOffset>
                </wp:positionH>
                <wp:positionV relativeFrom="paragraph">
                  <wp:posOffset>3183890</wp:posOffset>
                </wp:positionV>
                <wp:extent cx="1200785" cy="2158365"/>
                <wp:effectExtent l="323850" t="323850" r="323215" b="318135"/>
                <wp:wrapNone/>
                <wp:docPr id="834266497" name="Gruppieren 83426649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200785" cy="2158365"/>
                          <a:chOff x="0" y="0"/>
                          <a:chExt cx="1200785" cy="2158365"/>
                        </a:xfrm>
                      </wpg:grpSpPr>
                      <pic:pic xmlns:pic="http://schemas.openxmlformats.org/drawingml/2006/picture">
                        <pic:nvPicPr>
                          <pic:cNvPr id="834266498" name="Grafik 83426649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 rot="5400000">
                            <a:off x="-478790" y="478790"/>
                            <a:ext cx="2158365" cy="1200785"/>
                          </a:xfrm>
                          <a:prstGeom prst="round2DiagRect">
                            <a:avLst>
                              <a:gd name="adj1" fmla="val 16667"/>
                              <a:gd name="adj2" fmla="val 0"/>
                            </a:avLst>
                          </a:prstGeom>
                          <a:ln w="88900" cap="sq">
                            <a:solidFill>
                              <a:srgbClr val="FFFFFF"/>
                            </a:solidFill>
                            <a:miter lim="800000"/>
                          </a:ln>
                          <a:effectLst>
                            <a:outerShdw blurRad="254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834266499" name="Ellipse 834266499"/>
                        <wps:cNvSpPr/>
                        <wps:spPr>
                          <a:xfrm>
                            <a:off x="19685" y="1682115"/>
                            <a:ext cx="393700" cy="463550"/>
                          </a:xfrm>
                          <a:prstGeom prst="ellipse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0551657C" w14:textId="77777777" w:rsidR="00087753" w:rsidRPr="00063CB1" w:rsidRDefault="00087753" w:rsidP="00063CB1">
                              <w:pPr>
                                <w:jc w:val="center"/>
                                <w:rPr>
                                  <w:sz w:val="32"/>
                                </w:rPr>
                              </w:pPr>
                              <w:r w:rsidRPr="00184CA8">
                                <w:rPr>
                                  <w:sz w:val="32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0A1FCCB1" id="Gruppieren 834266497" o:spid="_x0000_s1049" style="position:absolute;left:0;text-align:left;margin-left:69.25pt;margin-top:250.7pt;width:94.55pt;height:169.95pt;z-index:251687424" coordsize="12007,2158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">
                <v:shape id="Grafik 834266498" o:spid="_x0000_s1050" type="#_x0000_t75" style="position:absolute;left:-4788;top:4788;width:21583;height:12007;rotation:90;visibility:visible;mso-wrap-style:square" coordsize="2158365,12007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" path="m200135,l2158365,r,l2158365,1000650v,110532,-89603,200135,-200135,200135l,1200785r,l,200135c,89603,89603,,200135,xe" stroked="t" strokecolor="white" strokeweight="7pt">
                  <v:stroke endcap="square"/>
                  <v:imagedata r:id="rId37" o:title=""/>
                  <v:shadow on="t" color="black" opacity="28180f" origin="-.5,-.5" offset="0,0"/>
                  <v:formulas/>
                  <v:path arrowok="t" o:extrusionok="t" o:connecttype="custom" o:connectlocs="200135,0;2158365,0;2158365,0;2158365,1000650;1958230,1200785;0,1200785;0,1200785;0,200135;200135,0" o:connectangles="0,0,0,0,0,0,0,0,0"/>
                </v:shape>
                <v:oval id="Ellipse 834266499" o:spid="_x0000_s1051" style="position:absolute;left:196;top:16821;width:3937;height:463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" fillcolor="#5b9bd5 [3204]" strokecolor="#1f4d78 [1604]" strokeweight="1pt">
                  <v:stroke joinstyle="miter"/>
                  <v:textbox>
                    <w:txbxContent>
                      <w:p w14:paraId="0551657C" w14:textId="77777777" w:rsidR="00087753" w:rsidRPr="00063CB1" w:rsidRDefault="00087753" w:rsidP="00063CB1">
                        <w:pPr>
                          <w:jc w:val="center"/>
                          <w:rPr>
                            <w:sz w:val="32"/>
                          </w:rPr>
                        </w:pPr>
                        <w:r w:rsidRPr="00184CA8">
                          <w:rPr>
                            <w:sz w:val="32"/>
                          </w:rPr>
                          <w:t>3</w:t>
                        </w:r>
                      </w:p>
                    </w:txbxContent>
                  </v:textbox>
                </v:oval>
              </v:group>
            </w:pict>
          </mc:Fallback>
        </mc:AlternateContent>
      </w:r>
    </w:p>
    <w:p w14:paraId="045EE8FE" w14:textId="7C3EC78D" w:rsidR="00A435BD" w:rsidRPr="007D5666" w:rsidRDefault="00AE37AC" w:rsidP="00A435BD">
      <w:pPr>
        <w:pStyle w:val="ListParagraph"/>
        <w:spacing w:before="240"/>
        <w:jc w:val="both"/>
        <w:rPr>
          <w:rFonts w:ascii="Trebuchet MS" w:hAnsi="Trebuchet MS"/>
          <w:sz w:val="28"/>
          <w:lang w:val="en-US"/>
        </w:rPr>
      </w:pPr>
      <w:r w:rsidRPr="007D5666">
        <w:rPr>
          <w:rFonts w:ascii="Trebuchet MS" w:hAnsi="Trebuchet MS"/>
          <w:noProof/>
          <w:sz w:val="28"/>
          <w:lang w:val="en-US" w:eastAsia="de-DE"/>
        </w:rPr>
        <w:t xml:space="preserve">                                         </w:t>
      </w:r>
    </w:p>
    <w:p w14:paraId="481D05C1" w14:textId="1EC63570" w:rsidR="00A435BD" w:rsidRPr="007D5666" w:rsidRDefault="00C02D31" w:rsidP="00A435BD">
      <w:pPr>
        <w:spacing w:before="240"/>
        <w:rPr>
          <w:rFonts w:ascii="Trebuchet MS" w:hAnsi="Trebuchet MS"/>
          <w:noProof/>
          <w:sz w:val="28"/>
          <w:lang w:val="en-US" w:eastAsia="de-DE"/>
        </w:rPr>
      </w:pPr>
      <w:r w:rsidRPr="00C02D31">
        <w:rPr>
          <w:rFonts w:ascii="Trebuchet MS" w:hAnsi="Trebuchet MS"/>
          <w:noProof/>
          <w:sz w:val="28"/>
          <w:lang w:val="en-US"/>
        </w:rPr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6C2B7CB0" wp14:editId="4B7D9F48">
                <wp:simplePos x="0" y="0"/>
                <wp:positionH relativeFrom="column">
                  <wp:posOffset>3572106</wp:posOffset>
                </wp:positionH>
                <wp:positionV relativeFrom="paragraph">
                  <wp:posOffset>2618105</wp:posOffset>
                </wp:positionV>
                <wp:extent cx="1196340" cy="2159635"/>
                <wp:effectExtent l="323850" t="323850" r="327660" b="316865"/>
                <wp:wrapNone/>
                <wp:docPr id="834266500" name="Gruppieren 83426650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196340" cy="2159635"/>
                          <a:chOff x="0" y="0"/>
                          <a:chExt cx="1196340" cy="2159635"/>
                        </a:xfrm>
                      </wpg:grpSpPr>
                      <pic:pic xmlns:pic="http://schemas.openxmlformats.org/drawingml/2006/picture">
                        <pic:nvPicPr>
                          <pic:cNvPr id="834266502" name="Grafik 83426650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 rot="5400000">
                            <a:off x="-481648" y="481648"/>
                            <a:ext cx="2159635" cy="1196340"/>
                          </a:xfrm>
                          <a:prstGeom prst="round2DiagRect">
                            <a:avLst>
                              <a:gd name="adj1" fmla="val 16667"/>
                              <a:gd name="adj2" fmla="val 0"/>
                            </a:avLst>
                          </a:prstGeom>
                          <a:ln w="88900" cap="sq">
                            <a:solidFill>
                              <a:srgbClr val="FFFFFF"/>
                            </a:solidFill>
                            <a:miter lim="800000"/>
                          </a:ln>
                          <a:effectLst>
                            <a:outerShdw blurRad="254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834266503" name="Ellipse 834266503"/>
                        <wps:cNvSpPr/>
                        <wps:spPr>
                          <a:xfrm>
                            <a:off x="762952" y="1656398"/>
                            <a:ext cx="393700" cy="463550"/>
                          </a:xfrm>
                          <a:prstGeom prst="ellipse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1EAEED76" w14:textId="77777777" w:rsidR="00087753" w:rsidRPr="00063CB1" w:rsidRDefault="00087753" w:rsidP="00063CB1">
                              <w:pPr>
                                <w:jc w:val="center"/>
                                <w:rPr>
                                  <w:sz w:val="32"/>
                                </w:rPr>
                              </w:pPr>
                              <w:r>
                                <w:rPr>
                                  <w:sz w:val="32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6C2B7CB0" id="Gruppieren 834266500" o:spid="_x0000_s1052" style="position:absolute;margin-left:281.25pt;margin-top:206.15pt;width:94.2pt;height:170.05pt;z-index:251688448" coordsize="11963,215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">
                <v:shape id="Grafik 834266502" o:spid="_x0000_s1053" type="#_x0000_t75" style="position:absolute;left:-4816;top:4816;width:21596;height:11963;rotation:90;visibility:visible;mso-wrap-style:square" coordsize="2159635,11963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" path="m199394,l2159635,r,l2159635,996946v,110122,-89272,199394,-199394,199394l,1196340r,l,199394c,89272,89272,,199394,xe" stroked="t" strokecolor="white" strokeweight="7pt">
                  <v:stroke endcap="square"/>
                  <v:imagedata r:id="rId35" o:title=""/>
                  <v:shadow on="t" color="black" opacity="28180f" origin="-.5,-.5" offset="0,0"/>
                  <v:formulas/>
                  <v:path arrowok="t" o:extrusionok="t" o:connecttype="custom" o:connectlocs="199394,0;2159635,0;2159635,0;2159635,996946;1960241,1196340;0,1196340;0,1196340;0,199394;199394,0" o:connectangles="0,0,0,0,0,0,0,0,0"/>
                </v:shape>
                <v:oval id="Ellipse 834266503" o:spid="_x0000_s1054" style="position:absolute;left:7629;top:16563;width:3937;height:463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" fillcolor="#5b9bd5 [3204]" strokecolor="#1f4d78 [1604]" strokeweight="1pt">
                  <v:stroke joinstyle="miter"/>
                  <v:textbox>
                    <w:txbxContent>
                      <w:p w14:paraId="1EAEED76" w14:textId="77777777" w:rsidR="00087753" w:rsidRPr="00063CB1" w:rsidRDefault="00087753" w:rsidP="00063CB1">
                        <w:pPr>
                          <w:jc w:val="center"/>
                          <w:rPr>
                            <w:sz w:val="32"/>
                          </w:rPr>
                        </w:pPr>
                        <w:r>
                          <w:rPr>
                            <w:sz w:val="32"/>
                          </w:rPr>
                          <w:t>4</w:t>
                        </w:r>
                      </w:p>
                    </w:txbxContent>
                  </v:textbox>
                </v:oval>
              </v:group>
            </w:pict>
          </mc:Fallback>
        </mc:AlternateContent>
      </w:r>
      <w:r w:rsidR="00AE37AC" w:rsidRPr="007D5666">
        <w:rPr>
          <w:rFonts w:ascii="Trebuchet MS" w:hAnsi="Trebuchet MS"/>
          <w:noProof/>
          <w:sz w:val="28"/>
          <w:lang w:val="en-US" w:eastAsia="de-DE"/>
        </w:rPr>
        <w:t xml:space="preserve">                                                                     </w:t>
      </w:r>
      <w:r w:rsidR="00AE37AC" w:rsidRPr="007D5666">
        <w:rPr>
          <w:rFonts w:ascii="Trebuchet MS" w:hAnsi="Trebuchet MS"/>
          <w:noProof/>
          <w:sz w:val="28"/>
          <w:lang w:val="en-US" w:eastAsia="de-DE"/>
        </w:rPr>
        <w:br w:type="page"/>
      </w:r>
    </w:p>
    <w:p w14:paraId="748E6F5E" w14:textId="52774126" w:rsidR="00A435BD" w:rsidRPr="00CC6951" w:rsidRDefault="0029638E" w:rsidP="00A435BD">
      <w:pPr>
        <w:ind w:right="-284"/>
        <w:rPr>
          <w:rFonts w:ascii="Trebuchet MS" w:hAnsi="Trebuchet MS"/>
          <w:b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51424" behindDoc="0" locked="0" layoutInCell="1" allowOverlap="1" wp14:anchorId="40959845" wp14:editId="415B15FD">
            <wp:simplePos x="0" y="0"/>
            <wp:positionH relativeFrom="column">
              <wp:posOffset>3894553</wp:posOffset>
            </wp:positionH>
            <wp:positionV relativeFrom="paragraph">
              <wp:posOffset>-23251</wp:posOffset>
            </wp:positionV>
            <wp:extent cx="613410" cy="687070"/>
            <wp:effectExtent l="0" t="0" r="0" b="0"/>
            <wp:wrapNone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458F5" w:rsidRPr="00C458F5"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743232" behindDoc="0" locked="0" layoutInCell="1" allowOverlap="1" wp14:anchorId="6D385111" wp14:editId="1CBF0B1B">
            <wp:simplePos x="0" y="0"/>
            <wp:positionH relativeFrom="column">
              <wp:posOffset>3692525</wp:posOffset>
            </wp:positionH>
            <wp:positionV relativeFrom="paragraph">
              <wp:posOffset>-150495</wp:posOffset>
            </wp:positionV>
            <wp:extent cx="822325" cy="660400"/>
            <wp:effectExtent l="0" t="0" r="0" b="6350"/>
            <wp:wrapNone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" name="Grafik 1102"/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325" cy="66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Station </w:t>
      </w:r>
      <w:r w:rsidR="005E0026">
        <w:rPr>
          <w:rFonts w:ascii="Trebuchet MS" w:hAnsi="Trebuchet MS"/>
          <w:b/>
          <w:color w:val="1F3864" w:themeColor="accent5" w:themeShade="80"/>
          <w:sz w:val="36"/>
          <w:lang w:val="en-US"/>
        </w:rPr>
        <w:t>2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>: Examination of textiles</w:t>
      </w:r>
    </w:p>
    <w:p w14:paraId="7581D8ED" w14:textId="77777777" w:rsidR="00A435BD" w:rsidRPr="007D5666" w:rsidRDefault="00AE37AC" w:rsidP="00A435BD">
      <w:pPr>
        <w:spacing w:before="240"/>
        <w:rPr>
          <w:rFonts w:ascii="Trebuchet MS" w:hAnsi="Trebuchet MS"/>
          <w:sz w:val="28"/>
          <w:u w:val="single"/>
          <w:lang w:val="en-US"/>
        </w:rPr>
      </w:pPr>
      <w:r w:rsidRPr="007D5666">
        <w:rPr>
          <w:rFonts w:ascii="Trebuchet MS" w:hAnsi="Trebuchet MS"/>
          <w:sz w:val="28"/>
          <w:u w:val="single"/>
          <w:lang w:val="en-US"/>
        </w:rPr>
        <w:t xml:space="preserve">Instruction – Part B </w:t>
      </w:r>
    </w:p>
    <w:p w14:paraId="116BED3E" w14:textId="28743A02" w:rsidR="00A435BD" w:rsidRPr="00B52D64" w:rsidRDefault="00AE37AC" w:rsidP="00A435BD">
      <w:pPr>
        <w:spacing w:before="240"/>
        <w:ind w:left="360"/>
        <w:rPr>
          <w:rFonts w:ascii="Trebuchet MS" w:hAnsi="Trebuchet MS"/>
          <w:sz w:val="28"/>
          <w:lang w:val="en"/>
        </w:rPr>
      </w:pPr>
      <w:r w:rsidRPr="00B52D64">
        <w:rPr>
          <w:rFonts w:ascii="Trebuchet MS" w:hAnsi="Trebuchet MS"/>
          <w:sz w:val="28"/>
          <w:lang w:val="en"/>
        </w:rPr>
        <w:t xml:space="preserve">Put the filter paper in a plastic dish and place it under the </w:t>
      </w:r>
      <w:r w:rsidR="00DE7386">
        <w:rPr>
          <w:rFonts w:ascii="Trebuchet MS" w:hAnsi="Trebuchet MS"/>
          <w:sz w:val="28"/>
          <w:lang w:val="en"/>
        </w:rPr>
        <w:t>micr</w:t>
      </w:r>
      <w:r w:rsidR="00DE7386">
        <w:rPr>
          <w:rFonts w:ascii="Trebuchet MS" w:hAnsi="Trebuchet MS"/>
          <w:sz w:val="28"/>
          <w:lang w:val="en"/>
        </w:rPr>
        <w:t>o</w:t>
      </w:r>
      <w:r w:rsidR="00DE7386">
        <w:rPr>
          <w:rFonts w:ascii="Trebuchet MS" w:hAnsi="Trebuchet MS"/>
          <w:sz w:val="28"/>
          <w:lang w:val="en"/>
        </w:rPr>
        <w:t>scope</w:t>
      </w:r>
      <w:r w:rsidRPr="00B52D64">
        <w:rPr>
          <w:rFonts w:ascii="Trebuchet MS" w:hAnsi="Trebuchet MS"/>
          <w:sz w:val="28"/>
          <w:lang w:val="en"/>
        </w:rPr>
        <w:t xml:space="preserve">. Look into the </w:t>
      </w:r>
      <w:r w:rsidR="00DE7386">
        <w:rPr>
          <w:rFonts w:ascii="Trebuchet MS" w:hAnsi="Trebuchet MS"/>
          <w:sz w:val="28"/>
          <w:lang w:val="en"/>
        </w:rPr>
        <w:t>microscope</w:t>
      </w:r>
      <w:r w:rsidR="00DE7386" w:rsidRPr="00B52D64">
        <w:rPr>
          <w:rFonts w:ascii="Trebuchet MS" w:hAnsi="Trebuchet MS"/>
          <w:sz w:val="28"/>
          <w:lang w:val="en"/>
        </w:rPr>
        <w:t xml:space="preserve"> </w:t>
      </w:r>
      <w:r w:rsidRPr="00B52D64">
        <w:rPr>
          <w:rFonts w:ascii="Trebuchet MS" w:hAnsi="Trebuchet MS"/>
          <w:sz w:val="28"/>
          <w:lang w:val="en"/>
        </w:rPr>
        <w:t>and focus on the image with the help of the adjusting screw.</w:t>
      </w:r>
    </w:p>
    <w:p w14:paraId="747921C9" w14:textId="0DE2332D" w:rsidR="00A435BD" w:rsidRPr="007D5666" w:rsidRDefault="00AE37AC" w:rsidP="00A435BD">
      <w:pPr>
        <w:spacing w:before="240"/>
        <w:ind w:left="360"/>
        <w:rPr>
          <w:rFonts w:ascii="Trebuchet MS" w:hAnsi="Trebuchet MS"/>
          <w:sz w:val="28"/>
          <w:lang w:val="en-US"/>
        </w:rPr>
      </w:pPr>
      <w:r w:rsidRPr="00B52D64">
        <w:rPr>
          <w:rFonts w:ascii="Trebuchet MS" w:hAnsi="Trebuchet MS"/>
          <w:sz w:val="28"/>
          <w:lang w:val="en"/>
        </w:rPr>
        <w:t xml:space="preserve">Look at the residue with the </w:t>
      </w:r>
      <w:r w:rsidR="00DE7386">
        <w:rPr>
          <w:rFonts w:ascii="Trebuchet MS" w:hAnsi="Trebuchet MS"/>
          <w:sz w:val="28"/>
          <w:lang w:val="en"/>
        </w:rPr>
        <w:t>microscope</w:t>
      </w:r>
      <w:r w:rsidRPr="00B52D64">
        <w:rPr>
          <w:rFonts w:ascii="Trebuchet MS" w:hAnsi="Trebuchet MS"/>
          <w:sz w:val="28"/>
          <w:lang w:val="en"/>
        </w:rPr>
        <w:t>. Describe your observation and record it in your workbook.</w:t>
      </w:r>
    </w:p>
    <w:p w14:paraId="66121A0C" w14:textId="1C36A7E5" w:rsidR="00A435BD" w:rsidRPr="007D5666" w:rsidRDefault="00A435BD" w:rsidP="00A435BD">
      <w:pPr>
        <w:spacing w:before="240"/>
        <w:ind w:left="360"/>
        <w:rPr>
          <w:rFonts w:ascii="Trebuchet MS" w:hAnsi="Trebuchet MS"/>
          <w:sz w:val="28"/>
          <w:lang w:val="en-US"/>
        </w:rPr>
      </w:pPr>
    </w:p>
    <w:p w14:paraId="5F7E2C47" w14:textId="27FF542D" w:rsidR="00A435BD" w:rsidRDefault="00A519C0" w:rsidP="00A435BD">
      <w:pPr>
        <w:tabs>
          <w:tab w:val="left" w:pos="6312"/>
        </w:tabs>
        <w:rPr>
          <w:lang w:val="en-US"/>
        </w:rPr>
      </w:pPr>
      <w:r w:rsidRPr="00A519C0">
        <w:rPr>
          <w:noProof/>
          <w:lang w:val="en-US"/>
        </w:rPr>
        <w:drawing>
          <wp:anchor distT="0" distB="0" distL="114300" distR="114300" simplePos="0" relativeHeight="251638784" behindDoc="1" locked="0" layoutInCell="1" allowOverlap="1" wp14:anchorId="1A3583A0" wp14:editId="628834F0">
            <wp:simplePos x="0" y="0"/>
            <wp:positionH relativeFrom="margin">
              <wp:align>center</wp:align>
            </wp:positionH>
            <wp:positionV relativeFrom="paragraph">
              <wp:posOffset>187960</wp:posOffset>
            </wp:positionV>
            <wp:extent cx="5962015" cy="3353435"/>
            <wp:effectExtent l="0" t="0" r="635" b="0"/>
            <wp:wrapTight wrapText="bothSides">
              <wp:wrapPolygon edited="0">
                <wp:start x="0" y="0"/>
                <wp:lineTo x="0" y="21473"/>
                <wp:lineTo x="21533" y="21473"/>
                <wp:lineTo x="21533" y="0"/>
                <wp:lineTo x="0" y="0"/>
              </wp:wrapPolygon>
            </wp:wrapTight>
            <wp:docPr id="834266516" name="Grafik 834266516" descr="C:\Users\bt305302\Documents\03_Daten\02_American Biology Teacher\Major Revisions\Manuscript Revisions\Binocular_Englisch_Major Revision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t305302\Documents\03_Daten\02_American Biology Teacher\Major Revisions\Manuscript Revisions\Binocular_Englisch_Major Revisions.tif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2015" cy="3353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519C0">
        <w:rPr>
          <w:noProof/>
        </w:rPr>
        <w:t xml:space="preserve"> </w:t>
      </w:r>
    </w:p>
    <w:p w14:paraId="06758B8B" w14:textId="77777777" w:rsidR="00A435BD" w:rsidRPr="00A84659" w:rsidRDefault="00A435BD" w:rsidP="00A435BD">
      <w:pPr>
        <w:rPr>
          <w:lang w:val="en-US"/>
        </w:rPr>
      </w:pPr>
    </w:p>
    <w:p w14:paraId="0F95DB26" w14:textId="77777777" w:rsidR="00A435BD" w:rsidRPr="00A84659" w:rsidRDefault="00A435BD" w:rsidP="00A435BD">
      <w:pPr>
        <w:rPr>
          <w:lang w:val="en-US"/>
        </w:rPr>
      </w:pPr>
    </w:p>
    <w:p w14:paraId="03050A20" w14:textId="77777777" w:rsidR="00A435BD" w:rsidRPr="00A84659" w:rsidRDefault="00A435BD" w:rsidP="00A435BD">
      <w:pPr>
        <w:rPr>
          <w:lang w:val="en-US"/>
        </w:rPr>
      </w:pPr>
    </w:p>
    <w:p w14:paraId="73622A20" w14:textId="77777777" w:rsidR="00A435BD" w:rsidRDefault="00A435BD" w:rsidP="00A435BD">
      <w:pPr>
        <w:rPr>
          <w:lang w:val="en-US"/>
        </w:rPr>
      </w:pPr>
    </w:p>
    <w:p w14:paraId="17F7148A" w14:textId="77777777" w:rsidR="00A435BD" w:rsidRDefault="00AE37AC" w:rsidP="00A435BD">
      <w:pPr>
        <w:rPr>
          <w:lang w:val="en-US"/>
        </w:rPr>
      </w:pPr>
      <w:r>
        <w:rPr>
          <w:lang w:val="en-US"/>
        </w:rPr>
        <w:br w:type="page"/>
      </w:r>
    </w:p>
    <w:p w14:paraId="1241D9C7" w14:textId="440B4292" w:rsidR="00A435BD" w:rsidRPr="00CC6951" w:rsidRDefault="0029638E" w:rsidP="00A435BD">
      <w:pPr>
        <w:ind w:right="-284"/>
        <w:rPr>
          <w:rFonts w:ascii="Trebuchet MS" w:hAnsi="Trebuchet MS"/>
          <w:b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48352" behindDoc="0" locked="0" layoutInCell="1" allowOverlap="1" wp14:anchorId="38B1973B" wp14:editId="5A6AABC0">
            <wp:simplePos x="0" y="0"/>
            <wp:positionH relativeFrom="column">
              <wp:posOffset>3851031</wp:posOffset>
            </wp:positionH>
            <wp:positionV relativeFrom="paragraph">
              <wp:posOffset>34534</wp:posOffset>
            </wp:positionV>
            <wp:extent cx="613410" cy="687070"/>
            <wp:effectExtent l="0" t="0" r="0" b="0"/>
            <wp:wrapNone/>
            <wp:docPr id="17" name="Grafik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D33BC"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590656" behindDoc="0" locked="0" layoutInCell="1" allowOverlap="1" wp14:anchorId="772CFD03" wp14:editId="0F2DF9B7">
            <wp:simplePos x="0" y="0"/>
            <wp:positionH relativeFrom="column">
              <wp:posOffset>3653155</wp:posOffset>
            </wp:positionH>
            <wp:positionV relativeFrom="paragraph">
              <wp:posOffset>-117475</wp:posOffset>
            </wp:positionV>
            <wp:extent cx="822325" cy="660400"/>
            <wp:effectExtent l="0" t="0" r="0" b="6350"/>
            <wp:wrapNone/>
            <wp:docPr id="50" name="Grafik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Grafik 50"/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325" cy="66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Station </w:t>
      </w:r>
      <w:r w:rsidR="00EF4AD6">
        <w:rPr>
          <w:rFonts w:ascii="Trebuchet MS" w:hAnsi="Trebuchet MS"/>
          <w:b/>
          <w:color w:val="1F3864" w:themeColor="accent5" w:themeShade="80"/>
          <w:sz w:val="36"/>
          <w:lang w:val="en-US"/>
        </w:rPr>
        <w:t>2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>: Examination of textiles</w:t>
      </w:r>
    </w:p>
    <w:p w14:paraId="6AF086E3" w14:textId="2873A422" w:rsidR="0074500E" w:rsidRDefault="0074500E" w:rsidP="00A435BD">
      <w:pPr>
        <w:rPr>
          <w:lang w:val="en-US"/>
        </w:rPr>
      </w:pPr>
    </w:p>
    <w:p w14:paraId="776C74F4" w14:textId="77777777" w:rsidR="0074500E" w:rsidRDefault="0074500E" w:rsidP="00A435BD">
      <w:pPr>
        <w:rPr>
          <w:lang w:val="en-US"/>
        </w:rPr>
      </w:pPr>
    </w:p>
    <w:p w14:paraId="27B7B4AD" w14:textId="77777777" w:rsidR="00BE5BD3" w:rsidRDefault="00475246" w:rsidP="00063CB1">
      <w:pPr>
        <w:rPr>
          <w:rFonts w:ascii="Trebuchet MS" w:hAnsi="Trebuchet MS"/>
          <w:b/>
          <w:bCs/>
          <w:sz w:val="28"/>
          <w:u w:val="single"/>
          <w:lang w:val="en-US"/>
        </w:rPr>
      </w:pPr>
      <w:r w:rsidRPr="00BE5BD3">
        <w:rPr>
          <w:rFonts w:ascii="Trebuchet MS" w:hAnsi="Trebuchet MS"/>
          <w:b/>
          <w:bCs/>
          <w:sz w:val="28"/>
          <w:u w:val="single"/>
          <w:lang w:val="en-US"/>
        </w:rPr>
        <w:t>Info: Textiles</w:t>
      </w:r>
    </w:p>
    <w:p w14:paraId="045481E6" w14:textId="6EC2B500" w:rsidR="00475246" w:rsidRPr="00063CB1" w:rsidRDefault="00475246" w:rsidP="00063CB1">
      <w:pPr>
        <w:rPr>
          <w:rFonts w:ascii="Trebuchet MS" w:hAnsi="Trebuchet MS"/>
          <w:b/>
          <w:bCs/>
          <w:sz w:val="28"/>
          <w:u w:val="single"/>
          <w:lang w:val="en-US"/>
        </w:rPr>
      </w:pPr>
      <w:r w:rsidRPr="00BE5BD3">
        <w:rPr>
          <w:rFonts w:ascii="Trebuchet MS" w:hAnsi="Trebuchet MS"/>
          <w:sz w:val="28"/>
          <w:lang w:val="en-US"/>
        </w:rPr>
        <w:t>Textiles are</w:t>
      </w:r>
      <w:r w:rsidR="00F05DEB">
        <w:rPr>
          <w:rFonts w:ascii="Trebuchet MS" w:hAnsi="Trebuchet MS"/>
          <w:sz w:val="28"/>
          <w:lang w:val="en-US"/>
        </w:rPr>
        <w:t>,</w:t>
      </w:r>
      <w:r w:rsidRPr="00BE5BD3">
        <w:rPr>
          <w:rFonts w:ascii="Trebuchet MS" w:hAnsi="Trebuchet MS"/>
          <w:sz w:val="28"/>
          <w:lang w:val="en-US"/>
        </w:rPr>
        <w:t xml:space="preserve"> for example</w:t>
      </w:r>
      <w:r w:rsidR="00F05DEB">
        <w:rPr>
          <w:rFonts w:ascii="Trebuchet MS" w:hAnsi="Trebuchet MS"/>
          <w:sz w:val="28"/>
          <w:lang w:val="en-US"/>
        </w:rPr>
        <w:t>,</w:t>
      </w:r>
      <w:r w:rsidRPr="00BE5BD3">
        <w:rPr>
          <w:rFonts w:ascii="Trebuchet MS" w:hAnsi="Trebuchet MS"/>
          <w:sz w:val="28"/>
          <w:lang w:val="en-US"/>
        </w:rPr>
        <w:t xml:space="preserve"> clothes or blankets made out of fabric.</w:t>
      </w:r>
    </w:p>
    <w:p w14:paraId="62969EA9" w14:textId="49F37347" w:rsidR="00475246" w:rsidRPr="00063CB1" w:rsidRDefault="0001143D" w:rsidP="00A435BD">
      <w:pPr>
        <w:rPr>
          <w:rFonts w:ascii="Trebuchet MS" w:hAnsi="Trebuchet MS"/>
          <w:b/>
          <w:bCs/>
          <w:sz w:val="28"/>
          <w:u w:val="single"/>
          <w:lang w:val="en-US"/>
        </w:rPr>
      </w:pPr>
      <w:r w:rsidRPr="00AB28EF">
        <w:rPr>
          <w:rFonts w:ascii="Trebuchet MS" w:hAnsi="Trebuchet MS"/>
          <w:noProof/>
          <w:sz w:val="28"/>
          <w:lang w:val="en-US"/>
        </w:rPr>
        <w:drawing>
          <wp:anchor distT="0" distB="0" distL="114300" distR="114300" simplePos="0" relativeHeight="251657216" behindDoc="1" locked="0" layoutInCell="1" allowOverlap="1" wp14:anchorId="3C49295E" wp14:editId="0F215A21">
            <wp:simplePos x="0" y="0"/>
            <wp:positionH relativeFrom="margin">
              <wp:posOffset>652780</wp:posOffset>
            </wp:positionH>
            <wp:positionV relativeFrom="paragraph">
              <wp:posOffset>28575</wp:posOffset>
            </wp:positionV>
            <wp:extent cx="3636645" cy="2305050"/>
            <wp:effectExtent l="0" t="0" r="1905" b="0"/>
            <wp:wrapTight wrapText="bothSides">
              <wp:wrapPolygon edited="0">
                <wp:start x="0" y="0"/>
                <wp:lineTo x="0" y="21421"/>
                <wp:lineTo x="21498" y="21421"/>
                <wp:lineTo x="21498" y="0"/>
                <wp:lineTo x="0" y="0"/>
              </wp:wrapPolygon>
            </wp:wrapTight>
            <wp:docPr id="834266510" name="Grafik 834266510" descr="C:\Users\bt305302\Documents\03_Daten\02_American Biology Teacher\Major Revisions\Manuscript Revisions\Info Textile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t305302\Documents\03_Daten\02_American Biology Teacher\Major Revisions\Manuscript Revisions\Info Textiles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46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636645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F493A4E" w14:textId="16907278" w:rsidR="00AB28EF" w:rsidRDefault="00AB28EF" w:rsidP="00A435BD">
      <w:pPr>
        <w:rPr>
          <w:rFonts w:ascii="Trebuchet MS" w:hAnsi="Trebuchet MS"/>
          <w:b/>
          <w:bCs/>
          <w:sz w:val="28"/>
          <w:u w:val="single"/>
        </w:rPr>
      </w:pPr>
    </w:p>
    <w:p w14:paraId="2F7C487E" w14:textId="77777777" w:rsidR="00AB28EF" w:rsidRDefault="00AB28EF" w:rsidP="00A435BD">
      <w:pPr>
        <w:rPr>
          <w:rFonts w:ascii="Trebuchet MS" w:hAnsi="Trebuchet MS"/>
          <w:b/>
          <w:bCs/>
          <w:sz w:val="28"/>
          <w:u w:val="single"/>
        </w:rPr>
      </w:pPr>
    </w:p>
    <w:p w14:paraId="6BD3BF18" w14:textId="77777777" w:rsidR="00AB28EF" w:rsidRDefault="00AB28EF" w:rsidP="00A435BD">
      <w:pPr>
        <w:rPr>
          <w:rFonts w:ascii="Trebuchet MS" w:hAnsi="Trebuchet MS"/>
          <w:b/>
          <w:bCs/>
          <w:sz w:val="28"/>
          <w:u w:val="single"/>
        </w:rPr>
      </w:pPr>
    </w:p>
    <w:p w14:paraId="20B52905" w14:textId="40C20BFC" w:rsidR="00475246" w:rsidRDefault="00475246" w:rsidP="00A435BD">
      <w:pPr>
        <w:rPr>
          <w:rFonts w:ascii="Trebuchet MS" w:hAnsi="Trebuchet MS"/>
          <w:b/>
          <w:bCs/>
          <w:sz w:val="28"/>
          <w:u w:val="single"/>
        </w:rPr>
      </w:pPr>
    </w:p>
    <w:p w14:paraId="6F52AC31" w14:textId="2A69BD46" w:rsidR="00AB28EF" w:rsidRDefault="00AB28EF" w:rsidP="00A435BD">
      <w:pPr>
        <w:rPr>
          <w:rFonts w:ascii="Trebuchet MS" w:hAnsi="Trebuchet MS"/>
          <w:b/>
          <w:bCs/>
          <w:sz w:val="28"/>
          <w:u w:val="single"/>
        </w:rPr>
      </w:pPr>
    </w:p>
    <w:p w14:paraId="358EE61F" w14:textId="77777777" w:rsidR="00AB28EF" w:rsidRDefault="00AB28EF" w:rsidP="00A435BD">
      <w:pPr>
        <w:rPr>
          <w:rFonts w:ascii="Trebuchet MS" w:hAnsi="Trebuchet MS"/>
          <w:b/>
          <w:bCs/>
          <w:sz w:val="28"/>
          <w:u w:val="single"/>
        </w:rPr>
      </w:pPr>
    </w:p>
    <w:p w14:paraId="774090DB" w14:textId="77777777" w:rsidR="00475246" w:rsidRDefault="00475246" w:rsidP="00A435BD">
      <w:pPr>
        <w:rPr>
          <w:rFonts w:ascii="Trebuchet MS" w:hAnsi="Trebuchet MS"/>
          <w:b/>
          <w:bCs/>
          <w:sz w:val="28"/>
          <w:u w:val="single"/>
        </w:rPr>
      </w:pPr>
    </w:p>
    <w:p w14:paraId="49AE6221" w14:textId="77777777" w:rsidR="0001143D" w:rsidRDefault="0001143D" w:rsidP="00A435BD">
      <w:pPr>
        <w:rPr>
          <w:rFonts w:ascii="Trebuchet MS" w:hAnsi="Trebuchet MS"/>
          <w:b/>
          <w:bCs/>
          <w:sz w:val="28"/>
          <w:u w:val="single"/>
        </w:rPr>
      </w:pPr>
    </w:p>
    <w:p w14:paraId="237C86A7" w14:textId="490A9EB5" w:rsidR="00A435BD" w:rsidRPr="00A84659" w:rsidRDefault="00AE37AC" w:rsidP="00A435BD">
      <w:pPr>
        <w:rPr>
          <w:rFonts w:ascii="Trebuchet MS" w:hAnsi="Trebuchet MS"/>
          <w:b/>
          <w:bCs/>
          <w:sz w:val="28"/>
          <w:u w:val="single"/>
        </w:rPr>
      </w:pPr>
      <w:r w:rsidRPr="00A84659">
        <w:rPr>
          <w:rFonts w:ascii="Trebuchet MS" w:hAnsi="Trebuchet MS"/>
          <w:b/>
          <w:bCs/>
          <w:sz w:val="28"/>
          <w:u w:val="single"/>
        </w:rPr>
        <w:t>Info: Polyester</w:t>
      </w:r>
    </w:p>
    <w:p w14:paraId="7B46885D" w14:textId="77777777" w:rsidR="00A435BD" w:rsidRPr="00A84659" w:rsidRDefault="00AE37AC" w:rsidP="00A435BD">
      <w:pPr>
        <w:numPr>
          <w:ilvl w:val="0"/>
          <w:numId w:val="41"/>
        </w:numPr>
        <w:rPr>
          <w:rFonts w:ascii="Trebuchet MS" w:hAnsi="Trebuchet MS"/>
          <w:sz w:val="28"/>
          <w:lang w:val="en-US"/>
        </w:rPr>
      </w:pPr>
      <w:r w:rsidRPr="00A84659">
        <w:rPr>
          <w:rFonts w:ascii="Trebuchet MS" w:hAnsi="Trebuchet MS"/>
          <w:sz w:val="28"/>
          <w:lang w:val="en-US"/>
        </w:rPr>
        <w:t xml:space="preserve">Polyester is a plastic, from which, among other things, many garments are made. </w:t>
      </w:r>
    </w:p>
    <w:p w14:paraId="5BEA4481" w14:textId="77777777" w:rsidR="00A435BD" w:rsidRPr="00A84659" w:rsidRDefault="00AE37AC" w:rsidP="00A435BD">
      <w:pPr>
        <w:numPr>
          <w:ilvl w:val="0"/>
          <w:numId w:val="41"/>
        </w:numPr>
        <w:rPr>
          <w:rFonts w:ascii="Trebuchet MS" w:hAnsi="Trebuchet MS"/>
          <w:sz w:val="28"/>
          <w:lang w:val="en-US"/>
        </w:rPr>
      </w:pPr>
      <w:r w:rsidRPr="00A84659">
        <w:rPr>
          <w:rFonts w:ascii="Trebuchet MS" w:hAnsi="Trebuchet MS"/>
          <w:sz w:val="28"/>
          <w:lang w:val="en-US"/>
        </w:rPr>
        <w:t>From such materials (plastic fibers) lint can dissolve during was</w:t>
      </w:r>
      <w:r w:rsidRPr="00A84659">
        <w:rPr>
          <w:rFonts w:ascii="Trebuchet MS" w:hAnsi="Trebuchet MS"/>
          <w:sz w:val="28"/>
          <w:lang w:val="en-US"/>
        </w:rPr>
        <w:t>h</w:t>
      </w:r>
      <w:r w:rsidRPr="00A84659">
        <w:rPr>
          <w:rFonts w:ascii="Trebuchet MS" w:hAnsi="Trebuchet MS"/>
          <w:sz w:val="28"/>
          <w:lang w:val="en-US"/>
        </w:rPr>
        <w:t xml:space="preserve">ing. </w:t>
      </w:r>
    </w:p>
    <w:p w14:paraId="4552F848" w14:textId="77777777" w:rsidR="00A435BD" w:rsidRDefault="00AE37AC" w:rsidP="00A435BD">
      <w:pPr>
        <w:rPr>
          <w:lang w:val="en-US"/>
        </w:rPr>
      </w:pPr>
      <w:r w:rsidRPr="00A84659"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591680" behindDoc="0" locked="0" layoutInCell="1" allowOverlap="1" wp14:anchorId="071B714B" wp14:editId="0D8B5DC3">
                <wp:simplePos x="0" y="0"/>
                <wp:positionH relativeFrom="margin">
                  <wp:posOffset>-280670</wp:posOffset>
                </wp:positionH>
                <wp:positionV relativeFrom="paragraph">
                  <wp:posOffset>41910</wp:posOffset>
                </wp:positionV>
                <wp:extent cx="7848600" cy="1435100"/>
                <wp:effectExtent l="0" t="0" r="0" b="0"/>
                <wp:wrapNone/>
                <wp:docPr id="53" name="Gruppieren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848600" cy="1435100"/>
                          <a:chOff x="0" y="0"/>
                          <a:chExt cx="12293651" cy="1930049"/>
                        </a:xfrm>
                      </wpg:grpSpPr>
                      <wps:wsp>
                        <wps:cNvPr id="54" name="Pfeil nach rechts 54"/>
                        <wps:cNvSpPr/>
                        <wps:spPr>
                          <a:xfrm>
                            <a:off x="2596569" y="626370"/>
                            <a:ext cx="459976" cy="377504"/>
                          </a:xfrm>
                          <a:prstGeom prst="rightArrow">
                            <a:avLst/>
                          </a:prstGeom>
                          <a:solidFill>
                            <a:srgbClr val="FF0000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5" name="Textfeld 5"/>
                        <wps:cNvSpPr txBox="1"/>
                        <wps:spPr>
                          <a:xfrm>
                            <a:off x="3077817" y="392432"/>
                            <a:ext cx="1988185" cy="113196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05D4024" w14:textId="77777777" w:rsidR="00087753" w:rsidRPr="00A84659" w:rsidRDefault="00087753" w:rsidP="00A435BD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18"/>
                                  <w:lang w:val="en-US"/>
                                </w:rPr>
                              </w:pPr>
                              <w:r w:rsidRPr="00A84659">
                                <w:rPr>
                                  <w:rFonts w:ascii="Trebuchet MS" w:hAnsi="Trebuchet MS" w:cstheme="minorBidi"/>
                                  <w:color w:val="000000" w:themeColor="text1"/>
                                  <w:kern w:val="24"/>
                                  <w:szCs w:val="36"/>
                                  <w:lang w:val="en-US"/>
                                </w:rPr>
                                <w:t>Lint in the sewage of the washing m</w:t>
                              </w:r>
                              <w:r w:rsidRPr="00A84659">
                                <w:rPr>
                                  <w:rFonts w:ascii="Trebuchet MS" w:hAnsi="Trebuchet MS" w:cstheme="minorBidi"/>
                                  <w:color w:val="000000" w:themeColor="text1"/>
                                  <w:kern w:val="24"/>
                                  <w:szCs w:val="36"/>
                                  <w:lang w:val="en-US"/>
                                </w:rPr>
                                <w:t>a</w:t>
                              </w:r>
                              <w:r w:rsidRPr="00A84659">
                                <w:rPr>
                                  <w:rFonts w:ascii="Trebuchet MS" w:hAnsi="Trebuchet MS" w:cstheme="minorBidi"/>
                                  <w:color w:val="000000" w:themeColor="text1"/>
                                  <w:kern w:val="24"/>
                                  <w:szCs w:val="36"/>
                                  <w:lang w:val="en-US"/>
                                </w:rPr>
                                <w:t>chine</w:t>
                              </w:r>
                            </w:p>
                          </w:txbxContent>
                        </wps:txbx>
                        <wps:bodyPr wrap="square" rtlCol="0"/>
                      </wps:wsp>
                      <wps:wsp>
                        <wps:cNvPr id="56" name="Textfeld 6"/>
                        <wps:cNvSpPr txBox="1"/>
                        <wps:spPr>
                          <a:xfrm>
                            <a:off x="5291442" y="1307749"/>
                            <a:ext cx="2884433" cy="6223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E2F35E" w14:textId="129F124E" w:rsidR="00087753" w:rsidRPr="00A84659" w:rsidRDefault="00087753" w:rsidP="00A435BD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18"/>
                                </w:rPr>
                              </w:pPr>
                              <w:r>
                                <w:rPr>
                                  <w:rFonts w:ascii="Trebuchet MS" w:hAnsi="Trebuchet MS" w:cstheme="minorBidi"/>
                                  <w:color w:val="000000" w:themeColor="text1"/>
                                  <w:kern w:val="24"/>
                                  <w:szCs w:val="36"/>
                                </w:rPr>
                                <w:t>S</w:t>
                              </w:r>
                              <w:r w:rsidRPr="00A84659">
                                <w:rPr>
                                  <w:rFonts w:ascii="Trebuchet MS" w:hAnsi="Trebuchet MS" w:cstheme="minorBidi"/>
                                  <w:color w:val="000000" w:themeColor="text1"/>
                                  <w:kern w:val="24"/>
                                  <w:szCs w:val="36"/>
                                </w:rPr>
                                <w:t xml:space="preserve">ewage treatment plant  </w:t>
                              </w:r>
                            </w:p>
                          </w:txbxContent>
                        </wps:txbx>
                        <wps:bodyPr wrap="square" rtlCol="0"/>
                      </wps:wsp>
                      <wps:wsp>
                        <wps:cNvPr id="57" name="Pfeil nach rechts 57"/>
                        <wps:cNvSpPr/>
                        <wps:spPr>
                          <a:xfrm>
                            <a:off x="4971751" y="635314"/>
                            <a:ext cx="459976" cy="377504"/>
                          </a:xfrm>
                          <a:prstGeom prst="rightArrow">
                            <a:avLst/>
                          </a:prstGeom>
                          <a:solidFill>
                            <a:srgbClr val="FF0000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8" name="Pfeil nach rechts 58"/>
                        <wps:cNvSpPr/>
                        <wps:spPr>
                          <a:xfrm>
                            <a:off x="7857885" y="635314"/>
                            <a:ext cx="459976" cy="377504"/>
                          </a:xfrm>
                          <a:prstGeom prst="rightArrow">
                            <a:avLst/>
                          </a:prstGeom>
                          <a:solidFill>
                            <a:srgbClr val="FF0000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" name="Textfeld 44"/>
                        <wps:cNvSpPr txBox="1"/>
                        <wps:spPr>
                          <a:xfrm>
                            <a:off x="8365541" y="1309752"/>
                            <a:ext cx="3928110" cy="35687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10D5995" w14:textId="7B8DE98A" w:rsidR="00087753" w:rsidRPr="00A84659" w:rsidRDefault="00087753" w:rsidP="00A435BD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16"/>
                                </w:rPr>
                              </w:pPr>
                              <w:r>
                                <w:rPr>
                                  <w:rFonts w:ascii="Trebuchet MS" w:hAnsi="Trebuchet MS" w:cstheme="minorBidi"/>
                                  <w:color w:val="000000" w:themeColor="text1"/>
                                  <w:kern w:val="24"/>
                                  <w:sz w:val="22"/>
                                  <w:szCs w:val="36"/>
                                </w:rPr>
                                <w:t>E</w:t>
                              </w:r>
                              <w:r w:rsidRPr="00A84659">
                                <w:rPr>
                                  <w:rFonts w:ascii="Trebuchet MS" w:hAnsi="Trebuchet MS" w:cstheme="minorBidi"/>
                                  <w:color w:val="000000" w:themeColor="text1"/>
                                  <w:kern w:val="24"/>
                                  <w:sz w:val="22"/>
                                  <w:szCs w:val="36"/>
                                </w:rPr>
                                <w:t xml:space="preserve">nvironment </w:t>
                              </w:r>
                            </w:p>
                          </w:txbxContent>
                        </wps:txbx>
                        <wps:bodyPr wrap="square" rtlCol="0"/>
                      </wps:wsp>
                      <pic:pic xmlns:pic="http://schemas.openxmlformats.org/drawingml/2006/picture">
                        <pic:nvPicPr>
                          <pic:cNvPr id="60" name="Grafik 60"/>
                          <pic:cNvPicPr/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395473"/>
                            <a:ext cx="1091495" cy="9708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1" name="Grafik 61"/>
                          <pic:cNvPicPr/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307576" y="297597"/>
                            <a:ext cx="1057230" cy="115586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2" name="Grafik 62"/>
                          <pic:cNvPicPr/>
                        </pic:nvPicPr>
                        <pic:blipFill>
                          <a:blip r:embed="rId49" cstate="screen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5591645" y="0"/>
                            <a:ext cx="1888490" cy="138519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3" name="Grafik 63"/>
                          <pic:cNvPicPr/>
                        </pic:nvPicPr>
                        <pic:blipFill>
                          <a:blip r:embed="rId50" cstate="screen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8459451" y="340546"/>
                            <a:ext cx="1413374" cy="93961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071B714B" id="Gruppieren 3" o:spid="_x0000_s1055" style="position:absolute;margin-left:-22.1pt;margin-top:3.3pt;width:618pt;height:113pt;z-index:251590144;mso-position-horizontal-relative:margin;mso-width-relative:margin;mso-height-relative:margin" coordsize="122936,193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"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Pfeil nach rechts 54" o:spid="_x0000_s1056" type="#_x0000_t13" style="position:absolute;left:25965;top:6263;width:4600;height:37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" adj="12736" fillcolor="red" stroked="f" strokeweight="1pt"/>
                <v:shape id="Textfeld 5" o:spid="_x0000_s1057" type="#_x0000_t202" style="position:absolute;left:30778;top:3924;width:19882;height:113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" filled="f" stroked="f">
                  <v:textbox>
                    <w:txbxContent>
                      <w:p w14:paraId="505D4024" w14:textId="77777777" w:rsidR="00087753" w:rsidRPr="00A84659" w:rsidRDefault="00087753" w:rsidP="00A435BD">
                        <w:pPr>
                          <w:pStyle w:val="StandardWeb"/>
                          <w:spacing w:before="0" w:beforeAutospacing="0" w:after="0" w:afterAutospacing="0"/>
                          <w:rPr>
                            <w:sz w:val="18"/>
                            <w:lang w:val="en-US"/>
                          </w:rPr>
                        </w:pPr>
                        <w:r w:rsidRPr="00A84659">
                          <w:rPr>
                            <w:rFonts w:ascii="Trebuchet MS" w:hAnsi="Trebuchet MS" w:cstheme="minorBidi"/>
                            <w:color w:val="000000" w:themeColor="text1"/>
                            <w:kern w:val="24"/>
                            <w:szCs w:val="36"/>
                            <w:lang w:val="en-US"/>
                          </w:rPr>
                          <w:t>Lint in the sewage of the washing machine</w:t>
                        </w:r>
                      </w:p>
                    </w:txbxContent>
                  </v:textbox>
                </v:shape>
                <v:shape id="Textfeld 6" o:spid="_x0000_s1058" type="#_x0000_t202" style="position:absolute;left:52914;top:13077;width:28844;height:62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59E2F35E" w14:textId="129F124E" w:rsidR="00087753" w:rsidRPr="00A84659" w:rsidRDefault="00087753" w:rsidP="00A435BD">
                        <w:pPr>
                          <w:pStyle w:val="StandardWeb"/>
                          <w:spacing w:before="0" w:beforeAutospacing="0" w:after="0" w:afterAutospacing="0"/>
                          <w:rPr>
                            <w:sz w:val="18"/>
                          </w:rPr>
                        </w:pPr>
                        <w:r>
                          <w:rPr>
                            <w:rFonts w:ascii="Trebuchet MS" w:hAnsi="Trebuchet MS" w:cstheme="minorBidi"/>
                            <w:color w:val="000000" w:themeColor="text1"/>
                            <w:kern w:val="24"/>
                            <w:szCs w:val="36"/>
                          </w:rPr>
                          <w:t>S</w:t>
                        </w:r>
                        <w:r w:rsidRPr="00A84659">
                          <w:rPr>
                            <w:rFonts w:ascii="Trebuchet MS" w:hAnsi="Trebuchet MS" w:cstheme="minorBidi"/>
                            <w:color w:val="000000" w:themeColor="text1"/>
                            <w:kern w:val="24"/>
                            <w:szCs w:val="36"/>
                          </w:rPr>
                          <w:t xml:space="preserve">ewage treatment plant  </w:t>
                        </w:r>
                      </w:p>
                    </w:txbxContent>
                  </v:textbox>
                </v:shape>
                <v:shape id="Pfeil nach rechts 57" o:spid="_x0000_s1059" type="#_x0000_t13" style="position:absolute;left:49717;top:6353;width:4600;height:37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" adj="12736" fillcolor="red" stroked="f" strokeweight="1pt"/>
                <v:shape id="Pfeil nach rechts 58" o:spid="_x0000_s1060" type="#_x0000_t13" style="position:absolute;left:78578;top:6353;width:4600;height:37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" adj="12736" fillcolor="red" stroked="f" strokeweight="1pt"/>
                <v:shape id="Textfeld 44" o:spid="_x0000_s1061" type="#_x0000_t202" style="position:absolute;left:83655;top:13097;width:39281;height:35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610D5995" w14:textId="7B8DE98A" w:rsidR="00087753" w:rsidRPr="00A84659" w:rsidRDefault="00087753" w:rsidP="00A435BD">
                        <w:pPr>
                          <w:pStyle w:val="StandardWeb"/>
                          <w:spacing w:before="0" w:beforeAutospacing="0" w:after="0" w:afterAutospacing="0"/>
                          <w:rPr>
                            <w:sz w:val="16"/>
                          </w:rPr>
                        </w:pPr>
                        <w:r>
                          <w:rPr>
                            <w:rFonts w:ascii="Trebuchet MS" w:hAnsi="Trebuchet MS" w:cstheme="minorBidi"/>
                            <w:color w:val="000000" w:themeColor="text1"/>
                            <w:kern w:val="24"/>
                            <w:sz w:val="22"/>
                            <w:szCs w:val="36"/>
                          </w:rPr>
                          <w:t>E</w:t>
                        </w:r>
                        <w:r w:rsidRPr="00A84659">
                          <w:rPr>
                            <w:rFonts w:ascii="Trebuchet MS" w:hAnsi="Trebuchet MS" w:cstheme="minorBidi"/>
                            <w:color w:val="000000" w:themeColor="text1"/>
                            <w:kern w:val="24"/>
                            <w:sz w:val="22"/>
                            <w:szCs w:val="36"/>
                          </w:rPr>
                          <w:t xml:space="preserve">nvironment </w:t>
                        </w:r>
                      </w:p>
                    </w:txbxContent>
                  </v:textbox>
                </v:shape>
                <v:shape id="Grafik 60" o:spid="_x0000_s1062" type="#_x0000_t75" style="position:absolute;top:3954;width:10914;height:97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">
                  <v:imagedata r:id="rId51" o:title=""/>
                </v:shape>
                <v:shape id="Grafik 61" o:spid="_x0000_s1063" type="#_x0000_t75" style="position:absolute;left:13075;top:2975;width:10573;height:115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">
                  <v:imagedata r:id="rId52" o:title=""/>
                </v:shape>
                <v:shape id="Grafik 62" o:spid="_x0000_s1064" type="#_x0000_t75" style="position:absolute;left:55916;width:18885;height:138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">
                  <v:imagedata r:id="rId53" o:title=""/>
                </v:shape>
                <v:shape id="Grafik 63" o:spid="_x0000_s1065" type="#_x0000_t75" style="position:absolute;left:84594;top:3405;width:14134;height:9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">
                  <v:imagedata r:id="rId54" o:title=""/>
                </v:shape>
                <w10:wrap anchorx="margin"/>
              </v:group>
            </w:pict>
          </mc:Fallback>
        </mc:AlternateContent>
      </w:r>
    </w:p>
    <w:p w14:paraId="1B0BBFD2" w14:textId="77777777" w:rsidR="00A435BD" w:rsidRPr="001F5339" w:rsidRDefault="00A435BD" w:rsidP="00A435BD">
      <w:pPr>
        <w:rPr>
          <w:lang w:val="en-US"/>
        </w:rPr>
      </w:pPr>
    </w:p>
    <w:p w14:paraId="2CCA90B7" w14:textId="77777777" w:rsidR="00A435BD" w:rsidRPr="001F5339" w:rsidRDefault="00A435BD" w:rsidP="00A435BD">
      <w:pPr>
        <w:rPr>
          <w:lang w:val="en-US"/>
        </w:rPr>
      </w:pPr>
    </w:p>
    <w:p w14:paraId="721E8382" w14:textId="77777777" w:rsidR="00A435BD" w:rsidRPr="001F5339" w:rsidRDefault="00A435BD" w:rsidP="00A435BD">
      <w:pPr>
        <w:rPr>
          <w:lang w:val="en-US"/>
        </w:rPr>
      </w:pPr>
    </w:p>
    <w:p w14:paraId="17A819ED" w14:textId="77777777" w:rsidR="00A435BD" w:rsidRPr="001F5339" w:rsidRDefault="00A435BD" w:rsidP="00A435BD">
      <w:pPr>
        <w:rPr>
          <w:lang w:val="en-US"/>
        </w:rPr>
      </w:pPr>
    </w:p>
    <w:p w14:paraId="26F74AC7" w14:textId="77777777" w:rsidR="00A435BD" w:rsidRPr="001F5339" w:rsidRDefault="00A435BD" w:rsidP="00A435BD">
      <w:pPr>
        <w:rPr>
          <w:lang w:val="en-US"/>
        </w:rPr>
      </w:pPr>
    </w:p>
    <w:p w14:paraId="77FC782D" w14:textId="77777777" w:rsidR="00A435BD" w:rsidRPr="001F5339" w:rsidRDefault="00A435BD" w:rsidP="00A435BD">
      <w:pPr>
        <w:rPr>
          <w:lang w:val="en-US"/>
        </w:rPr>
      </w:pPr>
    </w:p>
    <w:p w14:paraId="2B9B45EB" w14:textId="77777777" w:rsidR="00A435BD" w:rsidRPr="001F5339" w:rsidRDefault="00A435BD" w:rsidP="00A435BD">
      <w:pPr>
        <w:rPr>
          <w:lang w:val="en-US"/>
        </w:rPr>
      </w:pPr>
    </w:p>
    <w:p w14:paraId="7ED60DAD" w14:textId="7A3C14A5" w:rsidR="0001143D" w:rsidRDefault="0001143D">
      <w:pPr>
        <w:rPr>
          <w:lang w:val="en-US"/>
        </w:rPr>
      </w:pPr>
      <w:r>
        <w:rPr>
          <w:lang w:val="en-US"/>
        </w:rPr>
        <w:br w:type="page"/>
      </w:r>
    </w:p>
    <w:p w14:paraId="01A2FEF0" w14:textId="7F05A6DD" w:rsidR="00A435BD" w:rsidRPr="00771AA5" w:rsidRDefault="0029638E" w:rsidP="00A435BD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49376" behindDoc="0" locked="0" layoutInCell="1" allowOverlap="1" wp14:anchorId="5446EA50" wp14:editId="11E9F15F">
            <wp:simplePos x="0" y="0"/>
            <wp:positionH relativeFrom="column">
              <wp:posOffset>5010981</wp:posOffset>
            </wp:positionH>
            <wp:positionV relativeFrom="paragraph">
              <wp:posOffset>187960</wp:posOffset>
            </wp:positionV>
            <wp:extent cx="613410" cy="687070"/>
            <wp:effectExtent l="0" t="0" r="0" b="0"/>
            <wp:wrapNone/>
            <wp:docPr id="18" name="Grafik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D33BC">
        <w:rPr>
          <w:noProof/>
          <w:lang w:val="en-US"/>
        </w:rPr>
        <w:drawing>
          <wp:anchor distT="0" distB="0" distL="114300" distR="114300" simplePos="0" relativeHeight="251592704" behindDoc="0" locked="0" layoutInCell="1" allowOverlap="1" wp14:anchorId="4D225408" wp14:editId="72D34309">
            <wp:simplePos x="0" y="0"/>
            <wp:positionH relativeFrom="column">
              <wp:posOffset>4415155</wp:posOffset>
            </wp:positionH>
            <wp:positionV relativeFrom="paragraph">
              <wp:posOffset>44450</wp:posOffset>
            </wp:positionV>
            <wp:extent cx="1532255" cy="711200"/>
            <wp:effectExtent l="0" t="0" r="0" b="0"/>
            <wp:wrapNone/>
            <wp:docPr id="1109" name="Grafik 1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9" name="Grafik 1109"/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2255" cy="711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Station </w:t>
      </w:r>
      <w:r w:rsidR="00832274">
        <w:rPr>
          <w:rFonts w:ascii="Trebuchet MS" w:hAnsi="Trebuchet MS"/>
          <w:b/>
          <w:color w:val="1F3864" w:themeColor="accent5" w:themeShade="80"/>
          <w:sz w:val="36"/>
          <w:lang w:val="en-US"/>
        </w:rPr>
        <w:t>3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="00AE37AC"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Mr. Experto looking for traces 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br/>
      </w:r>
      <w:r w:rsidR="00AE37AC"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>in the drugstore</w:t>
      </w:r>
    </w:p>
    <w:p w14:paraId="7BE95675" w14:textId="0217F7F8" w:rsidR="00095A9D" w:rsidRDefault="00095A9D" w:rsidP="00A435BD">
      <w:pPr>
        <w:tabs>
          <w:tab w:val="left" w:pos="5020"/>
        </w:tabs>
        <w:rPr>
          <w:rFonts w:ascii="Trebuchet MS" w:hAnsi="Trebuchet MS"/>
          <w:b/>
          <w:bCs/>
          <w:sz w:val="28"/>
          <w:u w:val="single"/>
          <w:lang w:val="en-US"/>
        </w:rPr>
      </w:pPr>
    </w:p>
    <w:p w14:paraId="5797DB05" w14:textId="7D59DFBD" w:rsidR="00A435BD" w:rsidRPr="000875D9" w:rsidRDefault="00AE37AC" w:rsidP="00A435BD">
      <w:pPr>
        <w:tabs>
          <w:tab w:val="left" w:pos="5020"/>
        </w:tabs>
        <w:rPr>
          <w:rFonts w:ascii="Trebuchet MS" w:hAnsi="Trebuchet MS"/>
          <w:b/>
          <w:bCs/>
          <w:sz w:val="28"/>
          <w:u w:val="single"/>
          <w:lang w:val="en-US"/>
        </w:rPr>
      </w:pPr>
      <w:r w:rsidRPr="000875D9">
        <w:rPr>
          <w:rFonts w:ascii="Trebuchet MS" w:hAnsi="Trebuchet MS"/>
          <w:b/>
          <w:bCs/>
          <w:sz w:val="28"/>
          <w:u w:val="single"/>
          <w:lang w:val="en-US"/>
        </w:rPr>
        <w:t>The most common plastics in cosmetics and their abbreviations</w:t>
      </w:r>
    </w:p>
    <w:tbl>
      <w:tblPr>
        <w:tblStyle w:val="TableGrid"/>
        <w:tblpPr w:leftFromText="141" w:rightFromText="141" w:vertAnchor="text" w:horzAnchor="margin" w:tblpY="155"/>
        <w:tblW w:w="0" w:type="auto"/>
        <w:tblLook w:val="04A0" w:firstRow="1" w:lastRow="0" w:firstColumn="1" w:lastColumn="0" w:noHBand="0" w:noVBand="1"/>
      </w:tblPr>
      <w:tblGrid>
        <w:gridCol w:w="4531"/>
        <w:gridCol w:w="4531"/>
      </w:tblGrid>
      <w:tr w:rsidR="0066661B" w14:paraId="1BAC6177" w14:textId="77777777" w:rsidTr="00D66B21">
        <w:tc>
          <w:tcPr>
            <w:tcW w:w="4531" w:type="dxa"/>
          </w:tcPr>
          <w:p w14:paraId="77BA2162" w14:textId="2F7C23BC" w:rsidR="00A435BD" w:rsidRPr="000875D9" w:rsidRDefault="00AE37AC" w:rsidP="00151709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b/>
                <w:bCs/>
                <w:sz w:val="28"/>
                <w:lang w:val="en-US"/>
              </w:rPr>
              <w:t xml:space="preserve">plastic </w:t>
            </w:r>
          </w:p>
        </w:tc>
        <w:tc>
          <w:tcPr>
            <w:tcW w:w="4531" w:type="dxa"/>
          </w:tcPr>
          <w:p w14:paraId="3A9FB340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b/>
                <w:bCs/>
                <w:sz w:val="28"/>
                <w:lang w:val="en-US"/>
              </w:rPr>
              <w:t>abbreviation</w:t>
            </w:r>
          </w:p>
        </w:tc>
      </w:tr>
      <w:tr w:rsidR="0066661B" w14:paraId="494BEED0" w14:textId="77777777" w:rsidTr="00D66B21">
        <w:tc>
          <w:tcPr>
            <w:tcW w:w="4531" w:type="dxa"/>
          </w:tcPr>
          <w:p w14:paraId="3F23C316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 xml:space="preserve">polyethylene  </w:t>
            </w:r>
          </w:p>
        </w:tc>
        <w:tc>
          <w:tcPr>
            <w:tcW w:w="4531" w:type="dxa"/>
          </w:tcPr>
          <w:p w14:paraId="59FFE6F3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E</w:t>
            </w:r>
          </w:p>
        </w:tc>
      </w:tr>
      <w:tr w:rsidR="0066661B" w14:paraId="06B5C3DA" w14:textId="77777777" w:rsidTr="00D66B21">
        <w:tc>
          <w:tcPr>
            <w:tcW w:w="4531" w:type="dxa"/>
          </w:tcPr>
          <w:p w14:paraId="0115890B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olypropylene</w:t>
            </w:r>
          </w:p>
        </w:tc>
        <w:tc>
          <w:tcPr>
            <w:tcW w:w="4531" w:type="dxa"/>
          </w:tcPr>
          <w:p w14:paraId="3237188E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P</w:t>
            </w:r>
          </w:p>
        </w:tc>
      </w:tr>
      <w:tr w:rsidR="0066661B" w14:paraId="43CCE68D" w14:textId="77777777" w:rsidTr="00D66B21">
        <w:tc>
          <w:tcPr>
            <w:tcW w:w="4531" w:type="dxa"/>
          </w:tcPr>
          <w:p w14:paraId="06272D05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olyethylene terephthalate</w:t>
            </w:r>
          </w:p>
        </w:tc>
        <w:tc>
          <w:tcPr>
            <w:tcW w:w="4531" w:type="dxa"/>
          </w:tcPr>
          <w:p w14:paraId="27F6D818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ET</w:t>
            </w:r>
          </w:p>
        </w:tc>
      </w:tr>
      <w:tr w:rsidR="0066661B" w14:paraId="57D9357B" w14:textId="77777777" w:rsidTr="00D66B21">
        <w:tc>
          <w:tcPr>
            <w:tcW w:w="4531" w:type="dxa"/>
          </w:tcPr>
          <w:p w14:paraId="26B5788B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nylon-12</w:t>
            </w:r>
          </w:p>
        </w:tc>
        <w:tc>
          <w:tcPr>
            <w:tcW w:w="4531" w:type="dxa"/>
          </w:tcPr>
          <w:p w14:paraId="1ADE290A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Nylon-12</w:t>
            </w:r>
          </w:p>
        </w:tc>
      </w:tr>
      <w:tr w:rsidR="0066661B" w14:paraId="642F63A1" w14:textId="77777777" w:rsidTr="00D66B21">
        <w:tc>
          <w:tcPr>
            <w:tcW w:w="4531" w:type="dxa"/>
          </w:tcPr>
          <w:p w14:paraId="42E58926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nylon-6</w:t>
            </w:r>
          </w:p>
        </w:tc>
        <w:tc>
          <w:tcPr>
            <w:tcW w:w="4531" w:type="dxa"/>
          </w:tcPr>
          <w:p w14:paraId="7ACB4BFF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Nylon-6</w:t>
            </w:r>
          </w:p>
        </w:tc>
      </w:tr>
      <w:tr w:rsidR="0066661B" w14:paraId="71EF5F86" w14:textId="77777777" w:rsidTr="00D66B21">
        <w:tc>
          <w:tcPr>
            <w:tcW w:w="4531" w:type="dxa"/>
          </w:tcPr>
          <w:p w14:paraId="090E0A35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olyurethane</w:t>
            </w:r>
          </w:p>
        </w:tc>
        <w:tc>
          <w:tcPr>
            <w:tcW w:w="4531" w:type="dxa"/>
          </w:tcPr>
          <w:p w14:paraId="7AAA4A3F" w14:textId="77777777" w:rsidR="00A435BD" w:rsidRPr="000875D9" w:rsidRDefault="00AE37AC" w:rsidP="00D66B21">
            <w:pPr>
              <w:tabs>
                <w:tab w:val="left" w:pos="5020"/>
              </w:tabs>
              <w:jc w:val="both"/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UR</w:t>
            </w:r>
          </w:p>
        </w:tc>
      </w:tr>
      <w:tr w:rsidR="0066661B" w14:paraId="2A7E1E79" w14:textId="77777777" w:rsidTr="00D66B21">
        <w:tc>
          <w:tcPr>
            <w:tcW w:w="4531" w:type="dxa"/>
          </w:tcPr>
          <w:p w14:paraId="073095A3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acrylate copolymer</w:t>
            </w:r>
          </w:p>
        </w:tc>
        <w:tc>
          <w:tcPr>
            <w:tcW w:w="4531" w:type="dxa"/>
          </w:tcPr>
          <w:p w14:paraId="6DE94EBA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AC</w:t>
            </w:r>
          </w:p>
        </w:tc>
      </w:tr>
      <w:tr w:rsidR="0066661B" w14:paraId="5D238968" w14:textId="77777777" w:rsidTr="00D66B21">
        <w:tc>
          <w:tcPr>
            <w:tcW w:w="4531" w:type="dxa"/>
          </w:tcPr>
          <w:p w14:paraId="4363C6D2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acrylate crosspolymer</w:t>
            </w:r>
          </w:p>
        </w:tc>
        <w:tc>
          <w:tcPr>
            <w:tcW w:w="4531" w:type="dxa"/>
          </w:tcPr>
          <w:p w14:paraId="65CF4F56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ACS</w:t>
            </w:r>
          </w:p>
        </w:tc>
      </w:tr>
      <w:tr w:rsidR="0066661B" w14:paraId="0F7FB88C" w14:textId="77777777" w:rsidTr="00D66B21">
        <w:tc>
          <w:tcPr>
            <w:tcW w:w="4531" w:type="dxa"/>
          </w:tcPr>
          <w:p w14:paraId="375B3B97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olyacrylate</w:t>
            </w:r>
          </w:p>
        </w:tc>
        <w:tc>
          <w:tcPr>
            <w:tcW w:w="4531" w:type="dxa"/>
          </w:tcPr>
          <w:p w14:paraId="4209DD68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A</w:t>
            </w:r>
          </w:p>
        </w:tc>
      </w:tr>
      <w:tr w:rsidR="0066661B" w14:paraId="07A8BE82" w14:textId="77777777" w:rsidTr="00D66B21">
        <w:tc>
          <w:tcPr>
            <w:tcW w:w="4531" w:type="dxa"/>
          </w:tcPr>
          <w:p w14:paraId="31D79D90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olymethylmethacrylate</w:t>
            </w:r>
          </w:p>
        </w:tc>
        <w:tc>
          <w:tcPr>
            <w:tcW w:w="4531" w:type="dxa"/>
          </w:tcPr>
          <w:p w14:paraId="37C47AD3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MMA</w:t>
            </w:r>
          </w:p>
        </w:tc>
      </w:tr>
      <w:tr w:rsidR="0066661B" w14:paraId="18D37FB2" w14:textId="77777777" w:rsidTr="00D66B21">
        <w:trPr>
          <w:trHeight w:val="90"/>
        </w:trPr>
        <w:tc>
          <w:tcPr>
            <w:tcW w:w="4531" w:type="dxa"/>
          </w:tcPr>
          <w:p w14:paraId="6FA12A23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olystyrene</w:t>
            </w:r>
          </w:p>
        </w:tc>
        <w:tc>
          <w:tcPr>
            <w:tcW w:w="4531" w:type="dxa"/>
          </w:tcPr>
          <w:p w14:paraId="14DA614D" w14:textId="77777777" w:rsidR="00A435BD" w:rsidRPr="000875D9" w:rsidRDefault="00AE37AC" w:rsidP="00D66B2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0875D9">
              <w:rPr>
                <w:rFonts w:ascii="Trebuchet MS" w:hAnsi="Trebuchet MS"/>
                <w:sz w:val="28"/>
                <w:lang w:val="en-US"/>
              </w:rPr>
              <w:t>PS</w:t>
            </w:r>
          </w:p>
        </w:tc>
      </w:tr>
      <w:tr w:rsidR="0066661B" w14:paraId="419F660A" w14:textId="77777777" w:rsidTr="009B2EDC">
        <w:trPr>
          <w:trHeight w:val="90"/>
        </w:trPr>
        <w:tc>
          <w:tcPr>
            <w:tcW w:w="4531" w:type="dxa"/>
          </w:tcPr>
          <w:p w14:paraId="04D69666" w14:textId="77777777" w:rsidR="009E462C" w:rsidRPr="00771E81" w:rsidRDefault="00AE37AC" w:rsidP="00771E8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771E81">
              <w:rPr>
                <w:rFonts w:ascii="Trebuchet MS" w:hAnsi="Trebuchet MS"/>
                <w:sz w:val="28"/>
                <w:lang w:val="en-US"/>
              </w:rPr>
              <w:t>polyquaternium</w:t>
            </w:r>
          </w:p>
        </w:tc>
        <w:tc>
          <w:tcPr>
            <w:tcW w:w="4531" w:type="dxa"/>
            <w:vAlign w:val="center"/>
          </w:tcPr>
          <w:p w14:paraId="37548C84" w14:textId="77777777" w:rsidR="009E462C" w:rsidRPr="00771E81" w:rsidRDefault="00AE37AC" w:rsidP="00771E81">
            <w:pPr>
              <w:tabs>
                <w:tab w:val="left" w:pos="5020"/>
              </w:tabs>
              <w:rPr>
                <w:rFonts w:ascii="Trebuchet MS" w:hAnsi="Trebuchet MS"/>
                <w:sz w:val="28"/>
                <w:lang w:val="en-US"/>
              </w:rPr>
            </w:pPr>
            <w:r w:rsidRPr="00771E81">
              <w:rPr>
                <w:rFonts w:ascii="Trebuchet MS" w:hAnsi="Trebuchet MS"/>
                <w:sz w:val="28"/>
                <w:lang w:val="en-US"/>
              </w:rPr>
              <w:t>PQ</w:t>
            </w:r>
          </w:p>
        </w:tc>
      </w:tr>
    </w:tbl>
    <w:p w14:paraId="1B1A6F6B" w14:textId="77777777" w:rsidR="00A435BD" w:rsidRDefault="00A435BD" w:rsidP="00A435BD">
      <w:pPr>
        <w:tabs>
          <w:tab w:val="left" w:pos="5020"/>
        </w:tabs>
        <w:rPr>
          <w:rFonts w:ascii="Trebuchet MS" w:hAnsi="Trebuchet MS"/>
          <w:b/>
          <w:bCs/>
          <w:sz w:val="28"/>
          <w:lang w:val="en-US"/>
        </w:rPr>
      </w:pPr>
    </w:p>
    <w:p w14:paraId="603110EB" w14:textId="465FAC2B" w:rsidR="00771E81" w:rsidRPr="00771E81" w:rsidRDefault="00AE37AC" w:rsidP="00771E81">
      <w:pPr>
        <w:rPr>
          <w:lang w:val="de-DE"/>
        </w:rPr>
      </w:pPr>
      <w:r w:rsidRPr="009B2EDC">
        <w:rPr>
          <w:rFonts w:ascii="Trebuchet MS" w:hAnsi="Trebuchet MS"/>
          <w:b/>
          <w:bCs/>
          <w:lang w:val="de-DE"/>
        </w:rPr>
        <w:t xml:space="preserve">Source: </w:t>
      </w:r>
      <w:r w:rsidRPr="009B2EDC">
        <w:rPr>
          <w:rFonts w:ascii="Trebuchet MS" w:hAnsi="Trebuchet MS"/>
          <w:bCs/>
          <w:lang w:val="de-DE"/>
        </w:rPr>
        <w:t xml:space="preserve">Ziebarth, N. (2019). </w:t>
      </w:r>
      <w:r w:rsidRPr="00771E81">
        <w:rPr>
          <w:rFonts w:ascii="Trebuchet MS" w:hAnsi="Trebuchet MS"/>
          <w:bCs/>
          <w:lang w:val="de-DE"/>
        </w:rPr>
        <w:t>Mikroplastik und andere Kunststoffe in Kosmetika: Der BUND-Einkaufsratgeber. Bund für Umwelt und Naturschutz Deutschland</w:t>
      </w:r>
      <w:r>
        <w:rPr>
          <w:rFonts w:ascii="Trebuchet MS" w:hAnsi="Trebuchet MS"/>
          <w:bCs/>
          <w:lang w:val="de-DE"/>
        </w:rPr>
        <w:t>:</w:t>
      </w:r>
      <w:r w:rsidRPr="00771E81">
        <w:rPr>
          <w:rFonts w:ascii="Trebuchet MS" w:hAnsi="Trebuchet MS"/>
          <w:bCs/>
          <w:lang w:val="de-DE"/>
        </w:rPr>
        <w:t xml:space="preserve"> </w:t>
      </w:r>
      <w:hyperlink r:id="rId55" w:history="1">
        <w:r w:rsidR="00E85A6D" w:rsidRPr="00DA7252">
          <w:rPr>
            <w:rStyle w:val="Hyperlink"/>
            <w:rFonts w:ascii="Trebuchet MS" w:hAnsi="Trebuchet MS"/>
            <w:bCs/>
            <w:lang w:val="de-DE"/>
          </w:rPr>
          <w:t>https://www.bund.net/fileadmin/user_upload_bund/publikationen/meere/meere_mikroplastik_einkaufsfuehrer.pdf</w:t>
        </w:r>
      </w:hyperlink>
      <w:r>
        <w:rPr>
          <w:rFonts w:ascii="Trebuchet MS" w:hAnsi="Trebuchet MS"/>
          <w:bCs/>
          <w:lang w:val="de-DE"/>
        </w:rPr>
        <w:t xml:space="preserve"> (online 01.08.2019)</w:t>
      </w:r>
      <w:r w:rsidRPr="00771E81">
        <w:rPr>
          <w:lang w:val="de-DE"/>
        </w:rPr>
        <w:fldChar w:fldCharType="begin"/>
      </w:r>
      <w:r w:rsidRPr="00771E81">
        <w:rPr>
          <w:lang w:val="de-DE"/>
        </w:rPr>
        <w:instrText>ADDIN CitaviBibliography</w:instrText>
      </w:r>
      <w:r w:rsidRPr="00771E81">
        <w:rPr>
          <w:lang w:val="de-DE"/>
        </w:rPr>
        <w:fldChar w:fldCharType="separate"/>
      </w:r>
    </w:p>
    <w:p w14:paraId="6060501B" w14:textId="3D3B4BDC" w:rsidR="00A435BD" w:rsidRPr="00771E81" w:rsidRDefault="00AE37AC" w:rsidP="00A435BD">
      <w:pPr>
        <w:rPr>
          <w:lang w:val="de-DE"/>
        </w:rPr>
      </w:pPr>
      <w:r w:rsidRPr="00771E81">
        <w:rPr>
          <w:lang w:val="de-DE"/>
        </w:rPr>
        <w:fldChar w:fldCharType="end"/>
      </w:r>
      <w:r w:rsidRPr="00771E81">
        <w:rPr>
          <w:lang w:val="de-DE"/>
        </w:rPr>
        <w:br w:type="page"/>
      </w:r>
    </w:p>
    <w:p w14:paraId="69EE036F" w14:textId="4873B172" w:rsidR="00A435BD" w:rsidRDefault="00AE37AC" w:rsidP="00A435BD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412DA8">
        <w:rPr>
          <w:rFonts w:ascii="Trebuchet MS" w:hAnsi="Trebuchet MS"/>
          <w:b/>
          <w:color w:val="1F3864" w:themeColor="accent5" w:themeShade="80"/>
          <w:sz w:val="36"/>
          <w:lang w:val="en-US"/>
        </w:rPr>
        <w:t>4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How does the microplastic get to the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b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each?</w:t>
      </w:r>
    </w:p>
    <w:p w14:paraId="777C1617" w14:textId="4AE2D811" w:rsidR="00A435BD" w:rsidRPr="003B3A26" w:rsidRDefault="00087753" w:rsidP="00A435BD">
      <w:pPr>
        <w:tabs>
          <w:tab w:val="left" w:pos="5020"/>
        </w:tabs>
        <w:rPr>
          <w:rFonts w:ascii="Trebuchet MS" w:hAnsi="Trebuchet MS"/>
          <w:b/>
          <w:sz w:val="28"/>
          <w:szCs w:val="28"/>
          <w:u w:val="single"/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7D09563E" wp14:editId="05062549">
                <wp:simplePos x="0" y="0"/>
                <wp:positionH relativeFrom="column">
                  <wp:posOffset>2322195</wp:posOffset>
                </wp:positionH>
                <wp:positionV relativeFrom="paragraph">
                  <wp:posOffset>371475</wp:posOffset>
                </wp:positionV>
                <wp:extent cx="1674495" cy="1458595"/>
                <wp:effectExtent l="0" t="0" r="20955" b="27305"/>
                <wp:wrapNone/>
                <wp:docPr id="1802130960" name="Rechteck 18021309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74495" cy="145859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15D02403" id="Rechteck 1802130960" o:spid="_x0000_s1026" style="position:absolute;margin-left:182.85pt;margin-top:29.25pt;width:131.85pt;height:114.85pt;z-index:25182464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" filled="f" strokecolor="black [3213]"/>
            </w:pict>
          </mc:Fallback>
        </mc:AlternateContent>
      </w:r>
      <w:r w:rsidR="005D1CDF" w:rsidRPr="00307ACB">
        <w:rPr>
          <w:noProof/>
          <w:lang w:val="en-US"/>
        </w:rPr>
        <w:drawing>
          <wp:anchor distT="0" distB="0" distL="114300" distR="114300" simplePos="0" relativeHeight="251692032" behindDoc="1" locked="0" layoutInCell="1" allowOverlap="1" wp14:anchorId="5A545000" wp14:editId="72F887AA">
            <wp:simplePos x="0" y="0"/>
            <wp:positionH relativeFrom="column">
              <wp:posOffset>3992245</wp:posOffset>
            </wp:positionH>
            <wp:positionV relativeFrom="paragraph">
              <wp:posOffset>408305</wp:posOffset>
            </wp:positionV>
            <wp:extent cx="1814195" cy="1421765"/>
            <wp:effectExtent l="0" t="0" r="0" b="6985"/>
            <wp:wrapTight wrapText="bothSides">
              <wp:wrapPolygon edited="0">
                <wp:start x="0" y="0"/>
                <wp:lineTo x="0" y="21417"/>
                <wp:lineTo x="21320" y="21417"/>
                <wp:lineTo x="21320" y="0"/>
                <wp:lineTo x="0" y="0"/>
              </wp:wrapPolygon>
            </wp:wrapTight>
            <wp:docPr id="1802131041" name="Grafik 1802131041" descr="C:\Users\bt305302\Documents\03_Daten\02_American Biology Teacher\Major Revisions\Manuscript Revisions\Station 2_Legespiel_Wege des Mikroplastiks mit Musterlösung_Englisch_eigene Abbildungen\Folie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t305302\Documents\03_Daten\02_American Biology Teacher\Major Revisions\Manuscript Revisions\Station 2_Legespiel_Wege des Mikroplastiks mit Musterlösung_Englisch_eigene Abbildungen\Folie5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1814195" cy="1421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D1CDF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615A9717" wp14:editId="6E5CE6C9">
                <wp:simplePos x="0" y="0"/>
                <wp:positionH relativeFrom="column">
                  <wp:posOffset>4140110</wp:posOffset>
                </wp:positionH>
                <wp:positionV relativeFrom="paragraph">
                  <wp:posOffset>374378</wp:posOffset>
                </wp:positionV>
                <wp:extent cx="1674586" cy="1458686"/>
                <wp:effectExtent l="0" t="0" r="20955" b="27305"/>
                <wp:wrapNone/>
                <wp:docPr id="1802130961" name="Rechteck 18021309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74586" cy="1458686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729D4800" id="Rechteck 1802130961" o:spid="_x0000_s1026" style="position:absolute;margin-left:326pt;margin-top:29.5pt;width:131.85pt;height:114.85pt;z-index:2518266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" filled="f" strokecolor="black [3213]"/>
            </w:pict>
          </mc:Fallback>
        </mc:AlternateContent>
      </w:r>
      <w:r w:rsidR="005D1CDF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1B08CF0D" wp14:editId="50911A9A">
                <wp:simplePos x="0" y="0"/>
                <wp:positionH relativeFrom="column">
                  <wp:posOffset>14605</wp:posOffset>
                </wp:positionH>
                <wp:positionV relativeFrom="paragraph">
                  <wp:posOffset>374922</wp:posOffset>
                </wp:positionV>
                <wp:extent cx="2160814" cy="1458686"/>
                <wp:effectExtent l="0" t="0" r="11430" b="27305"/>
                <wp:wrapNone/>
                <wp:docPr id="1802130959" name="Rechteck 18021309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60814" cy="1458686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5D5EB959" id="Rechteck 1802130959" o:spid="_x0000_s1026" style="position:absolute;margin-left:1.15pt;margin-top:29.5pt;width:170.15pt;height:114.85pt;z-index:251822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" filled="f" strokecolor="black [3213]"/>
            </w:pict>
          </mc:Fallback>
        </mc:AlternateContent>
      </w:r>
      <w:r w:rsidR="00AE37AC" w:rsidRPr="003B3A26">
        <w:rPr>
          <w:rFonts w:ascii="Trebuchet MS" w:hAnsi="Trebuchet MS"/>
          <w:b/>
          <w:sz w:val="28"/>
          <w:szCs w:val="28"/>
          <w:u w:val="single"/>
          <w:lang w:val="en-US"/>
        </w:rPr>
        <w:t>Images for</w:t>
      </w:r>
      <w:r w:rsidR="00E5425C">
        <w:rPr>
          <w:rFonts w:ascii="Trebuchet MS" w:hAnsi="Trebuchet MS"/>
          <w:b/>
          <w:sz w:val="28"/>
          <w:szCs w:val="28"/>
          <w:u w:val="single"/>
          <w:lang w:val="en-US"/>
        </w:rPr>
        <w:t xml:space="preserve"> the</w:t>
      </w:r>
      <w:r w:rsidR="00AE37AC" w:rsidRPr="003B3A26">
        <w:rPr>
          <w:rFonts w:ascii="Trebuchet MS" w:hAnsi="Trebuchet MS"/>
          <w:b/>
          <w:sz w:val="28"/>
          <w:szCs w:val="28"/>
          <w:u w:val="single"/>
          <w:lang w:val="en-US"/>
        </w:rPr>
        <w:t xml:space="preserve"> flowchart:</w:t>
      </w:r>
    </w:p>
    <w:p w14:paraId="29C4E71A" w14:textId="59FAF9B6" w:rsidR="00A435BD" w:rsidRDefault="00087753" w:rsidP="00A435BD">
      <w:pPr>
        <w:tabs>
          <w:tab w:val="left" w:pos="5020"/>
        </w:tabs>
        <w:rPr>
          <w:lang w:val="en-US"/>
        </w:rPr>
      </w:pPr>
      <w:r w:rsidRPr="00CE4661">
        <w:rPr>
          <w:noProof/>
          <w:lang w:val="en-US"/>
        </w:rPr>
        <w:drawing>
          <wp:anchor distT="0" distB="0" distL="114300" distR="114300" simplePos="0" relativeHeight="251694080" behindDoc="1" locked="0" layoutInCell="1" allowOverlap="1" wp14:anchorId="652FA39F" wp14:editId="2C5CD06B">
            <wp:simplePos x="0" y="0"/>
            <wp:positionH relativeFrom="column">
              <wp:posOffset>3714750</wp:posOffset>
            </wp:positionH>
            <wp:positionV relativeFrom="paragraph">
              <wp:posOffset>1821180</wp:posOffset>
            </wp:positionV>
            <wp:extent cx="2290445" cy="1930400"/>
            <wp:effectExtent l="0" t="0" r="0" b="0"/>
            <wp:wrapTight wrapText="bothSides">
              <wp:wrapPolygon edited="0">
                <wp:start x="0" y="0"/>
                <wp:lineTo x="0" y="21316"/>
                <wp:lineTo x="21378" y="21316"/>
                <wp:lineTo x="21378" y="0"/>
                <wp:lineTo x="0" y="0"/>
              </wp:wrapPolygon>
            </wp:wrapTight>
            <wp:docPr id="1802131048" name="Grafik 1802131048" descr="C:\Users\bt305302\Documents\03_Daten\02_American Biology Teacher\Major Revisions\Manuscript Revisions\Station 2_Legespiel_Wege des Mikroplastiks mit Musterlösung_Englisch_eigene Abbildungen\Folie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bt305302\Documents\03_Daten\02_American Biology Teacher\Major Revisions\Manuscript Revisions\Station 2_Legespiel_Wege des Mikroplastiks mit Musterlösung_Englisch_eigene Abbildungen\Folie7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7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290445" cy="193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1211F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4C6C26FB" wp14:editId="1FDEA304">
                <wp:simplePos x="0" y="0"/>
                <wp:positionH relativeFrom="margin">
                  <wp:posOffset>3835400</wp:posOffset>
                </wp:positionH>
                <wp:positionV relativeFrom="paragraph">
                  <wp:posOffset>1801495</wp:posOffset>
                </wp:positionV>
                <wp:extent cx="2133600" cy="1992085"/>
                <wp:effectExtent l="0" t="0" r="19050" b="27305"/>
                <wp:wrapNone/>
                <wp:docPr id="1802130962" name="Rechteck 18021309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33600" cy="199208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6A2E17AA" id="Rechteck 1802130962" o:spid="_x0000_s1026" style="position:absolute;margin-left:302pt;margin-top:141.85pt;width:168pt;height:156.85pt;z-index:2518287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" filled="f" strokecolor="black [3213]">
                <w10:wrap anchorx="margin"/>
              </v:rect>
            </w:pict>
          </mc:Fallback>
        </mc:AlternateContent>
      </w:r>
      <w:r w:rsidR="00BB6372" w:rsidRPr="00307ACB">
        <w:rPr>
          <w:noProof/>
          <w:lang w:val="en-US"/>
        </w:rPr>
        <w:drawing>
          <wp:anchor distT="0" distB="0" distL="114300" distR="114300" simplePos="0" relativeHeight="251691008" behindDoc="1" locked="0" layoutInCell="1" allowOverlap="1" wp14:anchorId="5787726E" wp14:editId="3340A156">
            <wp:simplePos x="0" y="0"/>
            <wp:positionH relativeFrom="column">
              <wp:posOffset>24765</wp:posOffset>
            </wp:positionH>
            <wp:positionV relativeFrom="paragraph">
              <wp:posOffset>1731645</wp:posOffset>
            </wp:positionV>
            <wp:extent cx="3724275" cy="1421765"/>
            <wp:effectExtent l="0" t="0" r="0" b="6985"/>
            <wp:wrapTight wrapText="bothSides">
              <wp:wrapPolygon edited="0">
                <wp:start x="0" y="0"/>
                <wp:lineTo x="0" y="21417"/>
                <wp:lineTo x="21434" y="21417"/>
                <wp:lineTo x="21434" y="0"/>
                <wp:lineTo x="0" y="0"/>
              </wp:wrapPolygon>
            </wp:wrapTight>
            <wp:docPr id="1802131038" name="Grafik 1802131038" descr="C:\Users\bt305302\Documents\03_Daten\02_American Biology Teacher\Major Revisions\Manuscript Revisions\Station 2_Legespiel_Wege des Mikroplastiks mit Musterlösung_Englisch_eigene Abbildungen\Folie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t305302\Documents\03_Daten\02_American Biology Teacher\Major Revisions\Manuscript Revisions\Station 2_Legespiel_Wege des Mikroplastiks mit Musterlösung_Englisch_eigene Abbildungen\Folie3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724275" cy="1421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B6372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39473988" wp14:editId="0F63EB6C">
                <wp:simplePos x="0" y="0"/>
                <wp:positionH relativeFrom="margin">
                  <wp:posOffset>-1270</wp:posOffset>
                </wp:positionH>
                <wp:positionV relativeFrom="paragraph">
                  <wp:posOffset>1804670</wp:posOffset>
                </wp:positionV>
                <wp:extent cx="3733800" cy="1378222"/>
                <wp:effectExtent l="0" t="0" r="19050" b="12700"/>
                <wp:wrapNone/>
                <wp:docPr id="1802130963" name="Rechteck 18021309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733800" cy="1378222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15C72C08" id="Rechteck 1802130963" o:spid="_x0000_s1026" style="position:absolute;margin-left:-.1pt;margin-top:142.1pt;width:294pt;height:108.5pt;z-index:2518307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" filled="f" strokecolor="black [3213]">
                <w10:wrap anchorx="margin"/>
              </v:rect>
            </w:pict>
          </mc:Fallback>
        </mc:AlternateContent>
      </w:r>
      <w:r w:rsidR="00307ACB" w:rsidRPr="00307ACB">
        <w:rPr>
          <w:noProof/>
          <w:lang w:val="en-US"/>
        </w:rPr>
        <w:drawing>
          <wp:anchor distT="0" distB="0" distL="114300" distR="114300" simplePos="0" relativeHeight="251689984" behindDoc="1" locked="0" layoutInCell="1" allowOverlap="1" wp14:anchorId="5D2C435D" wp14:editId="0B3F5FF3">
            <wp:simplePos x="0" y="0"/>
            <wp:positionH relativeFrom="column">
              <wp:posOffset>2480310</wp:posOffset>
            </wp:positionH>
            <wp:positionV relativeFrom="paragraph">
              <wp:posOffset>17780</wp:posOffset>
            </wp:positionV>
            <wp:extent cx="1511897" cy="1422000"/>
            <wp:effectExtent l="0" t="0" r="0" b="6985"/>
            <wp:wrapTight wrapText="bothSides">
              <wp:wrapPolygon edited="0">
                <wp:start x="0" y="0"/>
                <wp:lineTo x="0" y="21417"/>
                <wp:lineTo x="21237" y="21417"/>
                <wp:lineTo x="21237" y="0"/>
                <wp:lineTo x="0" y="0"/>
              </wp:wrapPolygon>
            </wp:wrapTight>
            <wp:docPr id="1802131037" name="Grafik 1802131037" descr="C:\Users\bt305302\Documents\03_Daten\02_American Biology Teacher\Major Revisions\Manuscript Revisions\Station 2_Legespiel_Wege des Mikroplastiks mit Musterlösung_Englisch_eigene Abbildungen\Foli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t305302\Documents\03_Daten\02_American Biology Teacher\Major Revisions\Manuscript Revisions\Station 2_Legespiel_Wege des Mikroplastiks mit Musterlösung_Englisch_eigene Abbildungen\Folie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1511897" cy="142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07ACB" w:rsidRPr="00307ACB">
        <w:rPr>
          <w:noProof/>
          <w:lang w:val="en-US"/>
        </w:rPr>
        <w:drawing>
          <wp:anchor distT="0" distB="0" distL="114300" distR="114300" simplePos="0" relativeHeight="251688960" behindDoc="1" locked="0" layoutInCell="1" allowOverlap="1" wp14:anchorId="58685274" wp14:editId="1950AB8C">
            <wp:simplePos x="0" y="0"/>
            <wp:positionH relativeFrom="margin">
              <wp:align>left</wp:align>
            </wp:positionH>
            <wp:positionV relativeFrom="paragraph">
              <wp:posOffset>17780</wp:posOffset>
            </wp:positionV>
            <wp:extent cx="2171700" cy="1423035"/>
            <wp:effectExtent l="0" t="0" r="0" b="5715"/>
            <wp:wrapTight wrapText="bothSides">
              <wp:wrapPolygon edited="0">
                <wp:start x="0" y="0"/>
                <wp:lineTo x="0" y="21398"/>
                <wp:lineTo x="21411" y="21398"/>
                <wp:lineTo x="21411" y="0"/>
                <wp:lineTo x="0" y="0"/>
              </wp:wrapPolygon>
            </wp:wrapTight>
            <wp:docPr id="1802131036" name="Grafik 1802131036" descr="C:\Users\bt305302\Documents\03_Daten\02_American Biology Teacher\Major Revisions\Manuscript Revisions\Station 2_Legespiel_Wege des Mikroplastiks mit Musterlösung_Englisch_eigene Abbildungen\Foli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t305302\Documents\03_Daten\02_American Biology Teacher\Major Revisions\Manuscript Revisions\Station 2_Legespiel_Wege des Mikroplastiks mit Musterlösung_Englisch_eigene Abbildungen\Folie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171700" cy="1423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424A97A" w14:textId="57A96FD6" w:rsidR="00A435BD" w:rsidRPr="003B3A26" w:rsidRDefault="005D1CDF" w:rsidP="00A435BD">
      <w:pPr>
        <w:rPr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41420DD7" wp14:editId="4530D103">
                <wp:simplePos x="0" y="0"/>
                <wp:positionH relativeFrom="margin">
                  <wp:align>left</wp:align>
                </wp:positionH>
                <wp:positionV relativeFrom="paragraph">
                  <wp:posOffset>1565910</wp:posOffset>
                </wp:positionV>
                <wp:extent cx="3254829" cy="1378222"/>
                <wp:effectExtent l="0" t="0" r="22225" b="12700"/>
                <wp:wrapNone/>
                <wp:docPr id="1802130964" name="Rechteck 18021309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54829" cy="1378222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5F59F1A2" id="Rechteck 1802130964" o:spid="_x0000_s1026" style="position:absolute;margin-left:0;margin-top:123.3pt;width:256.3pt;height:108.5pt;z-index:25183283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" filled="f" strokecolor="black [3213]">
                <w10:wrap anchorx="margin"/>
              </v:rect>
            </w:pict>
          </mc:Fallback>
        </mc:AlternateContent>
      </w:r>
      <w:r w:rsidR="00307ACB" w:rsidRPr="00307ACB">
        <w:rPr>
          <w:noProof/>
          <w:lang w:val="en-US"/>
        </w:rPr>
        <w:drawing>
          <wp:anchor distT="0" distB="0" distL="114300" distR="114300" simplePos="0" relativeHeight="251693056" behindDoc="1" locked="0" layoutInCell="1" allowOverlap="1" wp14:anchorId="06797A73" wp14:editId="796BD1A9">
            <wp:simplePos x="0" y="0"/>
            <wp:positionH relativeFrom="column">
              <wp:posOffset>90805</wp:posOffset>
            </wp:positionH>
            <wp:positionV relativeFrom="paragraph">
              <wp:posOffset>1553845</wp:posOffset>
            </wp:positionV>
            <wp:extent cx="3113405" cy="1421765"/>
            <wp:effectExtent l="0" t="0" r="0" b="6985"/>
            <wp:wrapTight wrapText="bothSides">
              <wp:wrapPolygon edited="0">
                <wp:start x="0" y="0"/>
                <wp:lineTo x="0" y="21417"/>
                <wp:lineTo x="21411" y="21417"/>
                <wp:lineTo x="21411" y="0"/>
                <wp:lineTo x="0" y="0"/>
              </wp:wrapPolygon>
            </wp:wrapTight>
            <wp:docPr id="1802131043" name="Grafik 1802131043" descr="C:\Users\bt305302\Documents\03_Daten\02_American Biology Teacher\Major Revisions\Manuscript Revisions\Station 2_Legespiel_Wege des Mikroplastiks mit Musterlösung_Englisch_eigene Abbildungen\Folie9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t305302\Documents\03_Daten\02_American Biology Teacher\Major Revisions\Manuscript Revisions\Station 2_Legespiel_Wege des Mikroplastiks mit Musterlösung_Englisch_eigene Abbildungen\Folie9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113405" cy="1421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D867314" w14:textId="526E12A6" w:rsidR="00A435BD" w:rsidRPr="003B3A26" w:rsidRDefault="00A435BD" w:rsidP="00A435BD">
      <w:pPr>
        <w:rPr>
          <w:lang w:val="en-US"/>
        </w:rPr>
      </w:pPr>
    </w:p>
    <w:p w14:paraId="09F9A43B" w14:textId="42262965" w:rsidR="00A435BD" w:rsidRPr="003B3A26" w:rsidRDefault="00A435BD" w:rsidP="00A435BD">
      <w:pPr>
        <w:rPr>
          <w:lang w:val="en-US"/>
        </w:rPr>
      </w:pPr>
    </w:p>
    <w:p w14:paraId="491E165E" w14:textId="33CC4674" w:rsidR="00A435BD" w:rsidRDefault="00A435BD" w:rsidP="00A435BD">
      <w:pPr>
        <w:rPr>
          <w:lang w:val="en-US"/>
        </w:rPr>
      </w:pPr>
    </w:p>
    <w:p w14:paraId="3EB79C58" w14:textId="4830F49C" w:rsidR="00BB6372" w:rsidRDefault="00BB6372" w:rsidP="00A435BD">
      <w:pPr>
        <w:rPr>
          <w:lang w:val="en-US"/>
        </w:rPr>
      </w:pPr>
    </w:p>
    <w:p w14:paraId="45FDC71C" w14:textId="381DCF89" w:rsidR="00BB6372" w:rsidRDefault="000240FA">
      <w:pPr>
        <w:rPr>
          <w:lang w:val="en-US"/>
        </w:rPr>
      </w:pPr>
      <w:r w:rsidRPr="000240FA">
        <w:rPr>
          <w:noProof/>
          <w:lang w:val="en-US"/>
        </w:rPr>
        <w:drawing>
          <wp:anchor distT="0" distB="0" distL="114300" distR="114300" simplePos="0" relativeHeight="251740160" behindDoc="1" locked="0" layoutInCell="1" allowOverlap="1" wp14:anchorId="275F0794" wp14:editId="1174969F">
            <wp:simplePos x="0" y="0"/>
            <wp:positionH relativeFrom="column">
              <wp:posOffset>-231775</wp:posOffset>
            </wp:positionH>
            <wp:positionV relativeFrom="paragraph">
              <wp:posOffset>191770</wp:posOffset>
            </wp:positionV>
            <wp:extent cx="5962015" cy="3353435"/>
            <wp:effectExtent l="0" t="0" r="635" b="0"/>
            <wp:wrapTight wrapText="bothSides">
              <wp:wrapPolygon edited="0">
                <wp:start x="0" y="0"/>
                <wp:lineTo x="0" y="21473"/>
                <wp:lineTo x="21533" y="21473"/>
                <wp:lineTo x="21533" y="0"/>
                <wp:lineTo x="0" y="0"/>
              </wp:wrapPolygon>
            </wp:wrapTight>
            <wp:docPr id="16" name="Grafik 16" descr="C:\Users\bt305302\Documents\03_Daten\02_American Biology Teacher\ABT_Unterrichtsmaterial_Englisch\Station 2_Legespiel_plastic bag break dow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t305302\Documents\03_Daten\02_American Biology Teacher\ABT_Unterrichtsmaterial_Englisch\Station 2_Legespiel_plastic bag break down.jpg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2015" cy="3353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B6372">
        <w:rPr>
          <w:lang w:val="en-US"/>
        </w:rPr>
        <w:br w:type="page"/>
      </w:r>
    </w:p>
    <w:p w14:paraId="41E0913C" w14:textId="77777777" w:rsidR="00055A75" w:rsidRDefault="00055A75" w:rsidP="00055A75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4: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How does the microplastic get to the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b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each?</w:t>
      </w:r>
    </w:p>
    <w:p w14:paraId="7D6F9C47" w14:textId="6A83245D" w:rsidR="00A435BD" w:rsidRDefault="00AE37AC" w:rsidP="00A435BD">
      <w:pPr>
        <w:rPr>
          <w:rFonts w:ascii="Trebuchet MS" w:hAnsi="Trebuchet MS"/>
          <w:b/>
          <w:sz w:val="28"/>
          <w:szCs w:val="28"/>
          <w:u w:val="single"/>
          <w:lang w:val="en-US"/>
        </w:rPr>
      </w:pPr>
      <w:r w:rsidRPr="00FE7E73">
        <w:rPr>
          <w:rFonts w:ascii="Trebuchet MS" w:hAnsi="Trebuchet MS"/>
          <w:b/>
          <w:sz w:val="28"/>
          <w:szCs w:val="28"/>
          <w:u w:val="single"/>
          <w:lang w:val="en-US"/>
        </w:rPr>
        <w:t>Sample solution for workbook:</w:t>
      </w:r>
    </w:p>
    <w:p w14:paraId="4F4C8F10" w14:textId="2492C6F7" w:rsidR="00A435BD" w:rsidRDefault="00854668" w:rsidP="00A435BD">
      <w:pPr>
        <w:tabs>
          <w:tab w:val="left" w:pos="2657"/>
        </w:tabs>
        <w:rPr>
          <w:lang w:val="en-US"/>
        </w:rPr>
      </w:pPr>
      <w:r w:rsidRPr="00854668">
        <w:rPr>
          <w:noProof/>
          <w:lang w:val="en-US"/>
        </w:rPr>
        <w:drawing>
          <wp:anchor distT="0" distB="0" distL="114300" distR="114300" simplePos="0" relativeHeight="251741184" behindDoc="1" locked="0" layoutInCell="1" allowOverlap="1" wp14:anchorId="05DF011C" wp14:editId="51E774B2">
            <wp:simplePos x="0" y="0"/>
            <wp:positionH relativeFrom="margin">
              <wp:align>left</wp:align>
            </wp:positionH>
            <wp:positionV relativeFrom="paragraph">
              <wp:posOffset>276860</wp:posOffset>
            </wp:positionV>
            <wp:extent cx="6355080" cy="3574415"/>
            <wp:effectExtent l="0" t="0" r="7620" b="6985"/>
            <wp:wrapTight wrapText="bothSides">
              <wp:wrapPolygon edited="0">
                <wp:start x="0" y="0"/>
                <wp:lineTo x="0" y="21527"/>
                <wp:lineTo x="21561" y="21527"/>
                <wp:lineTo x="21561" y="0"/>
                <wp:lineTo x="0" y="0"/>
              </wp:wrapPolygon>
            </wp:wrapTight>
            <wp:docPr id="21" name="Grafik 21" descr="C:\Users\bt305302\Documents\03_Daten\02_American Biology Teacher\Major Revisions\Manuscript Revisions\Station 2_Legespiel_Musterlösun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t305302\Documents\03_Daten\02_American Biology Teacher\Major Revisions\Manuscript Revisions\Station 2_Legespiel_Musterlösung.jpg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55080" cy="3574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E37AC">
        <w:rPr>
          <w:lang w:val="en-US"/>
        </w:rPr>
        <w:tab/>
      </w:r>
    </w:p>
    <w:p w14:paraId="47193101" w14:textId="77777777" w:rsidR="00A435BD" w:rsidRDefault="00AE37AC" w:rsidP="00A435BD">
      <w:pPr>
        <w:rPr>
          <w:lang w:val="en-US"/>
        </w:rPr>
      </w:pPr>
      <w:r>
        <w:rPr>
          <w:lang w:val="en-US"/>
        </w:rPr>
        <w:br w:type="page"/>
      </w:r>
    </w:p>
    <w:p w14:paraId="2C79C530" w14:textId="6B84BE52" w:rsidR="00A435BD" w:rsidRPr="00CC6951" w:rsidRDefault="00AE37AC" w:rsidP="00A435BD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412DA8">
        <w:rPr>
          <w:rFonts w:ascii="Trebuchet MS" w:hAnsi="Trebuchet MS"/>
          <w:b/>
          <w:color w:val="1F3864" w:themeColor="accent5" w:themeShade="80"/>
          <w:sz w:val="36"/>
          <w:lang w:val="en-US"/>
        </w:rPr>
        <w:t>5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Microplastic in the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environment – so what?!</w:t>
      </w:r>
    </w:p>
    <w:p w14:paraId="568E8366" w14:textId="77777777" w:rsidR="00A435BD" w:rsidRPr="009F795F" w:rsidRDefault="00AE37AC" w:rsidP="00A435BD">
      <w:pPr>
        <w:spacing w:line="276" w:lineRule="auto"/>
        <w:jc w:val="both"/>
        <w:rPr>
          <w:rFonts w:ascii="Trebuchet MS" w:hAnsi="Trebuchet MS" w:cs="Arial"/>
          <w:b/>
          <w:sz w:val="32"/>
          <w:szCs w:val="24"/>
          <w:lang w:val="en-US"/>
        </w:rPr>
      </w:pPr>
      <w:r w:rsidRPr="009F795F">
        <w:rPr>
          <w:rFonts w:ascii="Trebuchet MS" w:hAnsi="Trebuchet MS" w:cs="Arial"/>
          <w:b/>
          <w:sz w:val="32"/>
          <w:szCs w:val="24"/>
          <w:lang w:val="en"/>
        </w:rPr>
        <w:t>Conference of animals in the sea</w:t>
      </w:r>
    </w:p>
    <w:p w14:paraId="3453CC67" w14:textId="77777777" w:rsidR="00A435BD" w:rsidRPr="009F795F" w:rsidRDefault="00AE37AC" w:rsidP="00A435BD">
      <w:pPr>
        <w:spacing w:line="276" w:lineRule="auto"/>
        <w:jc w:val="both"/>
        <w:rPr>
          <w:rFonts w:ascii="Trebuchet MS" w:hAnsi="Trebuchet MS" w:cs="Arial"/>
          <w:i/>
          <w:sz w:val="28"/>
          <w:szCs w:val="24"/>
          <w:lang w:val="en-US"/>
        </w:rPr>
      </w:pPr>
      <w:r w:rsidRPr="009F795F">
        <w:rPr>
          <w:rFonts w:ascii="Trebuchet MS" w:hAnsi="Trebuchet MS" w:cs="Arial"/>
          <w:i/>
          <w:sz w:val="28"/>
          <w:szCs w:val="24"/>
          <w:lang w:val="en"/>
        </w:rPr>
        <w:t>In the sea, there are more and more environmental problems that a</w:t>
      </w:r>
      <w:r w:rsidRPr="009F795F">
        <w:rPr>
          <w:rFonts w:ascii="Trebuchet MS" w:hAnsi="Trebuchet MS" w:cs="Arial"/>
          <w:i/>
          <w:sz w:val="28"/>
          <w:szCs w:val="24"/>
          <w:lang w:val="en"/>
        </w:rPr>
        <w:t>f</w:t>
      </w:r>
      <w:r w:rsidRPr="009F795F">
        <w:rPr>
          <w:rFonts w:ascii="Trebuchet MS" w:hAnsi="Trebuchet MS" w:cs="Arial"/>
          <w:i/>
          <w:sz w:val="28"/>
          <w:szCs w:val="24"/>
          <w:lang w:val="en"/>
        </w:rPr>
        <w:t xml:space="preserve">fect marine life. Therefore, some sea creatures meet, although some </w:t>
      </w:r>
      <w:r>
        <w:rPr>
          <w:rFonts w:ascii="Trebuchet MS" w:hAnsi="Trebuchet MS" w:cs="Arial"/>
          <w:i/>
          <w:sz w:val="28"/>
          <w:szCs w:val="24"/>
          <w:lang w:val="en"/>
        </w:rPr>
        <w:t>would like</w:t>
      </w:r>
      <w:r w:rsidRPr="009F795F">
        <w:rPr>
          <w:rFonts w:ascii="Trebuchet MS" w:hAnsi="Trebuchet MS" w:cs="Arial"/>
          <w:i/>
          <w:sz w:val="28"/>
          <w:szCs w:val="24"/>
          <w:lang w:val="en"/>
        </w:rPr>
        <w:t xml:space="preserve"> to eat</w:t>
      </w:r>
      <w:r>
        <w:rPr>
          <w:rFonts w:ascii="Trebuchet MS" w:hAnsi="Trebuchet MS" w:cs="Arial"/>
          <w:i/>
          <w:sz w:val="28"/>
          <w:szCs w:val="24"/>
          <w:lang w:val="en"/>
        </w:rPr>
        <w:t xml:space="preserve"> each other</w:t>
      </w:r>
      <w:r w:rsidRPr="009F795F">
        <w:rPr>
          <w:rFonts w:ascii="Trebuchet MS" w:hAnsi="Trebuchet MS" w:cs="Arial"/>
          <w:i/>
          <w:sz w:val="28"/>
          <w:szCs w:val="24"/>
          <w:lang w:val="en"/>
        </w:rPr>
        <w:t xml:space="preserve">. </w:t>
      </w:r>
      <w:r w:rsidRPr="009F795F">
        <w:rPr>
          <w:rFonts w:ascii="Trebuchet MS" w:hAnsi="Trebuchet MS" w:cs="Arial"/>
          <w:i/>
          <w:sz w:val="28"/>
          <w:szCs w:val="24"/>
          <w:lang w:val="en-US"/>
        </w:rPr>
        <w:t>They talk about their problems due to the growing plastic pollution.</w:t>
      </w:r>
    </w:p>
    <w:p w14:paraId="0DD557EC" w14:textId="77777777" w:rsidR="00A435BD" w:rsidRPr="00927179" w:rsidRDefault="00AE37AC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599872" behindDoc="1" locked="0" layoutInCell="1" allowOverlap="1" wp14:anchorId="57562A70" wp14:editId="0F54AC95">
            <wp:simplePos x="0" y="0"/>
            <wp:positionH relativeFrom="margin">
              <wp:align>left</wp:align>
            </wp:positionH>
            <wp:positionV relativeFrom="paragraph">
              <wp:posOffset>41275</wp:posOffset>
            </wp:positionV>
            <wp:extent cx="1003300" cy="431800"/>
            <wp:effectExtent l="0" t="0" r="6350" b="6350"/>
            <wp:wrapTight wrapText="bothSides">
              <wp:wrapPolygon edited="0">
                <wp:start x="0" y="0"/>
                <wp:lineTo x="0" y="20965"/>
                <wp:lineTo x="21327" y="20965"/>
                <wp:lineTo x="21327" y="0"/>
                <wp:lineTo x="0" y="0"/>
              </wp:wrapPolygon>
            </wp:wrapTight>
            <wp:docPr id="1075" name="Grafik 10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6058284" name=""/>
                    <pic:cNvPicPr/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3300" cy="431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  <w:lang w:val="en-US"/>
        </w:rPr>
        <w:drawing>
          <wp:anchor distT="0" distB="0" distL="114300" distR="114300" simplePos="0" relativeHeight="251598848" behindDoc="1" locked="0" layoutInCell="1" allowOverlap="1" wp14:anchorId="62828ABA" wp14:editId="3E6D767E">
            <wp:simplePos x="0" y="0"/>
            <wp:positionH relativeFrom="column">
              <wp:posOffset>5029835</wp:posOffset>
            </wp:positionH>
            <wp:positionV relativeFrom="paragraph">
              <wp:posOffset>396875</wp:posOffset>
            </wp:positionV>
            <wp:extent cx="560705" cy="723900"/>
            <wp:effectExtent l="0" t="0" r="0" b="0"/>
            <wp:wrapTight wrapText="bothSides">
              <wp:wrapPolygon edited="0">
                <wp:start x="0" y="0"/>
                <wp:lineTo x="0" y="21032"/>
                <wp:lineTo x="20548" y="21032"/>
                <wp:lineTo x="20548" y="0"/>
                <wp:lineTo x="0" y="0"/>
              </wp:wrapPolygon>
            </wp:wrapTight>
            <wp:docPr id="1076" name="Grafik 10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3857405" name="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05" cy="723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593728" behindDoc="0" locked="0" layoutInCell="1" allowOverlap="1" wp14:anchorId="36EB6CB5" wp14:editId="0867999E">
                <wp:simplePos x="0" y="0"/>
                <wp:positionH relativeFrom="column">
                  <wp:posOffset>4930987</wp:posOffset>
                </wp:positionH>
                <wp:positionV relativeFrom="paragraph">
                  <wp:posOffset>1145116</wp:posOffset>
                </wp:positionV>
                <wp:extent cx="914400" cy="635"/>
                <wp:effectExtent l="0" t="0" r="0" b="0"/>
                <wp:wrapSquare wrapText="bothSides"/>
                <wp:docPr id="1073" name="Textfeld 10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7A54DF9" w14:textId="7D15DBCF" w:rsidR="00087753" w:rsidRPr="0035387E" w:rsidRDefault="00087753" w:rsidP="00A435BD">
                            <w:pPr>
                              <w:pStyle w:val="Caption"/>
                              <w:rPr>
                                <w:rFonts w:ascii="Trebuchet MS" w:hAnsi="Trebuchet MS"/>
                                <w:b/>
                                <w:noProof/>
                                <w:sz w:val="24"/>
                                <w:szCs w:val="24"/>
                              </w:rPr>
                            </w:pPr>
                            <w:r w:rsidRPr="0035387E">
                              <w:rPr>
                                <w:sz w:val="16"/>
                              </w:rPr>
                              <w:t xml:space="preserve">Figure  </w:t>
                            </w:r>
                            <w:r>
                              <w:rPr>
                                <w:sz w:val="16"/>
                              </w:rPr>
                              <w:t>1</w:t>
                            </w:r>
                            <w:r w:rsidRPr="0035387E">
                              <w:rPr>
                                <w:sz w:val="16"/>
                              </w:rPr>
                              <w:t>:</w:t>
                            </w:r>
                            <w:r>
                              <w:rPr>
                                <w:sz w:val="16"/>
                              </w:rPr>
                              <w:t xml:space="preserve"> P</w:t>
                            </w:r>
                            <w:r w:rsidRPr="0035387E">
                              <w:rPr>
                                <w:sz w:val="16"/>
                              </w:rPr>
                              <w:t>lankton</w:t>
                            </w:r>
                            <w:r>
                              <w:rPr>
                                <w:sz w:val="16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shape w14:anchorId="36EB6CB5" id="Textfeld 1073" o:spid="_x0000_s1066" type="#_x0000_t202" style="position:absolute;left:0;text-align:left;margin-left:388.25pt;margin-top:90.15pt;width:1in;height:.05pt;z-index:251601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" stroked="f">
                <v:textbox style="mso-fit-shape-to-text:t" inset="0,0,0,0">
                  <w:txbxContent>
                    <w:p w14:paraId="57A54DF9" w14:textId="7D15DBCF" w:rsidR="00087753" w:rsidRPr="0035387E" w:rsidRDefault="00087753" w:rsidP="00A435BD">
                      <w:pPr>
                        <w:pStyle w:val="Beschriftung"/>
                        <w:rPr>
                          <w:rFonts w:ascii="Trebuchet MS" w:hAnsi="Trebuchet MS"/>
                          <w:b/>
                          <w:noProof/>
                          <w:sz w:val="24"/>
                          <w:szCs w:val="24"/>
                        </w:rPr>
                      </w:pPr>
                      <w:proofErr w:type="gramStart"/>
                      <w:r w:rsidRPr="0035387E">
                        <w:rPr>
                          <w:sz w:val="16"/>
                        </w:rPr>
                        <w:t xml:space="preserve">Figure  </w:t>
                      </w:r>
                      <w:r>
                        <w:rPr>
                          <w:sz w:val="16"/>
                        </w:rPr>
                        <w:t>1</w:t>
                      </w:r>
                      <w:proofErr w:type="gramEnd"/>
                      <w:r w:rsidRPr="0035387E">
                        <w:rPr>
                          <w:sz w:val="16"/>
                        </w:rPr>
                        <w:t>:</w:t>
                      </w:r>
                      <w:r>
                        <w:rPr>
                          <w:sz w:val="16"/>
                        </w:rPr>
                        <w:t xml:space="preserve"> P</w:t>
                      </w:r>
                      <w:r w:rsidRPr="0035387E">
                        <w:rPr>
                          <w:sz w:val="16"/>
                        </w:rPr>
                        <w:t>lankton</w:t>
                      </w:r>
                      <w:r>
                        <w:rPr>
                          <w:sz w:val="16"/>
                        </w:rPr>
                        <w:t>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9F795F">
        <w:rPr>
          <w:rFonts w:ascii="Trebuchet MS" w:hAnsi="Trebuchet MS" w:cs="Arial"/>
          <w:b/>
          <w:sz w:val="28"/>
          <w:szCs w:val="24"/>
          <w:lang w:val="en-US"/>
        </w:rPr>
        <w:t>Fred,</w:t>
      </w:r>
      <w:r w:rsidRPr="009F795F">
        <w:rPr>
          <w:rFonts w:ascii="Trebuchet MS" w:hAnsi="Trebuchet MS" w:cs="Arial"/>
          <w:sz w:val="28"/>
          <w:szCs w:val="24"/>
          <w:lang w:val="en-US"/>
        </w:rPr>
        <w:t xml:space="preserve"> the little herring</w:t>
      </w:r>
      <w:r>
        <w:rPr>
          <w:rFonts w:ascii="Trebuchet MS" w:hAnsi="Trebuchet MS" w:cs="Arial"/>
          <w:sz w:val="28"/>
          <w:szCs w:val="24"/>
          <w:lang w:val="en-US"/>
        </w:rPr>
        <w:t>: “</w:t>
      </w:r>
      <w:r w:rsidRPr="009F795F">
        <w:rPr>
          <w:rFonts w:ascii="Trebuchet MS" w:hAnsi="Trebuchet MS" w:cs="Arial"/>
          <w:sz w:val="28"/>
          <w:szCs w:val="24"/>
          <w:lang w:val="en"/>
        </w:rPr>
        <w:t>Hello, my name is Fred</w:t>
      </w:r>
      <w:r w:rsidR="00E5425C">
        <w:rPr>
          <w:rFonts w:ascii="Trebuchet MS" w:hAnsi="Trebuchet MS" w:cs="Arial"/>
          <w:sz w:val="28"/>
          <w:szCs w:val="24"/>
          <w:lang w:val="en"/>
        </w:rPr>
        <w:t>,</w:t>
      </w:r>
      <w:r w:rsidRPr="009F795F">
        <w:rPr>
          <w:rFonts w:ascii="Trebuchet MS" w:hAnsi="Trebuchet MS" w:cs="Arial"/>
          <w:sz w:val="28"/>
          <w:szCs w:val="24"/>
          <w:lang w:val="en"/>
        </w:rPr>
        <w:t xml:space="preserve"> and I live in the sea. I like to eat plankton. Do you know what plankton is? These are tiny crustaceans float</w:t>
      </w:r>
      <w:r>
        <w:rPr>
          <w:rFonts w:ascii="Trebuchet MS" w:hAnsi="Trebuchet MS" w:cs="Arial"/>
          <w:sz w:val="28"/>
          <w:szCs w:val="24"/>
          <w:lang w:val="en"/>
        </w:rPr>
        <w:t>ing in the sea. For a few years</w:t>
      </w:r>
      <w:r w:rsidRPr="009F795F">
        <w:rPr>
          <w:rFonts w:ascii="Trebuchet MS" w:hAnsi="Trebuchet MS" w:cs="Arial"/>
          <w:sz w:val="28"/>
          <w:szCs w:val="24"/>
          <w:lang w:val="en"/>
        </w:rPr>
        <w:t>, I sometimes acc</w:t>
      </w:r>
      <w:r w:rsidRPr="009F795F">
        <w:rPr>
          <w:rFonts w:ascii="Trebuchet MS" w:hAnsi="Trebuchet MS" w:cs="Arial"/>
          <w:sz w:val="28"/>
          <w:szCs w:val="24"/>
          <w:lang w:val="en"/>
        </w:rPr>
        <w:t>i</w:t>
      </w:r>
      <w:r w:rsidRPr="009F795F">
        <w:rPr>
          <w:rFonts w:ascii="Trebuchet MS" w:hAnsi="Trebuchet MS" w:cs="Arial"/>
          <w:sz w:val="28"/>
          <w:szCs w:val="24"/>
          <w:lang w:val="en"/>
        </w:rPr>
        <w:t>dentally eat small plastic part</w:t>
      </w:r>
      <w:r>
        <w:rPr>
          <w:rFonts w:ascii="Trebuchet MS" w:hAnsi="Trebuchet MS" w:cs="Arial"/>
          <w:sz w:val="28"/>
          <w:szCs w:val="24"/>
          <w:lang w:val="en"/>
        </w:rPr>
        <w:t>icles (microplastics)</w:t>
      </w:r>
      <w:r w:rsidRPr="009F795F">
        <w:rPr>
          <w:rFonts w:ascii="Trebuchet MS" w:hAnsi="Trebuchet MS" w:cs="Arial"/>
          <w:sz w:val="28"/>
          <w:szCs w:val="24"/>
          <w:lang w:val="en"/>
        </w:rPr>
        <w:t>. I was told it's called micr</w:t>
      </w:r>
      <w:r w:rsidRPr="009F795F">
        <w:rPr>
          <w:rFonts w:ascii="Trebuchet MS" w:hAnsi="Trebuchet MS" w:cs="Arial"/>
          <w:sz w:val="28"/>
          <w:szCs w:val="24"/>
          <w:lang w:val="en"/>
        </w:rPr>
        <w:t>o</w:t>
      </w:r>
      <w:r w:rsidRPr="009F795F">
        <w:rPr>
          <w:rFonts w:ascii="Trebuchet MS" w:hAnsi="Trebuchet MS" w:cs="Arial"/>
          <w:sz w:val="28"/>
          <w:szCs w:val="24"/>
          <w:lang w:val="en"/>
        </w:rPr>
        <w:t>plastic. I can eat it, but I cannot digest it. So although I eat a lot, I'm not energized. If I continue to eat microplastics now, I'll probably starve to death</w:t>
      </w:r>
      <w:r w:rsidRPr="00927179">
        <w:rPr>
          <w:rFonts w:ascii="Trebuchet MS" w:hAnsi="Trebuchet MS" w:cs="Arial"/>
          <w:sz w:val="28"/>
          <w:szCs w:val="24"/>
          <w:lang w:val="en-US"/>
        </w:rPr>
        <w:t xml:space="preserve">.“ </w:t>
      </w:r>
    </w:p>
    <w:p w14:paraId="4C9ABDAB" w14:textId="603C2617" w:rsidR="00A435BD" w:rsidRPr="00927179" w:rsidRDefault="00AE37AC" w:rsidP="00A435BD">
      <w:pPr>
        <w:tabs>
          <w:tab w:val="left" w:pos="1020"/>
        </w:tabs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01920" behindDoc="1" locked="0" layoutInCell="1" allowOverlap="1" wp14:anchorId="695B1814" wp14:editId="097CEDB6">
            <wp:simplePos x="0" y="0"/>
            <wp:positionH relativeFrom="margin">
              <wp:align>left</wp:align>
            </wp:positionH>
            <wp:positionV relativeFrom="paragraph">
              <wp:posOffset>8890</wp:posOffset>
            </wp:positionV>
            <wp:extent cx="965200" cy="660400"/>
            <wp:effectExtent l="0" t="0" r="6350" b="6350"/>
            <wp:wrapTight wrapText="bothSides">
              <wp:wrapPolygon edited="0">
                <wp:start x="0" y="0"/>
                <wp:lineTo x="0" y="21185"/>
                <wp:lineTo x="21316" y="21185"/>
                <wp:lineTo x="21316" y="0"/>
                <wp:lineTo x="0" y="0"/>
              </wp:wrapPolygon>
            </wp:wrapTight>
            <wp:docPr id="1077" name="Grafik 10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2081004" name=""/>
                    <pic:cNvPicPr/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5200" cy="66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927179">
        <w:rPr>
          <w:rFonts w:ascii="Trebuchet MS" w:hAnsi="Trebuchet MS" w:cs="Arial"/>
          <w:b/>
          <w:sz w:val="28"/>
          <w:szCs w:val="24"/>
          <w:lang w:val="en-US"/>
        </w:rPr>
        <w:t>Fridolin,</w:t>
      </w:r>
      <w:r w:rsidRPr="00927179">
        <w:rPr>
          <w:rFonts w:ascii="Trebuchet MS" w:hAnsi="Trebuchet MS" w:cs="Arial"/>
          <w:sz w:val="28"/>
          <w:szCs w:val="24"/>
          <w:lang w:val="en-US"/>
        </w:rPr>
        <w:t xml:space="preserve"> the big tuna: </w:t>
      </w:r>
      <w:r>
        <w:rPr>
          <w:rFonts w:ascii="Trebuchet MS" w:hAnsi="Trebuchet MS" w:cs="Arial"/>
          <w:sz w:val="28"/>
          <w:szCs w:val="24"/>
          <w:lang w:val="en-US"/>
        </w:rPr>
        <w:t>“</w:t>
      </w:r>
      <w:r w:rsidRPr="00927179">
        <w:rPr>
          <w:rFonts w:ascii="Trebuchet MS" w:hAnsi="Trebuchet MS" w:cs="Arial"/>
          <w:sz w:val="28"/>
          <w:szCs w:val="24"/>
          <w:lang w:val="en"/>
        </w:rPr>
        <w:t xml:space="preserve">Oh, that would be a pity. I </w:t>
      </w:r>
      <w:r w:rsidR="005169CC">
        <w:rPr>
          <w:rFonts w:ascii="Trebuchet MS" w:hAnsi="Trebuchet MS" w:cs="Arial"/>
          <w:sz w:val="28"/>
          <w:szCs w:val="24"/>
          <w:lang w:val="en"/>
        </w:rPr>
        <w:t xml:space="preserve">love to eat </w:t>
      </w:r>
      <w:r w:rsidR="00327730">
        <w:rPr>
          <w:rFonts w:ascii="Trebuchet MS" w:hAnsi="Trebuchet MS" w:cs="Arial"/>
          <w:sz w:val="28"/>
          <w:szCs w:val="24"/>
          <w:lang w:val="en"/>
        </w:rPr>
        <w:t xml:space="preserve">small </w:t>
      </w:r>
      <w:r w:rsidRPr="00927179">
        <w:rPr>
          <w:rFonts w:ascii="Trebuchet MS" w:hAnsi="Trebuchet MS" w:cs="Arial"/>
          <w:sz w:val="28"/>
          <w:szCs w:val="24"/>
          <w:lang w:val="en"/>
        </w:rPr>
        <w:t>herrings. I eat fish, digest it</w:t>
      </w:r>
      <w:r w:rsidR="00E5425C">
        <w:rPr>
          <w:rFonts w:ascii="Trebuchet MS" w:hAnsi="Trebuchet MS" w:cs="Arial"/>
          <w:sz w:val="28"/>
          <w:szCs w:val="24"/>
          <w:lang w:val="en"/>
        </w:rPr>
        <w:t>,</w:t>
      </w:r>
      <w:r w:rsidRPr="00927179">
        <w:rPr>
          <w:rFonts w:ascii="Trebuchet MS" w:hAnsi="Trebuchet MS" w:cs="Arial"/>
          <w:sz w:val="28"/>
          <w:szCs w:val="24"/>
          <w:lang w:val="en"/>
        </w:rPr>
        <w:t xml:space="preserve"> and get my energy. I can only live i</w:t>
      </w:r>
      <w:r>
        <w:rPr>
          <w:rFonts w:ascii="Trebuchet MS" w:hAnsi="Trebuchet MS" w:cs="Arial"/>
          <w:sz w:val="28"/>
          <w:szCs w:val="24"/>
          <w:lang w:val="en"/>
        </w:rPr>
        <w:t>f I can eat enough smaller fish</w:t>
      </w:r>
      <w:r w:rsidRPr="00927179">
        <w:rPr>
          <w:rFonts w:ascii="Trebuchet MS" w:hAnsi="Trebuchet MS" w:cs="Arial"/>
          <w:sz w:val="28"/>
          <w:szCs w:val="24"/>
          <w:lang w:val="en"/>
        </w:rPr>
        <w:t xml:space="preserve"> like Fred. If Fred and the other little fish were to die, then I would always be hu</w:t>
      </w:r>
      <w:r w:rsidRPr="00927179">
        <w:rPr>
          <w:rFonts w:ascii="Trebuchet MS" w:hAnsi="Trebuchet MS" w:cs="Arial"/>
          <w:sz w:val="28"/>
          <w:szCs w:val="24"/>
          <w:lang w:val="en"/>
        </w:rPr>
        <w:t>n</w:t>
      </w:r>
      <w:r w:rsidRPr="00927179">
        <w:rPr>
          <w:rFonts w:ascii="Trebuchet MS" w:hAnsi="Trebuchet MS" w:cs="Arial"/>
          <w:sz w:val="28"/>
          <w:szCs w:val="24"/>
          <w:lang w:val="en"/>
        </w:rPr>
        <w:t>gry</w:t>
      </w:r>
      <w:r w:rsidRPr="00927179">
        <w:rPr>
          <w:rFonts w:ascii="Trebuchet MS" w:hAnsi="Trebuchet MS" w:cs="Arial"/>
          <w:sz w:val="28"/>
          <w:szCs w:val="24"/>
          <w:lang w:val="en-US"/>
        </w:rPr>
        <w:t>.“</w:t>
      </w:r>
    </w:p>
    <w:p w14:paraId="676B2727" w14:textId="3D4812A3" w:rsidR="00A435BD" w:rsidRPr="006F16F3" w:rsidRDefault="00AE37AC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596800" behindDoc="1" locked="0" layoutInCell="1" allowOverlap="1" wp14:anchorId="2E0F75E0" wp14:editId="18B81225">
            <wp:simplePos x="0" y="0"/>
            <wp:positionH relativeFrom="margin">
              <wp:align>left</wp:align>
            </wp:positionH>
            <wp:positionV relativeFrom="paragraph">
              <wp:posOffset>15240</wp:posOffset>
            </wp:positionV>
            <wp:extent cx="1104900" cy="673100"/>
            <wp:effectExtent l="0" t="0" r="0" b="0"/>
            <wp:wrapTight wrapText="bothSides">
              <wp:wrapPolygon edited="0">
                <wp:start x="0" y="0"/>
                <wp:lineTo x="0" y="20785"/>
                <wp:lineTo x="21228" y="20785"/>
                <wp:lineTo x="21228" y="0"/>
                <wp:lineTo x="0" y="0"/>
              </wp:wrapPolygon>
            </wp:wrapTight>
            <wp:docPr id="1078" name="Grafik 10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3758386" name=""/>
                    <pic:cNvPicPr/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04900" cy="673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595776" behindDoc="0" locked="0" layoutInCell="1" allowOverlap="1" wp14:anchorId="386424B0" wp14:editId="689CE3AA">
                <wp:simplePos x="0" y="0"/>
                <wp:positionH relativeFrom="column">
                  <wp:posOffset>1585595</wp:posOffset>
                </wp:positionH>
                <wp:positionV relativeFrom="paragraph">
                  <wp:posOffset>2852420</wp:posOffset>
                </wp:positionV>
                <wp:extent cx="3300730" cy="635"/>
                <wp:effectExtent l="0" t="0" r="0" b="0"/>
                <wp:wrapTopAndBottom/>
                <wp:docPr id="1074" name="Textfeld 10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007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C91A7E2" w14:textId="30D258B1" w:rsidR="00087753" w:rsidRPr="0035387E" w:rsidRDefault="00087753" w:rsidP="00A435BD">
                            <w:pPr>
                              <w:pStyle w:val="Caption"/>
                              <w:rPr>
                                <w:noProof/>
                                <w:lang w:val="en-US"/>
                              </w:rPr>
                            </w:pPr>
                            <w:r w:rsidRPr="0035387E">
                              <w:rPr>
                                <w:lang w:val="en-US"/>
                              </w:rPr>
                              <w:t xml:space="preserve">Figure  </w:t>
                            </w:r>
                            <w:r>
                              <w:fldChar w:fldCharType="begin"/>
                            </w:r>
                            <w:r w:rsidRPr="0035387E">
                              <w:rPr>
                                <w:lang w:val="en-US"/>
                              </w:rPr>
                              <w:instrText xml:space="preserve"> SEQ Figure_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  <w:lang w:val="en-US"/>
                              </w:rPr>
                              <w:t>1</w:t>
                            </w:r>
                            <w:r>
                              <w:fldChar w:fldCharType="end"/>
                            </w:r>
                            <w:r w:rsidRPr="0035387E">
                              <w:rPr>
                                <w:lang w:val="en-US"/>
                              </w:rPr>
                              <w:t>: Microplastic can transport toxic substance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shape w14:anchorId="386424B0" id="Textfeld 1074" o:spid="_x0000_s1067" type="#_x0000_t202" style="position:absolute;left:0;text-align:left;margin-left:124.85pt;margin-top:224.6pt;width:259.9pt;height:.05pt;z-index:251603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" stroked="f">
                <v:textbox style="mso-fit-shape-to-text:t" inset="0,0,0,0">
                  <w:txbxContent>
                    <w:p w14:paraId="3C91A7E2" w14:textId="30D258B1" w:rsidR="00087753" w:rsidRPr="0035387E" w:rsidRDefault="00087753" w:rsidP="00A435BD">
                      <w:pPr>
                        <w:pStyle w:val="Beschriftung"/>
                        <w:rPr>
                          <w:noProof/>
                          <w:lang w:val="en-US"/>
                        </w:rPr>
                      </w:pPr>
                      <w:proofErr w:type="gramStart"/>
                      <w:r w:rsidRPr="0035387E">
                        <w:rPr>
                          <w:lang w:val="en-US"/>
                        </w:rPr>
                        <w:t xml:space="preserve">Figure  </w:t>
                      </w:r>
                      <w:proofErr w:type="gramEnd"/>
                      <w:r>
                        <w:fldChar w:fldCharType="begin"/>
                      </w:r>
                      <w:r w:rsidRPr="0035387E">
                        <w:rPr>
                          <w:lang w:val="en-US"/>
                        </w:rPr>
                        <w:instrText xml:space="preserve"> SEQ Figure_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  <w:lang w:val="en-US"/>
                        </w:rPr>
                        <w:t>1</w:t>
                      </w:r>
                      <w:r>
                        <w:fldChar w:fldCharType="end"/>
                      </w:r>
                      <w:r w:rsidRPr="0035387E">
                        <w:rPr>
                          <w:lang w:val="en-US"/>
                        </w:rPr>
                        <w:t>: Microplastic can transport toxic substances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  <w:lang w:val="en-US"/>
        </w:rPr>
        <w:drawing>
          <wp:anchor distT="0" distB="0" distL="114300" distR="114300" simplePos="0" relativeHeight="251594752" behindDoc="0" locked="0" layoutInCell="1" allowOverlap="1" wp14:anchorId="5868A741" wp14:editId="65D6E2DF">
            <wp:simplePos x="0" y="0"/>
            <wp:positionH relativeFrom="margin">
              <wp:posOffset>1229995</wp:posOffset>
            </wp:positionH>
            <wp:positionV relativeFrom="paragraph">
              <wp:posOffset>1467273</wp:posOffset>
            </wp:positionV>
            <wp:extent cx="3300730" cy="1388110"/>
            <wp:effectExtent l="0" t="0" r="0" b="2540"/>
            <wp:wrapTopAndBottom/>
            <wp:docPr id="1079" name="Grafik 10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0846002" name=""/>
                    <pic:cNvPicPr/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0730" cy="13881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927179">
        <w:rPr>
          <w:rFonts w:ascii="Trebuchet MS" w:hAnsi="Trebuchet MS" w:cs="Arial"/>
          <w:b/>
          <w:sz w:val="28"/>
          <w:szCs w:val="24"/>
          <w:lang w:val="en-US"/>
        </w:rPr>
        <w:t>Berta</w:t>
      </w:r>
      <w:r>
        <w:rPr>
          <w:rFonts w:ascii="Trebuchet MS" w:hAnsi="Trebuchet MS" w:cs="Arial"/>
          <w:b/>
          <w:sz w:val="28"/>
          <w:szCs w:val="24"/>
          <w:lang w:val="en-US"/>
        </w:rPr>
        <w:t>,</w:t>
      </w:r>
      <w:r w:rsidRPr="00927179">
        <w:rPr>
          <w:rFonts w:ascii="Trebuchet MS" w:hAnsi="Trebuchet MS"/>
          <w:noProof/>
          <w:sz w:val="28"/>
          <w:szCs w:val="24"/>
          <w:lang w:val="en-US" w:eastAsia="de-DE"/>
        </w:rPr>
        <w:t xml:space="preserve"> </w:t>
      </w:r>
      <w:r>
        <w:rPr>
          <w:rFonts w:ascii="Trebuchet MS" w:hAnsi="Trebuchet MS"/>
          <w:noProof/>
          <w:sz w:val="28"/>
          <w:szCs w:val="24"/>
          <w:lang w:val="en-US" w:eastAsia="de-DE"/>
        </w:rPr>
        <w:t>the blue whale</w:t>
      </w:r>
      <w:r w:rsidRPr="00927179">
        <w:rPr>
          <w:rFonts w:ascii="Trebuchet MS" w:hAnsi="Trebuchet MS" w:cs="Arial"/>
          <w:b/>
          <w:sz w:val="28"/>
          <w:szCs w:val="24"/>
          <w:lang w:val="en-US"/>
        </w:rPr>
        <w:t>:</w:t>
      </w:r>
      <w:r w:rsidRPr="00927179">
        <w:rPr>
          <w:rFonts w:ascii="Trebuchet MS" w:hAnsi="Trebuchet MS" w:cs="Arial"/>
          <w:sz w:val="28"/>
          <w:szCs w:val="24"/>
          <w:lang w:val="en-US"/>
        </w:rPr>
        <w:t xml:space="preserve"> </w:t>
      </w:r>
      <w:r>
        <w:rPr>
          <w:rFonts w:ascii="Trebuchet MS" w:hAnsi="Trebuchet MS" w:cs="Arial"/>
          <w:sz w:val="28"/>
          <w:szCs w:val="24"/>
          <w:lang w:val="en-US"/>
        </w:rPr>
        <w:t>“</w:t>
      </w:r>
      <w:r w:rsidRPr="00927179">
        <w:rPr>
          <w:rFonts w:ascii="Trebuchet MS" w:hAnsi="Trebuchet MS" w:cs="Arial"/>
          <w:sz w:val="28"/>
          <w:szCs w:val="24"/>
          <w:lang w:val="en"/>
        </w:rPr>
        <w:t>What are you saying, Fred?</w:t>
      </w:r>
      <w:r w:rsidR="00DA3FE5">
        <w:rPr>
          <w:rFonts w:ascii="Trebuchet MS" w:hAnsi="Trebuchet MS" w:cs="Arial"/>
          <w:sz w:val="28"/>
          <w:szCs w:val="24"/>
          <w:lang w:val="en"/>
        </w:rPr>
        <w:t xml:space="preserve"> </w:t>
      </w:r>
      <w:r w:rsidR="003D7FEA">
        <w:rPr>
          <w:rFonts w:ascii="Trebuchet MS" w:hAnsi="Trebuchet MS" w:cs="Arial"/>
          <w:sz w:val="28"/>
          <w:szCs w:val="24"/>
          <w:lang w:val="en"/>
        </w:rPr>
        <w:t xml:space="preserve">There are </w:t>
      </w:r>
      <w:r>
        <w:rPr>
          <w:rFonts w:ascii="Trebuchet MS" w:hAnsi="Trebuchet MS" w:cs="Arial"/>
          <w:sz w:val="28"/>
          <w:szCs w:val="24"/>
          <w:lang w:val="en"/>
        </w:rPr>
        <w:t>small plastic particles</w:t>
      </w:r>
      <w:r w:rsidR="003D7FEA">
        <w:rPr>
          <w:rFonts w:ascii="Trebuchet MS" w:hAnsi="Trebuchet MS" w:cs="Arial"/>
          <w:sz w:val="28"/>
          <w:szCs w:val="24"/>
          <w:lang w:val="en"/>
        </w:rPr>
        <w:t xml:space="preserve"> in plankton</w:t>
      </w:r>
      <w:r>
        <w:rPr>
          <w:rFonts w:ascii="Trebuchet MS" w:hAnsi="Trebuchet MS" w:cs="Arial"/>
          <w:sz w:val="28"/>
          <w:szCs w:val="24"/>
          <w:lang w:val="en"/>
        </w:rPr>
        <w:t>? I</w:t>
      </w:r>
      <w:r w:rsidRPr="00927179">
        <w:rPr>
          <w:rFonts w:ascii="Trebuchet MS" w:hAnsi="Trebuchet MS" w:cs="Arial"/>
          <w:sz w:val="28"/>
          <w:szCs w:val="24"/>
          <w:lang w:val="en"/>
        </w:rPr>
        <w:t xml:space="preserve"> eat plankton and </w:t>
      </w:r>
      <w:r>
        <w:rPr>
          <w:rFonts w:ascii="Trebuchet MS" w:hAnsi="Trebuchet MS" w:cs="Arial"/>
          <w:sz w:val="28"/>
          <w:szCs w:val="24"/>
          <w:lang w:val="en"/>
        </w:rPr>
        <w:t>live on it</w:t>
      </w:r>
      <w:r w:rsidRPr="00927179">
        <w:rPr>
          <w:rFonts w:ascii="Trebuchet MS" w:hAnsi="Trebuchet MS" w:cs="Arial"/>
          <w:sz w:val="28"/>
          <w:szCs w:val="24"/>
          <w:lang w:val="en"/>
        </w:rPr>
        <w:t>. A smart fish told me that toxic substances c</w:t>
      </w:r>
      <w:r w:rsidR="00E5425C">
        <w:rPr>
          <w:rFonts w:ascii="Trebuchet MS" w:hAnsi="Trebuchet MS" w:cs="Arial"/>
          <w:sz w:val="28"/>
          <w:szCs w:val="24"/>
          <w:lang w:val="en"/>
        </w:rPr>
        <w:t>ould</w:t>
      </w:r>
      <w:r w:rsidRPr="00927179">
        <w:rPr>
          <w:rFonts w:ascii="Trebuchet MS" w:hAnsi="Trebuchet MS" w:cs="Arial"/>
          <w:sz w:val="28"/>
          <w:szCs w:val="24"/>
          <w:lang w:val="en"/>
        </w:rPr>
        <w:t xml:space="preserve"> adhere to </w:t>
      </w:r>
      <w:r w:rsidR="00E5425C">
        <w:rPr>
          <w:rFonts w:ascii="Trebuchet MS" w:hAnsi="Trebuchet MS" w:cs="Arial"/>
          <w:sz w:val="28"/>
          <w:szCs w:val="24"/>
          <w:lang w:val="en"/>
        </w:rPr>
        <w:t>tiny</w:t>
      </w:r>
      <w:r w:rsidRPr="00927179">
        <w:rPr>
          <w:rFonts w:ascii="Trebuchet MS" w:hAnsi="Trebuchet MS" w:cs="Arial"/>
          <w:sz w:val="28"/>
          <w:szCs w:val="24"/>
          <w:lang w:val="en"/>
        </w:rPr>
        <w:t xml:space="preserve"> plastic particles (microplastics). </w:t>
      </w:r>
      <w:r w:rsidR="00396DA2">
        <w:rPr>
          <w:rFonts w:ascii="Trebuchet MS" w:hAnsi="Trebuchet MS" w:cs="Arial"/>
          <w:sz w:val="28"/>
          <w:szCs w:val="24"/>
          <w:lang w:val="en"/>
        </w:rPr>
        <w:t xml:space="preserve">I’m afraid I’m going to </w:t>
      </w:r>
      <w:r w:rsidRPr="00927179">
        <w:rPr>
          <w:rFonts w:ascii="Trebuchet MS" w:hAnsi="Trebuchet MS" w:cs="Arial"/>
          <w:sz w:val="28"/>
          <w:szCs w:val="24"/>
          <w:lang w:val="en"/>
        </w:rPr>
        <w:t>poison myself</w:t>
      </w:r>
      <w:r w:rsidRPr="006F16F3">
        <w:rPr>
          <w:rFonts w:ascii="Trebuchet MS" w:hAnsi="Trebuchet MS" w:cs="Arial"/>
          <w:sz w:val="28"/>
          <w:szCs w:val="24"/>
          <w:lang w:val="en-US"/>
        </w:rPr>
        <w:t>!“</w:t>
      </w:r>
      <w:r w:rsidRPr="006F16F3">
        <w:rPr>
          <w:noProof/>
          <w:lang w:val="en-US" w:eastAsia="de-DE"/>
        </w:rPr>
        <w:t xml:space="preserve"> </w:t>
      </w:r>
    </w:p>
    <w:p w14:paraId="14CA01CD" w14:textId="77777777" w:rsidR="00A435BD" w:rsidRPr="006F16F3" w:rsidRDefault="00A435BD" w:rsidP="00A435BD">
      <w:pPr>
        <w:keepNext/>
        <w:spacing w:line="276" w:lineRule="auto"/>
        <w:jc w:val="both"/>
        <w:rPr>
          <w:rFonts w:ascii="Trebuchet MS" w:hAnsi="Trebuchet MS"/>
          <w:sz w:val="28"/>
          <w:szCs w:val="24"/>
          <w:lang w:val="en-US"/>
        </w:rPr>
      </w:pPr>
    </w:p>
    <w:p w14:paraId="24B3C7E7" w14:textId="77777777" w:rsidR="00A435BD" w:rsidRPr="006F16F3" w:rsidRDefault="00A435BD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</w:p>
    <w:p w14:paraId="37864F77" w14:textId="58F06525" w:rsidR="00095A9D" w:rsidRDefault="00095A9D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</w:p>
    <w:p w14:paraId="196523D8" w14:textId="77777777" w:rsidR="00055A75" w:rsidRDefault="00055A75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</w:p>
    <w:p w14:paraId="2008A5C3" w14:textId="41A6CFFF" w:rsidR="00A435BD" w:rsidRPr="006F16F3" w:rsidRDefault="00AE37AC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02944" behindDoc="1" locked="0" layoutInCell="1" allowOverlap="1" wp14:anchorId="13DFA60E" wp14:editId="7FCA7759">
            <wp:simplePos x="0" y="0"/>
            <wp:positionH relativeFrom="margin">
              <wp:align>left</wp:align>
            </wp:positionH>
            <wp:positionV relativeFrom="paragraph">
              <wp:posOffset>320675</wp:posOffset>
            </wp:positionV>
            <wp:extent cx="939800" cy="660400"/>
            <wp:effectExtent l="0" t="0" r="0" b="6350"/>
            <wp:wrapTight wrapText="bothSides">
              <wp:wrapPolygon edited="0">
                <wp:start x="0" y="0"/>
                <wp:lineTo x="0" y="21185"/>
                <wp:lineTo x="21016" y="21185"/>
                <wp:lineTo x="21016" y="0"/>
                <wp:lineTo x="0" y="0"/>
              </wp:wrapPolygon>
            </wp:wrapTight>
            <wp:docPr id="1049" name="Grafik 10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3236280" name=""/>
                    <pic:cNvPicPr/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9800" cy="66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06CBF034" w14:textId="77777777" w:rsidR="00A435BD" w:rsidRPr="007252D2" w:rsidRDefault="00AE37AC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  <w:r w:rsidRPr="00893149">
        <w:rPr>
          <w:rFonts w:ascii="Trebuchet MS" w:hAnsi="Trebuchet MS" w:cs="Arial"/>
          <w:b/>
          <w:sz w:val="28"/>
          <w:szCs w:val="24"/>
          <w:lang w:val="en-US"/>
        </w:rPr>
        <w:t>Sarah,</w:t>
      </w:r>
      <w:r w:rsidRPr="00DB302A">
        <w:rPr>
          <w:noProof/>
          <w:lang w:val="en-US" w:eastAsia="de-DE"/>
        </w:rPr>
        <w:t xml:space="preserve"> </w:t>
      </w:r>
      <w:r w:rsidRPr="00893149">
        <w:rPr>
          <w:rFonts w:ascii="Trebuchet MS" w:hAnsi="Trebuchet MS" w:cs="Arial"/>
          <w:sz w:val="28"/>
          <w:szCs w:val="24"/>
          <w:lang w:val="en-US"/>
        </w:rPr>
        <w:t>the sea turtle</w:t>
      </w:r>
      <w:r>
        <w:rPr>
          <w:rFonts w:ascii="Trebuchet MS" w:hAnsi="Trebuchet MS" w:cs="Arial"/>
          <w:sz w:val="28"/>
          <w:szCs w:val="24"/>
          <w:lang w:val="en-US"/>
        </w:rPr>
        <w:t>: “</w:t>
      </w:r>
      <w:r w:rsidRPr="00893149">
        <w:rPr>
          <w:rFonts w:ascii="Trebuchet MS" w:hAnsi="Trebuchet MS" w:cs="Arial"/>
          <w:sz w:val="28"/>
          <w:szCs w:val="24"/>
          <w:lang w:val="en"/>
        </w:rPr>
        <w:t>A few days ago</w:t>
      </w:r>
      <w:r>
        <w:rPr>
          <w:rFonts w:ascii="Trebuchet MS" w:hAnsi="Trebuchet MS" w:cs="Arial"/>
          <w:sz w:val="28"/>
          <w:szCs w:val="24"/>
          <w:lang w:val="en"/>
        </w:rPr>
        <w:t>,</w:t>
      </w:r>
      <w:r w:rsidRPr="00893149">
        <w:rPr>
          <w:rFonts w:ascii="Trebuchet MS" w:hAnsi="Trebuchet MS" w:cs="Arial"/>
          <w:sz w:val="28"/>
          <w:szCs w:val="24"/>
          <w:lang w:val="en"/>
        </w:rPr>
        <w:t xml:space="preserve"> I saw a turtle caught in a large plastic piece. Her whole body was d</w:t>
      </w:r>
      <w:r w:rsidRPr="00893149">
        <w:rPr>
          <w:rFonts w:ascii="Trebuchet MS" w:hAnsi="Trebuchet MS" w:cs="Arial"/>
          <w:sz w:val="28"/>
          <w:szCs w:val="24"/>
          <w:lang w:val="en"/>
        </w:rPr>
        <w:t>e</w:t>
      </w:r>
      <w:r w:rsidRPr="00893149">
        <w:rPr>
          <w:rFonts w:ascii="Trebuchet MS" w:hAnsi="Trebuchet MS" w:cs="Arial"/>
          <w:sz w:val="28"/>
          <w:szCs w:val="24"/>
          <w:lang w:val="en"/>
        </w:rPr>
        <w:t>formed. If she keeps growing, she will probably die</w:t>
      </w:r>
      <w:r w:rsidRPr="007252D2">
        <w:rPr>
          <w:rFonts w:ascii="Trebuchet MS" w:hAnsi="Trebuchet MS" w:cs="Arial"/>
          <w:sz w:val="28"/>
          <w:szCs w:val="24"/>
          <w:lang w:val="en-US"/>
        </w:rPr>
        <w:t>.“</w:t>
      </w:r>
    </w:p>
    <w:p w14:paraId="58CA9D82" w14:textId="3EDED076" w:rsidR="00A435BD" w:rsidRPr="007252D2" w:rsidRDefault="00AE37AC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04992" behindDoc="1" locked="0" layoutInCell="1" allowOverlap="1" wp14:anchorId="3710F408" wp14:editId="15519895">
            <wp:simplePos x="0" y="0"/>
            <wp:positionH relativeFrom="margin">
              <wp:align>left</wp:align>
            </wp:positionH>
            <wp:positionV relativeFrom="paragraph">
              <wp:posOffset>18415</wp:posOffset>
            </wp:positionV>
            <wp:extent cx="914400" cy="711200"/>
            <wp:effectExtent l="0" t="0" r="0" b="0"/>
            <wp:wrapTight wrapText="bothSides">
              <wp:wrapPolygon edited="0">
                <wp:start x="0" y="0"/>
                <wp:lineTo x="0" y="20829"/>
                <wp:lineTo x="21150" y="20829"/>
                <wp:lineTo x="21150" y="0"/>
                <wp:lineTo x="0" y="0"/>
              </wp:wrapPolygon>
            </wp:wrapTight>
            <wp:docPr id="39" name="Grafik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8688541" name=""/>
                    <pic:cNvPicPr/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" cy="711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7252D2">
        <w:rPr>
          <w:rFonts w:ascii="Trebuchet MS" w:hAnsi="Trebuchet MS" w:cs="Arial"/>
          <w:b/>
          <w:sz w:val="28"/>
          <w:szCs w:val="24"/>
          <w:lang w:val="en-US"/>
        </w:rPr>
        <w:t>Martin,</w:t>
      </w:r>
      <w:r w:rsidRPr="007252D2">
        <w:rPr>
          <w:rFonts w:ascii="Trebuchet MS" w:hAnsi="Trebuchet MS" w:cs="Arial"/>
          <w:sz w:val="28"/>
          <w:szCs w:val="24"/>
          <w:lang w:val="en-US"/>
        </w:rPr>
        <w:t xml:space="preserve"> the sea turtle</w:t>
      </w:r>
      <w:r>
        <w:rPr>
          <w:rFonts w:ascii="Trebuchet MS" w:hAnsi="Trebuchet MS" w:cs="Arial"/>
          <w:sz w:val="28"/>
          <w:szCs w:val="24"/>
          <w:lang w:val="en-US"/>
        </w:rPr>
        <w:t>: “</w:t>
      </w:r>
      <w:r w:rsidRPr="007252D2">
        <w:rPr>
          <w:rFonts w:ascii="Trebuchet MS" w:hAnsi="Trebuchet MS" w:cs="Arial"/>
          <w:sz w:val="28"/>
          <w:szCs w:val="24"/>
          <w:lang w:val="en"/>
        </w:rPr>
        <w:t>That's terrible. Something ha</w:t>
      </w:r>
      <w:r w:rsidRPr="007252D2">
        <w:rPr>
          <w:rFonts w:ascii="Trebuchet MS" w:hAnsi="Trebuchet MS" w:cs="Arial"/>
          <w:sz w:val="28"/>
          <w:szCs w:val="24"/>
          <w:lang w:val="en"/>
        </w:rPr>
        <w:t>p</w:t>
      </w:r>
      <w:r w:rsidRPr="007252D2">
        <w:rPr>
          <w:rFonts w:ascii="Trebuchet MS" w:hAnsi="Trebuchet MS" w:cs="Arial"/>
          <w:sz w:val="28"/>
          <w:szCs w:val="24"/>
          <w:lang w:val="en"/>
        </w:rPr>
        <w:t>pened to me this morning</w:t>
      </w:r>
      <w:r>
        <w:rPr>
          <w:rFonts w:ascii="Trebuchet MS" w:hAnsi="Trebuchet MS" w:cs="Arial"/>
          <w:sz w:val="28"/>
          <w:szCs w:val="24"/>
          <w:lang w:val="en"/>
        </w:rPr>
        <w:t>,</w:t>
      </w:r>
      <w:r w:rsidRPr="007252D2">
        <w:rPr>
          <w:rFonts w:ascii="Trebuchet MS" w:hAnsi="Trebuchet MS" w:cs="Arial"/>
          <w:sz w:val="28"/>
          <w:szCs w:val="24"/>
          <w:lang w:val="en"/>
        </w:rPr>
        <w:t xml:space="preserve"> too. I wanted to eat a jellyfish for breakfast</w:t>
      </w:r>
      <w:r w:rsidR="00E5425C">
        <w:rPr>
          <w:rFonts w:ascii="Trebuchet MS" w:hAnsi="Trebuchet MS" w:cs="Arial"/>
          <w:sz w:val="28"/>
          <w:szCs w:val="24"/>
          <w:lang w:val="en"/>
        </w:rPr>
        <w:t>,</w:t>
      </w:r>
      <w:r w:rsidRPr="007252D2">
        <w:rPr>
          <w:rFonts w:ascii="Trebuchet MS" w:hAnsi="Trebuchet MS" w:cs="Arial"/>
          <w:sz w:val="28"/>
          <w:szCs w:val="24"/>
          <w:lang w:val="en"/>
        </w:rPr>
        <w:t xml:space="preserve"> and I noticed </w:t>
      </w:r>
      <w:r>
        <w:rPr>
          <w:rFonts w:ascii="Trebuchet MS" w:hAnsi="Trebuchet MS" w:cs="Arial"/>
          <w:sz w:val="28"/>
          <w:szCs w:val="24"/>
          <w:lang w:val="en"/>
        </w:rPr>
        <w:t xml:space="preserve">just </w:t>
      </w:r>
      <w:r w:rsidRPr="007252D2">
        <w:rPr>
          <w:rFonts w:ascii="Trebuchet MS" w:hAnsi="Trebuchet MS" w:cs="Arial"/>
          <w:sz w:val="28"/>
          <w:szCs w:val="24"/>
          <w:lang w:val="en"/>
        </w:rPr>
        <w:t xml:space="preserve">in time that this jellyfish was not a jellyfish. It was a plastic bag floating in the sea. </w:t>
      </w:r>
      <w:r w:rsidR="00C335EF">
        <w:rPr>
          <w:rFonts w:ascii="Trebuchet MS" w:hAnsi="Trebuchet MS" w:cs="Arial"/>
          <w:sz w:val="28"/>
          <w:szCs w:val="24"/>
          <w:lang w:val="en"/>
        </w:rPr>
        <w:t>Imagine w</w:t>
      </w:r>
      <w:r w:rsidRPr="007252D2">
        <w:rPr>
          <w:rFonts w:ascii="Trebuchet MS" w:hAnsi="Trebuchet MS" w:cs="Arial"/>
          <w:sz w:val="28"/>
          <w:szCs w:val="24"/>
          <w:lang w:val="en"/>
        </w:rPr>
        <w:t>hat could have happened?</w:t>
      </w:r>
      <w:r w:rsidRPr="007252D2">
        <w:rPr>
          <w:rFonts w:ascii="Trebuchet MS" w:hAnsi="Trebuchet MS" w:cs="Arial"/>
          <w:sz w:val="28"/>
          <w:szCs w:val="24"/>
          <w:lang w:val="en-US"/>
        </w:rPr>
        <w:t xml:space="preserve">“ </w:t>
      </w:r>
    </w:p>
    <w:p w14:paraId="70095AEA" w14:textId="74C0811C" w:rsidR="00A435BD" w:rsidRPr="00451D9F" w:rsidRDefault="00AE37AC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00896" behindDoc="1" locked="0" layoutInCell="1" allowOverlap="1" wp14:anchorId="523758C8" wp14:editId="76573A5B">
            <wp:simplePos x="0" y="0"/>
            <wp:positionH relativeFrom="margin">
              <wp:align>left</wp:align>
            </wp:positionH>
            <wp:positionV relativeFrom="paragraph">
              <wp:posOffset>34290</wp:posOffset>
            </wp:positionV>
            <wp:extent cx="1003300" cy="431800"/>
            <wp:effectExtent l="0" t="0" r="6350" b="6350"/>
            <wp:wrapTight wrapText="bothSides">
              <wp:wrapPolygon edited="0">
                <wp:start x="0" y="0"/>
                <wp:lineTo x="0" y="20965"/>
                <wp:lineTo x="21327" y="20965"/>
                <wp:lineTo x="21327" y="0"/>
                <wp:lineTo x="0" y="0"/>
              </wp:wrapPolygon>
            </wp:wrapTight>
            <wp:docPr id="42" name="Grafik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5122797" name=""/>
                    <pic:cNvPicPr/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3300" cy="431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451D9F">
        <w:rPr>
          <w:rFonts w:ascii="Trebuchet MS" w:hAnsi="Trebuchet MS" w:cs="Arial"/>
          <w:b/>
          <w:sz w:val="28"/>
          <w:szCs w:val="24"/>
          <w:lang w:val="en-US"/>
        </w:rPr>
        <w:t>Fred,</w:t>
      </w:r>
      <w:r w:rsidRPr="00451D9F">
        <w:rPr>
          <w:rFonts w:ascii="Trebuchet MS" w:hAnsi="Trebuchet MS" w:cs="Arial"/>
          <w:sz w:val="28"/>
          <w:szCs w:val="24"/>
          <w:lang w:val="en-US"/>
        </w:rPr>
        <w:t xml:space="preserve"> the little herring</w:t>
      </w:r>
      <w:r>
        <w:rPr>
          <w:rFonts w:ascii="Trebuchet MS" w:hAnsi="Trebuchet MS" w:cs="Arial"/>
          <w:sz w:val="28"/>
          <w:szCs w:val="24"/>
          <w:lang w:val="en-US"/>
        </w:rPr>
        <w:t>: “Listening to</w:t>
      </w:r>
      <w:r w:rsidRPr="00451D9F">
        <w:rPr>
          <w:rFonts w:ascii="Trebuchet MS" w:hAnsi="Trebuchet MS" w:cs="Arial"/>
          <w:sz w:val="28"/>
          <w:szCs w:val="24"/>
          <w:lang w:val="en"/>
        </w:rPr>
        <w:t xml:space="preserve"> all</w:t>
      </w:r>
      <w:r>
        <w:rPr>
          <w:rFonts w:ascii="Trebuchet MS" w:hAnsi="Trebuchet MS" w:cs="Arial"/>
          <w:sz w:val="28"/>
          <w:szCs w:val="24"/>
          <w:lang w:val="en"/>
        </w:rPr>
        <w:t xml:space="preserve"> this</w:t>
      </w:r>
      <w:r w:rsidRPr="00451D9F">
        <w:rPr>
          <w:rFonts w:ascii="Trebuchet MS" w:hAnsi="Trebuchet MS" w:cs="Arial"/>
          <w:sz w:val="28"/>
          <w:szCs w:val="24"/>
          <w:lang w:val="en"/>
        </w:rPr>
        <w:t xml:space="preserve">, </w:t>
      </w:r>
      <w:r>
        <w:rPr>
          <w:rFonts w:ascii="Trebuchet MS" w:hAnsi="Trebuchet MS" w:cs="Arial"/>
          <w:sz w:val="28"/>
          <w:szCs w:val="24"/>
          <w:lang w:val="en"/>
        </w:rPr>
        <w:t xml:space="preserve">I realize that </w:t>
      </w:r>
      <w:r w:rsidRPr="00451D9F">
        <w:rPr>
          <w:rFonts w:ascii="Trebuchet MS" w:hAnsi="Trebuchet MS" w:cs="Arial"/>
          <w:sz w:val="28"/>
          <w:szCs w:val="24"/>
          <w:lang w:val="en"/>
        </w:rPr>
        <w:t xml:space="preserve">we all have </w:t>
      </w:r>
      <w:r w:rsidR="00A51251">
        <w:rPr>
          <w:rFonts w:ascii="Trebuchet MS" w:hAnsi="Trebuchet MS" w:cs="Arial"/>
          <w:sz w:val="28"/>
          <w:szCs w:val="24"/>
          <w:lang w:val="en"/>
        </w:rPr>
        <w:t>many</w:t>
      </w:r>
      <w:r w:rsidRPr="00451D9F">
        <w:rPr>
          <w:rFonts w:ascii="Trebuchet MS" w:hAnsi="Trebuchet MS" w:cs="Arial"/>
          <w:sz w:val="28"/>
          <w:szCs w:val="24"/>
          <w:lang w:val="en"/>
        </w:rPr>
        <w:t xml:space="preserve"> problems </w:t>
      </w:r>
      <w:r w:rsidR="00A51251">
        <w:rPr>
          <w:rFonts w:ascii="Trebuchet MS" w:hAnsi="Trebuchet MS" w:cs="Arial"/>
          <w:sz w:val="28"/>
          <w:szCs w:val="24"/>
          <w:lang w:val="en"/>
        </w:rPr>
        <w:t xml:space="preserve">due to </w:t>
      </w:r>
      <w:r w:rsidRPr="00451D9F">
        <w:rPr>
          <w:rFonts w:ascii="Trebuchet MS" w:hAnsi="Trebuchet MS" w:cs="Arial"/>
          <w:sz w:val="28"/>
          <w:szCs w:val="24"/>
          <w:lang w:val="en"/>
        </w:rPr>
        <w:t>the pollution</w:t>
      </w:r>
      <w:r w:rsidR="00A51251">
        <w:rPr>
          <w:rFonts w:ascii="Trebuchet MS" w:hAnsi="Trebuchet MS" w:cs="Arial"/>
          <w:sz w:val="28"/>
          <w:szCs w:val="24"/>
          <w:lang w:val="en"/>
        </w:rPr>
        <w:t xml:space="preserve"> caused by</w:t>
      </w:r>
      <w:r w:rsidRPr="00451D9F">
        <w:rPr>
          <w:rFonts w:ascii="Trebuchet MS" w:hAnsi="Trebuchet MS" w:cs="Arial"/>
          <w:sz w:val="28"/>
          <w:szCs w:val="24"/>
          <w:lang w:val="en"/>
        </w:rPr>
        <w:t xml:space="preserve"> h</w:t>
      </w:r>
      <w:r>
        <w:rPr>
          <w:rFonts w:ascii="Trebuchet MS" w:hAnsi="Trebuchet MS" w:cs="Arial"/>
          <w:sz w:val="28"/>
          <w:szCs w:val="24"/>
          <w:lang w:val="en"/>
        </w:rPr>
        <w:t>umans. I've seen people</w:t>
      </w:r>
      <w:r w:rsidRPr="00451D9F">
        <w:rPr>
          <w:rFonts w:ascii="Trebuchet MS" w:hAnsi="Trebuchet MS" w:cs="Arial"/>
          <w:sz w:val="28"/>
          <w:szCs w:val="24"/>
          <w:lang w:val="en"/>
        </w:rPr>
        <w:t xml:space="preserve"> on a boat trip </w:t>
      </w:r>
      <w:r>
        <w:rPr>
          <w:rFonts w:ascii="Trebuchet MS" w:hAnsi="Trebuchet MS" w:cs="Arial"/>
          <w:sz w:val="28"/>
          <w:szCs w:val="24"/>
          <w:lang w:val="en"/>
        </w:rPr>
        <w:t>who just threw their plastic wrappers o</w:t>
      </w:r>
      <w:r w:rsidRPr="00451D9F">
        <w:rPr>
          <w:rFonts w:ascii="Trebuchet MS" w:hAnsi="Trebuchet MS" w:cs="Arial"/>
          <w:sz w:val="28"/>
          <w:szCs w:val="24"/>
          <w:lang w:val="en"/>
        </w:rPr>
        <w:t>f the food in the sea</w:t>
      </w:r>
      <w:r w:rsidRPr="00451D9F">
        <w:rPr>
          <w:rFonts w:ascii="Trebuchet MS" w:hAnsi="Trebuchet MS" w:cs="Arial"/>
          <w:sz w:val="28"/>
          <w:szCs w:val="24"/>
          <w:lang w:val="en-US"/>
        </w:rPr>
        <w:t>.</w:t>
      </w:r>
      <w:r w:rsidR="00FE6481">
        <w:rPr>
          <w:rFonts w:ascii="Trebuchet MS" w:hAnsi="Trebuchet MS" w:cs="Arial"/>
          <w:sz w:val="28"/>
          <w:szCs w:val="24"/>
          <w:lang w:val="en-US"/>
        </w:rPr>
        <w:t xml:space="preserve"> And some friends of m</w:t>
      </w:r>
      <w:r w:rsidR="00EA33CC">
        <w:rPr>
          <w:rFonts w:ascii="Trebuchet MS" w:hAnsi="Trebuchet MS" w:cs="Arial"/>
          <w:sz w:val="28"/>
          <w:szCs w:val="24"/>
          <w:lang w:val="en-US"/>
        </w:rPr>
        <w:t>ine</w:t>
      </w:r>
      <w:r w:rsidR="00FE6481">
        <w:rPr>
          <w:rFonts w:ascii="Trebuchet MS" w:hAnsi="Trebuchet MS" w:cs="Arial"/>
          <w:sz w:val="28"/>
          <w:szCs w:val="24"/>
          <w:lang w:val="en-US"/>
        </w:rPr>
        <w:t xml:space="preserve"> even got caught by old fishing nets which got lost. These so-called ghost nets </w:t>
      </w:r>
      <w:r w:rsidR="00EA33CC">
        <w:rPr>
          <w:rFonts w:ascii="Trebuchet MS" w:hAnsi="Trebuchet MS" w:cs="Arial"/>
          <w:sz w:val="28"/>
          <w:szCs w:val="24"/>
          <w:lang w:val="en-US"/>
        </w:rPr>
        <w:t>float uncontrollably</w:t>
      </w:r>
      <w:r w:rsidR="00FE6481">
        <w:rPr>
          <w:rFonts w:ascii="Trebuchet MS" w:hAnsi="Trebuchet MS" w:cs="Arial"/>
          <w:sz w:val="28"/>
          <w:szCs w:val="24"/>
          <w:lang w:val="en-US"/>
        </w:rPr>
        <w:t xml:space="preserve"> in the sea, capturing all kinds of animals, which cannot extricate themselves out of the net</w:t>
      </w:r>
      <w:r w:rsidR="00EA33CC">
        <w:rPr>
          <w:rFonts w:ascii="Trebuchet MS" w:hAnsi="Trebuchet MS" w:cs="Arial"/>
          <w:sz w:val="28"/>
          <w:szCs w:val="24"/>
          <w:lang w:val="en-US"/>
        </w:rPr>
        <w:t xml:space="preserve"> and presumably die</w:t>
      </w:r>
      <w:r w:rsidR="00FE6481">
        <w:rPr>
          <w:rFonts w:ascii="Trebuchet MS" w:hAnsi="Trebuchet MS" w:cs="Arial"/>
          <w:sz w:val="28"/>
          <w:szCs w:val="24"/>
          <w:lang w:val="en-US"/>
        </w:rPr>
        <w:t xml:space="preserve">. </w:t>
      </w:r>
      <w:r w:rsidR="00EA33CC">
        <w:rPr>
          <w:rFonts w:ascii="Trebuchet MS" w:hAnsi="Trebuchet MS" w:cs="Arial"/>
          <w:sz w:val="28"/>
          <w:szCs w:val="24"/>
          <w:lang w:val="en-US"/>
        </w:rPr>
        <w:t>If the</w:t>
      </w:r>
      <w:r w:rsidR="00AA7FC1">
        <w:rPr>
          <w:rFonts w:ascii="Trebuchet MS" w:hAnsi="Trebuchet MS" w:cs="Arial"/>
          <w:sz w:val="28"/>
          <w:szCs w:val="24"/>
          <w:lang w:val="en-US"/>
        </w:rPr>
        <w:t>se nets</w:t>
      </w:r>
      <w:r w:rsidR="00EA33CC">
        <w:rPr>
          <w:rFonts w:ascii="Trebuchet MS" w:hAnsi="Trebuchet MS" w:cs="Arial"/>
          <w:sz w:val="28"/>
          <w:szCs w:val="24"/>
          <w:lang w:val="en-US"/>
        </w:rPr>
        <w:t xml:space="preserve"> are not removed by humans, they continue to fish for de</w:t>
      </w:r>
      <w:r w:rsidR="00EA33CC">
        <w:rPr>
          <w:rFonts w:ascii="Trebuchet MS" w:hAnsi="Trebuchet MS" w:cs="Arial"/>
          <w:sz w:val="28"/>
          <w:szCs w:val="24"/>
          <w:lang w:val="en-US"/>
        </w:rPr>
        <w:t>c</w:t>
      </w:r>
      <w:r w:rsidR="00EA33CC">
        <w:rPr>
          <w:rFonts w:ascii="Trebuchet MS" w:hAnsi="Trebuchet MS" w:cs="Arial"/>
          <w:sz w:val="28"/>
          <w:szCs w:val="24"/>
          <w:lang w:val="en-US"/>
        </w:rPr>
        <w:t>ades or longer.</w:t>
      </w:r>
      <w:r w:rsidRPr="00451D9F">
        <w:rPr>
          <w:rFonts w:ascii="Trebuchet MS" w:hAnsi="Trebuchet MS" w:cs="Arial"/>
          <w:sz w:val="28"/>
          <w:szCs w:val="24"/>
          <w:lang w:val="en-US"/>
        </w:rPr>
        <w:t>“</w:t>
      </w:r>
    </w:p>
    <w:p w14:paraId="31F1C948" w14:textId="77777777" w:rsidR="00A435BD" w:rsidRPr="00B2625E" w:rsidRDefault="00AE37AC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597824" behindDoc="1" locked="0" layoutInCell="1" allowOverlap="1" wp14:anchorId="66ECF44E" wp14:editId="0B66B809">
            <wp:simplePos x="0" y="0"/>
            <wp:positionH relativeFrom="margin">
              <wp:align>left</wp:align>
            </wp:positionH>
            <wp:positionV relativeFrom="paragraph">
              <wp:posOffset>49530</wp:posOffset>
            </wp:positionV>
            <wp:extent cx="1104900" cy="673100"/>
            <wp:effectExtent l="0" t="0" r="0" b="0"/>
            <wp:wrapTight wrapText="bothSides">
              <wp:wrapPolygon edited="0">
                <wp:start x="0" y="0"/>
                <wp:lineTo x="0" y="20785"/>
                <wp:lineTo x="21228" y="20785"/>
                <wp:lineTo x="21228" y="0"/>
                <wp:lineTo x="0" y="0"/>
              </wp:wrapPolygon>
            </wp:wrapTight>
            <wp:docPr id="44" name="Grafik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6906486" name=""/>
                    <pic:cNvPicPr/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04900" cy="673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B2625E">
        <w:rPr>
          <w:rFonts w:ascii="Trebuchet MS" w:hAnsi="Trebuchet MS" w:cs="Arial"/>
          <w:b/>
          <w:sz w:val="28"/>
          <w:szCs w:val="24"/>
          <w:lang w:val="en-US"/>
        </w:rPr>
        <w:t xml:space="preserve">Berta, </w:t>
      </w:r>
      <w:r w:rsidRPr="00B2625E">
        <w:rPr>
          <w:rFonts w:ascii="Trebuchet MS" w:hAnsi="Trebuchet MS"/>
          <w:noProof/>
          <w:sz w:val="28"/>
          <w:szCs w:val="24"/>
          <w:lang w:val="en-US" w:eastAsia="de-DE"/>
        </w:rPr>
        <w:t>the blue whale</w:t>
      </w:r>
      <w:r w:rsidRPr="00B2625E">
        <w:rPr>
          <w:rFonts w:ascii="Trebuchet MS" w:hAnsi="Trebuchet MS" w:cs="Arial"/>
          <w:sz w:val="28"/>
          <w:szCs w:val="24"/>
          <w:lang w:val="en-US"/>
        </w:rPr>
        <w:t xml:space="preserve">: </w:t>
      </w:r>
      <w:r>
        <w:rPr>
          <w:rFonts w:ascii="Trebuchet MS" w:hAnsi="Trebuchet MS" w:cs="Arial"/>
          <w:sz w:val="28"/>
          <w:szCs w:val="24"/>
          <w:lang w:val="en-US"/>
        </w:rPr>
        <w:t xml:space="preserve">“I cannot believe </w:t>
      </w:r>
      <w:r>
        <w:rPr>
          <w:rFonts w:ascii="Trebuchet MS" w:hAnsi="Trebuchet MS" w:cs="Arial"/>
          <w:sz w:val="28"/>
          <w:szCs w:val="24"/>
          <w:lang w:val="en"/>
        </w:rPr>
        <w:t>that humans behave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as if </w:t>
      </w:r>
      <w:r>
        <w:rPr>
          <w:rFonts w:ascii="Trebuchet MS" w:hAnsi="Trebuchet MS" w:cs="Arial"/>
          <w:sz w:val="28"/>
          <w:szCs w:val="24"/>
          <w:lang w:val="en"/>
        </w:rPr>
        <w:t>t</w:t>
      </w:r>
      <w:r w:rsidRPr="00B2625E">
        <w:rPr>
          <w:rFonts w:ascii="Trebuchet MS" w:hAnsi="Trebuchet MS" w:cs="Arial"/>
          <w:sz w:val="28"/>
          <w:szCs w:val="24"/>
          <w:lang w:val="en"/>
        </w:rPr>
        <w:t>he</w:t>
      </w:r>
      <w:r>
        <w:rPr>
          <w:rFonts w:ascii="Trebuchet MS" w:hAnsi="Trebuchet MS" w:cs="Arial"/>
          <w:sz w:val="28"/>
          <w:szCs w:val="24"/>
          <w:lang w:val="en"/>
        </w:rPr>
        <w:t>y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were alone in the world. But why do </w:t>
      </w:r>
      <w:r>
        <w:rPr>
          <w:rFonts w:ascii="Trebuchet MS" w:hAnsi="Trebuchet MS" w:cs="Arial"/>
          <w:sz w:val="28"/>
          <w:szCs w:val="24"/>
          <w:lang w:val="en"/>
        </w:rPr>
        <w:t>t</w:t>
      </w:r>
      <w:r w:rsidRPr="00B2625E">
        <w:rPr>
          <w:rFonts w:ascii="Trebuchet MS" w:hAnsi="Trebuchet MS" w:cs="Arial"/>
          <w:sz w:val="28"/>
          <w:szCs w:val="24"/>
          <w:lang w:val="en"/>
        </w:rPr>
        <w:t>he</w:t>
      </w:r>
      <w:r>
        <w:rPr>
          <w:rFonts w:ascii="Trebuchet MS" w:hAnsi="Trebuchet MS" w:cs="Arial"/>
          <w:sz w:val="28"/>
          <w:szCs w:val="24"/>
          <w:lang w:val="en"/>
        </w:rPr>
        <w:t>y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think </w:t>
      </w:r>
      <w:r>
        <w:rPr>
          <w:rFonts w:ascii="Trebuchet MS" w:hAnsi="Trebuchet MS" w:cs="Arial"/>
          <w:sz w:val="28"/>
          <w:szCs w:val="24"/>
          <w:lang w:val="en"/>
        </w:rPr>
        <w:t>that t</w:t>
      </w:r>
      <w:r w:rsidRPr="00B2625E">
        <w:rPr>
          <w:rFonts w:ascii="Trebuchet MS" w:hAnsi="Trebuchet MS" w:cs="Arial"/>
          <w:sz w:val="28"/>
          <w:szCs w:val="24"/>
          <w:lang w:val="en"/>
        </w:rPr>
        <w:t>he</w:t>
      </w:r>
      <w:r>
        <w:rPr>
          <w:rFonts w:ascii="Trebuchet MS" w:hAnsi="Trebuchet MS" w:cs="Arial"/>
          <w:sz w:val="28"/>
          <w:szCs w:val="24"/>
          <w:lang w:val="en"/>
        </w:rPr>
        <w:t>y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can do what </w:t>
      </w:r>
      <w:r>
        <w:rPr>
          <w:rFonts w:ascii="Trebuchet MS" w:hAnsi="Trebuchet MS" w:cs="Arial"/>
          <w:sz w:val="28"/>
          <w:szCs w:val="24"/>
          <w:lang w:val="en"/>
        </w:rPr>
        <w:t xml:space="preserve">they </w:t>
      </w:r>
      <w:r w:rsidRPr="00B2625E">
        <w:rPr>
          <w:rFonts w:ascii="Trebuchet MS" w:hAnsi="Trebuchet MS" w:cs="Arial"/>
          <w:sz w:val="28"/>
          <w:szCs w:val="24"/>
          <w:lang w:val="en"/>
        </w:rPr>
        <w:t>want</w:t>
      </w:r>
      <w:r>
        <w:rPr>
          <w:rFonts w:ascii="Trebuchet MS" w:hAnsi="Trebuchet MS" w:cs="Arial"/>
          <w:sz w:val="28"/>
          <w:szCs w:val="24"/>
          <w:lang w:val="en"/>
        </w:rPr>
        <w:t>? Sooner or later</w:t>
      </w:r>
      <w:r w:rsidR="00E5425C">
        <w:rPr>
          <w:rFonts w:ascii="Trebuchet MS" w:hAnsi="Trebuchet MS" w:cs="Arial"/>
          <w:sz w:val="28"/>
          <w:szCs w:val="24"/>
          <w:lang w:val="en"/>
        </w:rPr>
        <w:t>,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</w:t>
      </w:r>
      <w:r>
        <w:rPr>
          <w:rFonts w:ascii="Trebuchet MS" w:hAnsi="Trebuchet MS" w:cs="Arial"/>
          <w:sz w:val="28"/>
          <w:szCs w:val="24"/>
          <w:lang w:val="en"/>
        </w:rPr>
        <w:t>humans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will al</w:t>
      </w:r>
      <w:r>
        <w:rPr>
          <w:rFonts w:ascii="Trebuchet MS" w:hAnsi="Trebuchet MS" w:cs="Arial"/>
          <w:sz w:val="28"/>
          <w:szCs w:val="24"/>
          <w:lang w:val="en"/>
        </w:rPr>
        <w:t>so suffer from our problems. Humans like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to eat fish, and if </w:t>
      </w:r>
      <w:r>
        <w:rPr>
          <w:rFonts w:ascii="Trebuchet MS" w:hAnsi="Trebuchet MS" w:cs="Arial"/>
          <w:sz w:val="28"/>
          <w:szCs w:val="24"/>
          <w:lang w:val="en"/>
        </w:rPr>
        <w:t>t</w:t>
      </w:r>
      <w:r w:rsidRPr="00B2625E">
        <w:rPr>
          <w:rFonts w:ascii="Trebuchet MS" w:hAnsi="Trebuchet MS" w:cs="Arial"/>
          <w:sz w:val="28"/>
          <w:szCs w:val="24"/>
          <w:lang w:val="en"/>
        </w:rPr>
        <w:t>he</w:t>
      </w:r>
      <w:r>
        <w:rPr>
          <w:rFonts w:ascii="Trebuchet MS" w:hAnsi="Trebuchet MS" w:cs="Arial"/>
          <w:sz w:val="28"/>
          <w:szCs w:val="24"/>
          <w:lang w:val="en"/>
        </w:rPr>
        <w:t>y eat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me, then </w:t>
      </w:r>
      <w:r>
        <w:rPr>
          <w:rFonts w:ascii="Trebuchet MS" w:hAnsi="Trebuchet MS" w:cs="Arial"/>
          <w:sz w:val="28"/>
          <w:szCs w:val="24"/>
          <w:lang w:val="en"/>
        </w:rPr>
        <w:t>they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also take</w:t>
      </w:r>
      <w:r>
        <w:rPr>
          <w:rFonts w:ascii="Trebuchet MS" w:hAnsi="Trebuchet MS" w:cs="Arial"/>
          <w:sz w:val="28"/>
          <w:szCs w:val="24"/>
          <w:lang w:val="en"/>
        </w:rPr>
        <w:t xml:space="preserve"> up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m</w:t>
      </w:r>
      <w:r w:rsidRPr="00B2625E">
        <w:rPr>
          <w:rFonts w:ascii="Trebuchet MS" w:hAnsi="Trebuchet MS" w:cs="Arial"/>
          <w:sz w:val="28"/>
          <w:szCs w:val="24"/>
          <w:lang w:val="en"/>
        </w:rPr>
        <w:t>i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croplastic. </w:t>
      </w:r>
      <w:r w:rsidRPr="00B2625E">
        <w:rPr>
          <w:rFonts w:ascii="Trebuchet MS" w:hAnsi="Trebuchet MS" w:cs="Arial"/>
          <w:sz w:val="28"/>
          <w:szCs w:val="24"/>
          <w:lang w:val="en-US"/>
        </w:rPr>
        <w:t>So far, no one knows concrete consequences.“</w:t>
      </w:r>
    </w:p>
    <w:p w14:paraId="56E38CAC" w14:textId="73CC3597" w:rsidR="00A435BD" w:rsidRPr="00CE18E4" w:rsidRDefault="00AE37AC" w:rsidP="00A435BD">
      <w:pPr>
        <w:spacing w:line="276" w:lineRule="auto"/>
        <w:jc w:val="both"/>
        <w:rPr>
          <w:rFonts w:ascii="Trebuchet MS" w:hAnsi="Trebuchet MS" w:cs="Arial"/>
          <w:sz w:val="28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03968" behindDoc="1" locked="0" layoutInCell="1" allowOverlap="1" wp14:anchorId="680493D7" wp14:editId="7EAEF839">
            <wp:simplePos x="0" y="0"/>
            <wp:positionH relativeFrom="margin">
              <wp:align>left</wp:align>
            </wp:positionH>
            <wp:positionV relativeFrom="paragraph">
              <wp:posOffset>12065</wp:posOffset>
            </wp:positionV>
            <wp:extent cx="939800" cy="660400"/>
            <wp:effectExtent l="0" t="0" r="0" b="6350"/>
            <wp:wrapTight wrapText="bothSides">
              <wp:wrapPolygon edited="0">
                <wp:start x="0" y="0"/>
                <wp:lineTo x="0" y="21185"/>
                <wp:lineTo x="21016" y="21185"/>
                <wp:lineTo x="21016" y="0"/>
                <wp:lineTo x="0" y="0"/>
              </wp:wrapPolygon>
            </wp:wrapTight>
            <wp:docPr id="49" name="Grafik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8207521" name=""/>
                    <pic:cNvPicPr/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9800" cy="66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B2625E">
        <w:rPr>
          <w:rFonts w:ascii="Trebuchet MS" w:hAnsi="Trebuchet MS" w:cs="Arial"/>
          <w:b/>
          <w:sz w:val="28"/>
          <w:szCs w:val="24"/>
          <w:lang w:val="en-US"/>
        </w:rPr>
        <w:t xml:space="preserve">Sarah, </w:t>
      </w:r>
      <w:r w:rsidRPr="00063CB1">
        <w:rPr>
          <w:rFonts w:ascii="Trebuchet MS" w:hAnsi="Trebuchet MS" w:cs="Arial"/>
          <w:sz w:val="28"/>
          <w:szCs w:val="24"/>
          <w:lang w:val="en-US"/>
        </w:rPr>
        <w:t>the sea turtle</w:t>
      </w:r>
      <w:r w:rsidRPr="00EA33CC">
        <w:rPr>
          <w:rFonts w:ascii="Trebuchet MS" w:hAnsi="Trebuchet MS" w:cs="Arial"/>
          <w:sz w:val="28"/>
          <w:szCs w:val="24"/>
          <w:lang w:val="en-US"/>
        </w:rPr>
        <w:t>:</w:t>
      </w:r>
      <w:r>
        <w:rPr>
          <w:rFonts w:ascii="Trebuchet MS" w:hAnsi="Trebuchet MS" w:cs="Arial"/>
          <w:sz w:val="28"/>
          <w:szCs w:val="24"/>
          <w:lang w:val="en-US"/>
        </w:rPr>
        <w:t xml:space="preserve"> “</w:t>
      </w:r>
      <w:r>
        <w:rPr>
          <w:rFonts w:ascii="Trebuchet MS" w:hAnsi="Trebuchet MS" w:cs="Arial"/>
          <w:sz w:val="28"/>
          <w:szCs w:val="24"/>
          <w:lang w:val="en"/>
        </w:rPr>
        <w:t>Humans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should change </w:t>
      </w:r>
      <w:r>
        <w:rPr>
          <w:rFonts w:ascii="Trebuchet MS" w:hAnsi="Trebuchet MS" w:cs="Arial"/>
          <w:sz w:val="28"/>
          <w:szCs w:val="24"/>
          <w:lang w:val="en"/>
        </w:rPr>
        <w:t>t</w:t>
      </w:r>
      <w:r w:rsidRPr="00B2625E">
        <w:rPr>
          <w:rFonts w:ascii="Trebuchet MS" w:hAnsi="Trebuchet MS" w:cs="Arial"/>
          <w:sz w:val="28"/>
          <w:szCs w:val="24"/>
          <w:lang w:val="en"/>
        </w:rPr>
        <w:t>h</w:t>
      </w:r>
      <w:r>
        <w:rPr>
          <w:rFonts w:ascii="Trebuchet MS" w:hAnsi="Trebuchet MS" w:cs="Arial"/>
          <w:sz w:val="28"/>
          <w:szCs w:val="24"/>
          <w:lang w:val="en"/>
        </w:rPr>
        <w:t>e</w:t>
      </w:r>
      <w:r w:rsidRPr="00B2625E">
        <w:rPr>
          <w:rFonts w:ascii="Trebuchet MS" w:hAnsi="Trebuchet MS" w:cs="Arial"/>
          <w:sz w:val="28"/>
          <w:szCs w:val="24"/>
          <w:lang w:val="en"/>
        </w:rPr>
        <w:t>i</w:t>
      </w:r>
      <w:r>
        <w:rPr>
          <w:rFonts w:ascii="Trebuchet MS" w:hAnsi="Trebuchet MS" w:cs="Arial"/>
          <w:sz w:val="28"/>
          <w:szCs w:val="24"/>
          <w:lang w:val="en"/>
        </w:rPr>
        <w:t>r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 beha</w:t>
      </w:r>
      <w:r w:rsidRPr="00B2625E">
        <w:rPr>
          <w:rFonts w:ascii="Trebuchet MS" w:hAnsi="Trebuchet MS" w:cs="Arial"/>
          <w:sz w:val="28"/>
          <w:szCs w:val="24"/>
          <w:lang w:val="en"/>
        </w:rPr>
        <w:t>v</w:t>
      </w:r>
      <w:r w:rsidRPr="00B2625E">
        <w:rPr>
          <w:rFonts w:ascii="Trebuchet MS" w:hAnsi="Trebuchet MS" w:cs="Arial"/>
          <w:sz w:val="28"/>
          <w:szCs w:val="24"/>
          <w:lang w:val="en"/>
        </w:rPr>
        <w:t xml:space="preserve">ior to help us and eventually </w:t>
      </w:r>
      <w:r w:rsidR="00C335EF">
        <w:rPr>
          <w:rFonts w:ascii="Trebuchet MS" w:hAnsi="Trebuchet MS" w:cs="Arial"/>
          <w:sz w:val="28"/>
          <w:szCs w:val="24"/>
          <w:lang w:val="en"/>
        </w:rPr>
        <w:t>themselves</w:t>
      </w:r>
      <w:r w:rsidRPr="00B2625E">
        <w:rPr>
          <w:rFonts w:ascii="Trebuchet MS" w:hAnsi="Trebuchet MS" w:cs="Arial"/>
          <w:sz w:val="28"/>
          <w:szCs w:val="24"/>
          <w:lang w:val="en-US"/>
        </w:rPr>
        <w:t>.“</w:t>
      </w:r>
      <w:r>
        <w:rPr>
          <w:noProof/>
          <w:lang w:eastAsia="de-DE"/>
        </w:rPr>
        <w:t xml:space="preserve">    </w:t>
      </w:r>
    </w:p>
    <w:p w14:paraId="255A8900" w14:textId="77777777" w:rsidR="009E3683" w:rsidRDefault="009E3683" w:rsidP="00A435BD">
      <w:pPr>
        <w:rPr>
          <w:lang w:val="en-US"/>
        </w:rPr>
      </w:pPr>
    </w:p>
    <w:p w14:paraId="3634DEB7" w14:textId="77777777" w:rsidR="009E3683" w:rsidRDefault="009E3683">
      <w:pPr>
        <w:rPr>
          <w:lang w:val="en-US"/>
        </w:rPr>
      </w:pPr>
      <w:r>
        <w:rPr>
          <w:lang w:val="en-US"/>
        </w:rPr>
        <w:br w:type="page"/>
      </w:r>
    </w:p>
    <w:p w14:paraId="00516C1D" w14:textId="77777777" w:rsidR="004F269F" w:rsidRDefault="009E3683" w:rsidP="00A435BD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5F4F30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6: Is there an alternative?</w:t>
      </w:r>
    </w:p>
    <w:tbl>
      <w:tblPr>
        <w:tblStyle w:val="TableGrid"/>
        <w:tblW w:w="9200" w:type="dxa"/>
        <w:tblLayout w:type="fixed"/>
        <w:tblLook w:val="04A0" w:firstRow="1" w:lastRow="0" w:firstColumn="1" w:lastColumn="0" w:noHBand="0" w:noVBand="1"/>
      </w:tblPr>
      <w:tblGrid>
        <w:gridCol w:w="3020"/>
        <w:gridCol w:w="46"/>
        <w:gridCol w:w="2975"/>
        <w:gridCol w:w="92"/>
        <w:gridCol w:w="2929"/>
        <w:gridCol w:w="138"/>
      </w:tblGrid>
      <w:tr w:rsidR="004F269F" w:rsidRPr="0004343E" w14:paraId="62CF992F" w14:textId="77777777" w:rsidTr="000F3712">
        <w:trPr>
          <w:gridAfter w:val="1"/>
          <w:wAfter w:w="138" w:type="dxa"/>
        </w:trPr>
        <w:tc>
          <w:tcPr>
            <w:tcW w:w="3020" w:type="dxa"/>
          </w:tcPr>
          <w:p w14:paraId="030E16C9" w14:textId="36B370D6" w:rsidR="004F269F" w:rsidRPr="00063CB1" w:rsidRDefault="004F269F" w:rsidP="00063CB1">
            <w:pPr>
              <w:rPr>
                <w:rFonts w:ascii="Trebuchet MS" w:hAnsi="Trebuchet MS"/>
                <w:b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6672" behindDoc="1" locked="0" layoutInCell="1" allowOverlap="1" wp14:anchorId="45348D25" wp14:editId="45837BCA">
                      <wp:simplePos x="0" y="0"/>
                      <wp:positionH relativeFrom="column">
                        <wp:posOffset>177800</wp:posOffset>
                      </wp:positionH>
                      <wp:positionV relativeFrom="paragraph">
                        <wp:posOffset>64241</wp:posOffset>
                      </wp:positionV>
                      <wp:extent cx="1471930" cy="1800000"/>
                      <wp:effectExtent l="0" t="0" r="13970" b="10160"/>
                      <wp:wrapTight wrapText="bothSides">
                        <wp:wrapPolygon edited="0">
                          <wp:start x="0" y="0"/>
                          <wp:lineTo x="0" y="21493"/>
                          <wp:lineTo x="17332" y="21493"/>
                          <wp:lineTo x="21525" y="21493"/>
                          <wp:lineTo x="21525" y="0"/>
                          <wp:lineTo x="0" y="0"/>
                        </wp:wrapPolygon>
                      </wp:wrapTight>
                      <wp:docPr id="1802130882" name="Gruppieren 180213088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71930" cy="1800000"/>
                                <a:chOff x="0" y="-4678"/>
                                <a:chExt cx="1472163" cy="1922378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83" name="Grafik 1802130883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71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84" name="Rechteck 1802130884"/>
                              <wps:cNvSpPr/>
                              <wps:spPr>
                                <a:xfrm rot="16200000">
                                  <a:off x="385763" y="827722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4EAD53ED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 w:rsidRPr="00B06068">
                                      <w:rPr>
                                        <w:sz w:val="20"/>
                                      </w:rPr>
                                      <w:t>Disposable bottl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45348D25" id="Gruppieren 1802130882" o:spid="_x0000_s1068" style="position:absolute;margin-left:14pt;margin-top:5.05pt;width:115.9pt;height:141.75pt;z-index:-251554304;mso-height-relative:margin" coordorigin=",-46" coordsize="14721,1922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">
                      <v:shape id="Grafik 1802130883" o:spid="_x0000_s1069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">
                        <v:imagedata r:id="rId72" o:title=""/>
                        <v:path arrowok="t"/>
                      </v:shape>
                      <v:rect id="Rechteck 1802130884" o:spid="_x0000_s1070" style="position:absolute;left:3857;top:8278;width:19187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4EAD53ED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 w:rsidRPr="00B06068">
                                <w:rPr>
                                  <w:sz w:val="20"/>
                                </w:rPr>
                                <w:t>Disposable bottle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21" w:type="dxa"/>
            <w:gridSpan w:val="2"/>
          </w:tcPr>
          <w:p w14:paraId="6590848B" w14:textId="2997F78D" w:rsidR="004F269F" w:rsidRPr="00063CB1" w:rsidRDefault="004F269F" w:rsidP="00063CB1">
            <w:pPr>
              <w:rPr>
                <w:rFonts w:ascii="Trebuchet MS" w:hAnsi="Trebuchet MS"/>
                <w:b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7696" behindDoc="1" locked="0" layoutInCell="1" allowOverlap="1" wp14:anchorId="033989A6" wp14:editId="510BB58F">
                      <wp:simplePos x="0" y="0"/>
                      <wp:positionH relativeFrom="column">
                        <wp:posOffset>163195</wp:posOffset>
                      </wp:positionH>
                      <wp:positionV relativeFrom="paragraph">
                        <wp:posOffset>71120</wp:posOffset>
                      </wp:positionV>
                      <wp:extent cx="1441450" cy="1800000"/>
                      <wp:effectExtent l="0" t="0" r="25400" b="10160"/>
                      <wp:wrapTight wrapText="bothSides">
                        <wp:wrapPolygon edited="0">
                          <wp:start x="0" y="0"/>
                          <wp:lineTo x="0" y="21493"/>
                          <wp:lineTo x="17128" y="21493"/>
                          <wp:lineTo x="21695" y="21493"/>
                          <wp:lineTo x="21695" y="0"/>
                          <wp:lineTo x="0" y="0"/>
                        </wp:wrapPolygon>
                      </wp:wrapTight>
                      <wp:docPr id="1802130885" name="Gruppieren 180213088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41450" cy="1800000"/>
                                <a:chOff x="0" y="0"/>
                                <a:chExt cx="1441683" cy="1919837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86" name="Grafik 1802130886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73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87" name="Rechteck 1802130887"/>
                              <wps:cNvSpPr/>
                              <wps:spPr>
                                <a:xfrm rot="16200000">
                                  <a:off x="355283" y="833437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5105213B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Reusable plastic</w:t>
                                    </w:r>
                                    <w:r w:rsidRPr="00B06068">
                                      <w:rPr>
                                        <w:sz w:val="20"/>
                                      </w:rPr>
                                      <w:t xml:space="preserve"> bottl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33989A6" id="Gruppieren 1802130885" o:spid="_x0000_s1071" style="position:absolute;margin-left:12.85pt;margin-top:5.6pt;width:113.5pt;height:141.75pt;z-index:-251553280;mso-height-relative:margin" coordsize="14416,1919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">
                      <v:shape id="Grafik 1802130886" o:spid="_x0000_s1072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">
                        <v:imagedata r:id="rId74" o:title=""/>
                        <v:path arrowok="t"/>
                      </v:shape>
                      <v:rect id="Rechteck 1802130887" o:spid="_x0000_s1073" style="position:absolute;left:3552;top:833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5105213B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Reusable plastic</w:t>
                              </w:r>
                              <w:r w:rsidRPr="00B06068">
                                <w:rPr>
                                  <w:sz w:val="20"/>
                                </w:rPr>
                                <w:t xml:space="preserve"> bottle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21" w:type="dxa"/>
            <w:gridSpan w:val="2"/>
          </w:tcPr>
          <w:p w14:paraId="250F9B90" w14:textId="1EBE18F0" w:rsidR="004F269F" w:rsidRPr="00933DE6" w:rsidRDefault="004F269F" w:rsidP="00063CB1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8720" behindDoc="1" locked="0" layoutInCell="1" allowOverlap="1" wp14:anchorId="446228ED" wp14:editId="49411FCA">
                      <wp:simplePos x="0" y="0"/>
                      <wp:positionH relativeFrom="column">
                        <wp:posOffset>187325</wp:posOffset>
                      </wp:positionH>
                      <wp:positionV relativeFrom="paragraph">
                        <wp:posOffset>84455</wp:posOffset>
                      </wp:positionV>
                      <wp:extent cx="1439545" cy="1800000"/>
                      <wp:effectExtent l="0" t="0" r="8255" b="10160"/>
                      <wp:wrapTight wrapText="bothSides">
                        <wp:wrapPolygon edited="0">
                          <wp:start x="0" y="0"/>
                          <wp:lineTo x="0" y="21493"/>
                          <wp:lineTo x="17150" y="21493"/>
                          <wp:lineTo x="21438" y="21493"/>
                          <wp:lineTo x="21438" y="0"/>
                          <wp:lineTo x="0" y="0"/>
                        </wp:wrapPolygon>
                      </wp:wrapTight>
                      <wp:docPr id="1802130888" name="Gruppieren 180213088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800000"/>
                                <a:chOff x="0" y="0"/>
                                <a:chExt cx="1439545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89" name="Grafik 1802130889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75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90" name="Rechteck 1802130890"/>
                              <wps:cNvSpPr/>
                              <wps:spPr>
                                <a:xfrm rot="16200000">
                                  <a:off x="34766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05A7CD3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Glass</w:t>
                                    </w:r>
                                    <w:r w:rsidRPr="00B06068">
                                      <w:rPr>
                                        <w:sz w:val="20"/>
                                      </w:rPr>
                                      <w:t xml:space="preserve"> bottl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446228ED" id="Gruppieren 1802130888" o:spid="_x0000_s1074" style="position:absolute;margin-left:14.75pt;margin-top:6.65pt;width:113.35pt;height:141.75pt;z-index:-251552256;mso-height-relative:margin" coordsize="14395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">
                      <v:shape id="Grafik 1802130889" o:spid="_x0000_s1075" type="#_x0000_t75" style="position:absolute;left:-2391;top:2418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">
                        <v:imagedata r:id="rId76" o:title=""/>
                        <v:path arrowok="t"/>
                      </v:shape>
                      <v:rect id="Rechteck 1802130890" o:spid="_x0000_s1076" style="position:absolute;left:3476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" fillcolor="#5b9bd5 [3204]" strokecolor="white [3212]" strokeweight="1pt">
                        <v:textbox>
                          <w:txbxContent>
                            <w:p w14:paraId="305A7CD3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Glass</w:t>
                              </w:r>
                              <w:r w:rsidRPr="00B06068">
                                <w:rPr>
                                  <w:sz w:val="20"/>
                                </w:rPr>
                                <w:t xml:space="preserve"> bottle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</w:tr>
      <w:tr w:rsidR="004F269F" w:rsidRPr="00F05DEB" w14:paraId="34088C49" w14:textId="77777777" w:rsidTr="000F3712">
        <w:trPr>
          <w:gridAfter w:val="1"/>
          <w:wAfter w:w="138" w:type="dxa"/>
        </w:trPr>
        <w:tc>
          <w:tcPr>
            <w:tcW w:w="3020" w:type="dxa"/>
          </w:tcPr>
          <w:p w14:paraId="27A9C2FF" w14:textId="77DF14B5" w:rsidR="004F269F" w:rsidRPr="00063CB1" w:rsidRDefault="004F269F" w:rsidP="00063CB1">
            <w:pPr>
              <w:rPr>
                <w:rFonts w:ascii="Trebuchet MS" w:hAnsi="Trebuchet MS"/>
                <w:b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9744" behindDoc="1" locked="0" layoutInCell="1" allowOverlap="1" wp14:anchorId="2A8BB577" wp14:editId="626D775A">
                      <wp:simplePos x="0" y="0"/>
                      <wp:positionH relativeFrom="column">
                        <wp:posOffset>190500</wp:posOffset>
                      </wp:positionH>
                      <wp:positionV relativeFrom="paragraph">
                        <wp:posOffset>92710</wp:posOffset>
                      </wp:positionV>
                      <wp:extent cx="1439545" cy="1800000"/>
                      <wp:effectExtent l="0" t="0" r="8255" b="10160"/>
                      <wp:wrapTight wrapText="bothSides">
                        <wp:wrapPolygon edited="0">
                          <wp:start x="0" y="0"/>
                          <wp:lineTo x="0" y="21493"/>
                          <wp:lineTo x="17150" y="21493"/>
                          <wp:lineTo x="21438" y="21493"/>
                          <wp:lineTo x="21438" y="0"/>
                          <wp:lineTo x="0" y="0"/>
                        </wp:wrapPolygon>
                      </wp:wrapTight>
                      <wp:docPr id="1802130891" name="Gruppieren 180213089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800000"/>
                                <a:chOff x="0" y="0"/>
                                <a:chExt cx="1439545" cy="1923647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92" name="Grafik 1802130892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77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93" name="Rechteck 1802130893"/>
                              <wps:cNvSpPr/>
                              <wps:spPr>
                                <a:xfrm rot="16200000">
                                  <a:off x="351473" y="837247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5D555FF1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Foil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2A8BB577" id="Gruppieren 1802130891" o:spid="_x0000_s1077" style="position:absolute;margin-left:15pt;margin-top:7.3pt;width:113.35pt;height:141.75pt;z-index:-251551232;mso-height-relative:margin" coordsize="14395,1923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">
                      <v:shape id="Grafik 1802130892" o:spid="_x0000_s1078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">
                        <v:imagedata r:id="rId78" o:title=""/>
                        <v:path arrowok="t"/>
                      </v:shape>
                      <v:rect id="Rechteck 1802130893" o:spid="_x0000_s1079" style="position:absolute;left:3514;top:8372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5D555FF1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Foil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21" w:type="dxa"/>
            <w:gridSpan w:val="2"/>
          </w:tcPr>
          <w:p w14:paraId="5D9FC0E7" w14:textId="766C47FB" w:rsidR="004F269F" w:rsidRPr="00933DE6" w:rsidRDefault="004F269F" w:rsidP="00063CB1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80768" behindDoc="1" locked="0" layoutInCell="1" allowOverlap="1" wp14:anchorId="16AFE02F" wp14:editId="1C8891E9">
                      <wp:simplePos x="0" y="0"/>
                      <wp:positionH relativeFrom="column">
                        <wp:posOffset>162560</wp:posOffset>
                      </wp:positionH>
                      <wp:positionV relativeFrom="paragraph">
                        <wp:posOffset>97155</wp:posOffset>
                      </wp:positionV>
                      <wp:extent cx="1439545" cy="1800000"/>
                      <wp:effectExtent l="0" t="0" r="8255" b="10160"/>
                      <wp:wrapTight wrapText="bothSides">
                        <wp:wrapPolygon edited="0">
                          <wp:start x="0" y="0"/>
                          <wp:lineTo x="0" y="21493"/>
                          <wp:lineTo x="17150" y="21493"/>
                          <wp:lineTo x="21438" y="21493"/>
                          <wp:lineTo x="21438" y="0"/>
                          <wp:lineTo x="0" y="0"/>
                        </wp:wrapPolygon>
                      </wp:wrapTight>
                      <wp:docPr id="1802130894" name="Gruppieren 180213089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800000"/>
                                <a:chOff x="0" y="0"/>
                                <a:chExt cx="1439545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95" name="Grafik 1802130895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79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96" name="Rechteck 1802130896"/>
                              <wps:cNvSpPr/>
                              <wps:spPr>
                                <a:xfrm rot="16200000">
                                  <a:off x="35147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5156DD2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lunch box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16AFE02F" id="Gruppieren 1802130894" o:spid="_x0000_s1080" style="position:absolute;margin-left:12.8pt;margin-top:7.65pt;width:113.35pt;height:141.75pt;z-index:-251550208;mso-height-relative:margin" coordsize="14395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">
                      <v:shape id="Grafik 1802130895" o:spid="_x0000_s1081" type="#_x0000_t75" style="position:absolute;left:-2391;top:2418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">
                        <v:imagedata r:id="rId80" o:title=""/>
                        <v:path arrowok="t"/>
                      </v:shape>
                      <v:rect id="Rechteck 1802130896" o:spid="_x0000_s1082" style="position:absolute;left:3514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75156DD2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lunch box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21" w:type="dxa"/>
            <w:gridSpan w:val="2"/>
          </w:tcPr>
          <w:p w14:paraId="4D2C3560" w14:textId="66A22B84" w:rsidR="004F269F" w:rsidRPr="00933DE6" w:rsidRDefault="004F269F" w:rsidP="00063CB1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81792" behindDoc="1" locked="0" layoutInCell="1" allowOverlap="1" wp14:anchorId="2AE9F703" wp14:editId="3E5265CC">
                      <wp:simplePos x="0" y="0"/>
                      <wp:positionH relativeFrom="column">
                        <wp:posOffset>164465</wp:posOffset>
                      </wp:positionH>
                      <wp:positionV relativeFrom="paragraph">
                        <wp:posOffset>110490</wp:posOffset>
                      </wp:positionV>
                      <wp:extent cx="1423670" cy="1800000"/>
                      <wp:effectExtent l="0" t="0" r="24130" b="10160"/>
                      <wp:wrapTight wrapText="bothSides">
                        <wp:wrapPolygon edited="0">
                          <wp:start x="0" y="0"/>
                          <wp:lineTo x="0" y="21493"/>
                          <wp:lineTo x="17053" y="21493"/>
                          <wp:lineTo x="21677" y="21493"/>
                          <wp:lineTo x="21677" y="0"/>
                          <wp:lineTo x="0" y="0"/>
                        </wp:wrapPolygon>
                      </wp:wrapTight>
                      <wp:docPr id="1802130897" name="Gruppieren 180213089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23670" cy="1800000"/>
                                <a:chOff x="0" y="0"/>
                                <a:chExt cx="1423959" cy="191833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98" name="Grafik 1802130898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81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7172" y="243350"/>
                                  <a:ext cx="1897380" cy="142303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99" name="Rechteck 1802130899"/>
                              <wps:cNvSpPr/>
                              <wps:spPr>
                                <a:xfrm rot="16200000">
                                  <a:off x="337791" y="832168"/>
                                  <a:ext cx="1918335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22694E4E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Stainless steel lunch box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2AE9F703" id="Gruppieren 1802130897" o:spid="_x0000_s1083" style="position:absolute;margin-left:12.95pt;margin-top:8.7pt;width:112.1pt;height:141.75pt;z-index:-251549184;mso-height-relative:margin" coordsize="14239,1918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">
                      <v:shape id="Grafik 1802130898" o:spid="_x0000_s1084" type="#_x0000_t75" style="position:absolute;left:-2372;top:2433;width:18974;height:14230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">
                        <v:imagedata r:id="rId82" o:title=""/>
                        <v:path arrowok="t"/>
                      </v:shape>
                      <v:rect id="Rechteck 1802130899" o:spid="_x0000_s1085" style="position:absolute;left:3377;top:8322;width:19183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22694E4E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Stainless steel lunch box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</w:tr>
      <w:tr w:rsidR="004F269F" w:rsidRPr="00807B7B" w14:paraId="51CA6A6E" w14:textId="77777777" w:rsidTr="000F3712">
        <w:trPr>
          <w:gridAfter w:val="1"/>
          <w:wAfter w:w="138" w:type="dxa"/>
        </w:trPr>
        <w:tc>
          <w:tcPr>
            <w:tcW w:w="3020" w:type="dxa"/>
          </w:tcPr>
          <w:p w14:paraId="13634B44" w14:textId="76D7DDB7" w:rsidR="004F269F" w:rsidRPr="00063CB1" w:rsidRDefault="004F269F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933DE6">
              <w:rPr>
                <w:rFonts w:ascii="Trebuchet MS" w:hAnsi="Trebuchet MS"/>
                <w:noProof/>
                <w:color w:val="C00000"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82816" behindDoc="1" locked="0" layoutInCell="1" allowOverlap="1" wp14:anchorId="1D75117B" wp14:editId="7A1807E4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182880</wp:posOffset>
                      </wp:positionV>
                      <wp:extent cx="1925320" cy="1439545"/>
                      <wp:effectExtent l="0" t="0" r="17780" b="8255"/>
                      <wp:wrapTight wrapText="bothSides">
                        <wp:wrapPolygon edited="0">
                          <wp:start x="0" y="0"/>
                          <wp:lineTo x="0" y="21438"/>
                          <wp:lineTo x="21586" y="21438"/>
                          <wp:lineTo x="21586" y="0"/>
                          <wp:lineTo x="0" y="0"/>
                        </wp:wrapPolygon>
                      </wp:wrapTight>
                      <wp:docPr id="1802130900" name="Gruppieren 180213090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25320" cy="1439545"/>
                                <a:chOff x="0" y="0"/>
                                <a:chExt cx="192532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901" name="Grafik 1802130901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83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7620" y="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902" name="Rechteck 1802130902"/>
                              <wps:cNvSpPr/>
                              <wps:spPr>
                                <a:xfrm>
                                  <a:off x="0" y="11811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0820852D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Chocolate surprise eg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1D75117B" id="Gruppieren 1802130900" o:spid="_x0000_s1086" style="position:absolute;left:0;text-align:left;margin-left:-5.15pt;margin-top:14.4pt;width:151.6pt;height:113.35pt;z-index:-251548160" coordsize="19253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">
                      <v:shape id="Grafik 1802130901" o:spid="_x0000_s1087" type="#_x0000_t75" style="position:absolute;left:76;width:1917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">
                        <v:imagedata r:id="rId84" o:title=""/>
                        <v:path arrowok="t"/>
                      </v:shape>
                      <v:rect id="Rechteck 1802130902" o:spid="_x0000_s1088" style="position:absolute;top:11811;width:19188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" fillcolor="#5b9bd5 [3204]" strokecolor="white [3212]" strokeweight="1pt">
                        <v:textbox>
                          <w:txbxContent>
                            <w:p w14:paraId="0820852D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Chocolate surprise eg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21" w:type="dxa"/>
            <w:gridSpan w:val="2"/>
          </w:tcPr>
          <w:p w14:paraId="07734E41" w14:textId="48161ADB" w:rsidR="004F269F" w:rsidRPr="00933DE6" w:rsidRDefault="004F269F" w:rsidP="00063CB1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83840" behindDoc="1" locked="0" layoutInCell="1" allowOverlap="1" wp14:anchorId="554402C5" wp14:editId="06F3AC4B">
                      <wp:simplePos x="0" y="0"/>
                      <wp:positionH relativeFrom="column">
                        <wp:posOffset>171450</wp:posOffset>
                      </wp:positionH>
                      <wp:positionV relativeFrom="paragraph">
                        <wp:posOffset>68580</wp:posOffset>
                      </wp:positionV>
                      <wp:extent cx="1429284" cy="1800000"/>
                      <wp:effectExtent l="0" t="0" r="19050" b="10160"/>
                      <wp:wrapTight wrapText="bothSides">
                        <wp:wrapPolygon edited="0">
                          <wp:start x="0" y="0"/>
                          <wp:lineTo x="0" y="21493"/>
                          <wp:lineTo x="17280" y="21493"/>
                          <wp:lineTo x="21600" y="21493"/>
                          <wp:lineTo x="21600" y="0"/>
                          <wp:lineTo x="0" y="0"/>
                        </wp:wrapPolygon>
                      </wp:wrapTight>
                      <wp:docPr id="1802130903" name="Gruppieren 180213090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29284" cy="1800000"/>
                                <a:chOff x="0" y="0"/>
                                <a:chExt cx="1429284" cy="192207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904" name="Grafik 1802130904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85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3740"/>
                                  <a:ext cx="1184910" cy="191833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905" name="Rechteck 1802130905"/>
                              <wps:cNvSpPr/>
                              <wps:spPr>
                                <a:xfrm rot="16200000">
                                  <a:off x="342900" y="832415"/>
                                  <a:ext cx="1918800" cy="253969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3880124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toy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554402C5" id="Gruppieren 1802130903" o:spid="_x0000_s1089" style="position:absolute;margin-left:13.5pt;margin-top:5.4pt;width:112.55pt;height:141.75pt;z-index:-251547136;mso-height-relative:margin" coordsize="14292,1922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">
                      <v:shape id="Grafik 1802130904" o:spid="_x0000_s1090" type="#_x0000_t75" style="position:absolute;top:37;width:11849;height:191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">
                        <v:imagedata r:id="rId86" o:title=""/>
                        <v:path arrowok="t"/>
                      </v:shape>
                      <v:rect id="Rechteck 1802130905" o:spid="_x0000_s1091" style="position:absolute;left:3429;top:8324;width:19188;height:2539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73880124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toy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21" w:type="dxa"/>
            <w:gridSpan w:val="2"/>
          </w:tcPr>
          <w:p w14:paraId="29022176" w14:textId="11CA0D6E" w:rsidR="004F269F" w:rsidRPr="00063CB1" w:rsidRDefault="004F269F" w:rsidP="00063CB1">
            <w:pPr>
              <w:rPr>
                <w:rFonts w:ascii="Trebuchet MS" w:hAnsi="Trebuchet MS"/>
                <w:b/>
                <w:lang w:val="en-US"/>
              </w:rPr>
            </w:pPr>
            <w:r w:rsidRPr="00933DE6">
              <w:rPr>
                <w:rFonts w:ascii="Trebuchet MS" w:hAnsi="Trebuchet MS"/>
                <w:noProof/>
                <w:color w:val="538135" w:themeColor="accent6" w:themeShade="BF"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84864" behindDoc="1" locked="0" layoutInCell="1" allowOverlap="1" wp14:anchorId="681BCC3B" wp14:editId="70ABABD7">
                      <wp:simplePos x="0" y="0"/>
                      <wp:positionH relativeFrom="column">
                        <wp:posOffset>199390</wp:posOffset>
                      </wp:positionH>
                      <wp:positionV relativeFrom="paragraph">
                        <wp:posOffset>68580</wp:posOffset>
                      </wp:positionV>
                      <wp:extent cx="1389380" cy="1764665"/>
                      <wp:effectExtent l="0" t="0" r="20320" b="26035"/>
                      <wp:wrapTight wrapText="bothSides">
                        <wp:wrapPolygon edited="0">
                          <wp:start x="16585" y="0"/>
                          <wp:lineTo x="0" y="0"/>
                          <wp:lineTo x="0" y="21685"/>
                          <wp:lineTo x="16585" y="21685"/>
                          <wp:lineTo x="21620" y="21685"/>
                          <wp:lineTo x="21620" y="0"/>
                          <wp:lineTo x="16585" y="0"/>
                        </wp:wrapPolygon>
                      </wp:wrapTight>
                      <wp:docPr id="1802130906" name="Gruppieren 180213090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389380" cy="1764665"/>
                                <a:chOff x="0" y="-1"/>
                                <a:chExt cx="1520813" cy="1931601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907" name="Grafik 180213090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87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13265"/>
                                  <a:ext cx="1453515" cy="191833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908" name="Rechteck 1802130908"/>
                              <wps:cNvSpPr/>
                              <wps:spPr>
                                <a:xfrm rot="16200000">
                                  <a:off x="396553" y="807338"/>
                                  <a:ext cx="1931600" cy="316921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059E201F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Wooden toy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681BCC3B" id="Gruppieren 1802130906" o:spid="_x0000_s1092" style="position:absolute;margin-left:15.7pt;margin-top:5.4pt;width:109.4pt;height:138.95pt;z-index:-251546112;mso-width-relative:margin;mso-height-relative:margin" coordorigin="" coordsize="15208,1931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">
                      <v:shape id="Grafik 1802130907" o:spid="_x0000_s1093" type="#_x0000_t75" style="position:absolute;top:132;width:14535;height:191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">
                        <v:imagedata r:id="rId88" o:title=""/>
                        <v:path arrowok="t"/>
                      </v:shape>
                      <v:rect id="Rechteck 1802130908" o:spid="_x0000_s1094" style="position:absolute;left:3965;top:8073;width:19315;height:317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" fillcolor="#5b9bd5 [3204]" strokecolor="white [3212]" strokeweight="1pt">
                        <v:textbox>
                          <w:txbxContent>
                            <w:p w14:paraId="059E201F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Wooden toy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</w:tr>
      <w:tr w:rsidR="004F269F" w:rsidRPr="00807B7B" w14:paraId="68238E87" w14:textId="77777777" w:rsidTr="000F3712">
        <w:trPr>
          <w:gridAfter w:val="1"/>
          <w:wAfter w:w="138" w:type="dxa"/>
        </w:trPr>
        <w:tc>
          <w:tcPr>
            <w:tcW w:w="3020" w:type="dxa"/>
          </w:tcPr>
          <w:p w14:paraId="2EF74B1E" w14:textId="6C9BB1EF" w:rsidR="004F269F" w:rsidRPr="00933DE6" w:rsidRDefault="004F269F" w:rsidP="00063CB1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85888" behindDoc="1" locked="0" layoutInCell="1" allowOverlap="1" wp14:anchorId="2237C1E5" wp14:editId="30CB7B3E">
                      <wp:simplePos x="0" y="0"/>
                      <wp:positionH relativeFrom="column">
                        <wp:posOffset>209550</wp:posOffset>
                      </wp:positionH>
                      <wp:positionV relativeFrom="paragraph">
                        <wp:posOffset>85090</wp:posOffset>
                      </wp:positionV>
                      <wp:extent cx="1439545" cy="1799590"/>
                      <wp:effectExtent l="0" t="0" r="8255" b="10160"/>
                      <wp:wrapTight wrapText="bothSides">
                        <wp:wrapPolygon edited="0">
                          <wp:start x="0" y="0"/>
                          <wp:lineTo x="0" y="21493"/>
                          <wp:lineTo x="17150" y="21493"/>
                          <wp:lineTo x="21438" y="21493"/>
                          <wp:lineTo x="21438" y="0"/>
                          <wp:lineTo x="0" y="0"/>
                        </wp:wrapPolygon>
                      </wp:wrapTight>
                      <wp:docPr id="1802130909" name="Gruppieren 180213090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799590"/>
                                <a:chOff x="0" y="0"/>
                                <a:chExt cx="1439545" cy="1925235"/>
                              </a:xfrm>
                            </wpg:grpSpPr>
                            <wpg:grpSp>
                              <wpg:cNvPr id="1802130910" name="Gruppieren 1802130910"/>
                              <wpg:cNvGrpSpPr/>
                              <wpg:grpSpPr>
                                <a:xfrm>
                                  <a:off x="0" y="7535"/>
                                  <a:ext cx="1439545" cy="1917700"/>
                                  <a:chOff x="0" y="0"/>
                                  <a:chExt cx="1439545" cy="1917700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1802130911" name="Grafik 1802130911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89" cstate="print">
                                    <a:extLst>
                                      <a:ext uri="{28A0092B-C50C-407E-A947-70E740481C1C}">
                                        <a14:useLocalDpi xmlns:a14="http://schemas.microsoft.com/office/drawing/2010/main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 rot="16200000">
                                    <a:off x="-239077" y="239077"/>
                                    <a:ext cx="1917700" cy="143954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1802130912" name="Rechteck 1802130912"/>
                                <wps:cNvSpPr/>
                                <wps:spPr>
                                  <a:xfrm>
                                    <a:off x="424498" y="737552"/>
                                    <a:ext cx="558800" cy="209550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>
                                    <a:solidFill>
                                      <a:schemeClr val="bg1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1802130913" name="Rechteck 1802130913"/>
                                <wps:cNvSpPr/>
                                <wps:spPr>
                                  <a:xfrm>
                                    <a:off x="545148" y="1632902"/>
                                    <a:ext cx="342900" cy="82550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>
                                    <a:solidFill>
                                      <a:schemeClr val="bg1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</wpg:grpSp>
                            <wps:wsp>
                              <wps:cNvPr id="1802130914" name="Rechteck 1802130914"/>
                              <wps:cNvSpPr/>
                              <wps:spPr>
                                <a:xfrm rot="16200000">
                                  <a:off x="348615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0AF6D4B5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soap dispenser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2237C1E5" id="Gruppieren 1802130909" o:spid="_x0000_s1095" style="position:absolute;margin-left:16.5pt;margin-top:6.7pt;width:113.35pt;height:141.7pt;z-index:-251545088;mso-height-relative:margin" coordsize="14395,19252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">
                      <v:group id="Gruppieren 1802130910" o:spid="_x0000_s1096" style="position:absolute;top:75;width:14395;height:19177" coordsize="14395,191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">
                        <v:shape id="Grafik 1802130911" o:spid="_x0000_s1097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">
                          <v:imagedata r:id="rId90" o:title=""/>
                          <v:path arrowok="t"/>
                        </v:shape>
                        <v:rect id="Rechteck 1802130912" o:spid="_x0000_s1098" style="position:absolute;left:4244;top:7375;width:5588;height:209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" fillcolor="white [3212]" strokecolor="white [3212]" strokeweight="1pt"/>
                        <v:rect id="Rechteck 1802130913" o:spid="_x0000_s1099" style="position:absolute;left:5451;top:16329;width:3429;height:82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" fillcolor="white [3212]" strokecolor="white [3212]" strokeweight="1pt"/>
                      </v:group>
                      <v:rect id="Rechteck 1802130914" o:spid="_x0000_s1100" style="position:absolute;left:3486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0AF6D4B5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soap dispenser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21" w:type="dxa"/>
            <w:gridSpan w:val="2"/>
          </w:tcPr>
          <w:p w14:paraId="38E830F0" w14:textId="3DA71F7F" w:rsidR="004F269F" w:rsidRPr="00933DE6" w:rsidRDefault="004F269F" w:rsidP="00063CB1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86912" behindDoc="1" locked="0" layoutInCell="1" allowOverlap="1" wp14:anchorId="00DEF7B4" wp14:editId="0943B94B">
                      <wp:simplePos x="0" y="0"/>
                      <wp:positionH relativeFrom="column">
                        <wp:posOffset>171450</wp:posOffset>
                      </wp:positionH>
                      <wp:positionV relativeFrom="paragraph">
                        <wp:posOffset>87630</wp:posOffset>
                      </wp:positionV>
                      <wp:extent cx="1439545" cy="1799590"/>
                      <wp:effectExtent l="0" t="0" r="8255" b="10160"/>
                      <wp:wrapTight wrapText="bothSides">
                        <wp:wrapPolygon edited="0">
                          <wp:start x="0" y="0"/>
                          <wp:lineTo x="0" y="21493"/>
                          <wp:lineTo x="17150" y="21493"/>
                          <wp:lineTo x="21438" y="21493"/>
                          <wp:lineTo x="21438" y="0"/>
                          <wp:lineTo x="0" y="0"/>
                        </wp:wrapPolygon>
                      </wp:wrapTight>
                      <wp:docPr id="1802130915" name="Gruppieren 180213091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799590"/>
                                <a:chOff x="-26670" y="57150"/>
                                <a:chExt cx="1439545" cy="1918885"/>
                              </a:xfrm>
                            </wpg:grpSpPr>
                            <wpg:grpSp>
                              <wpg:cNvPr id="1802130916" name="Gruppieren 1802130916"/>
                              <wpg:cNvGrpSpPr/>
                              <wpg:grpSpPr>
                                <a:xfrm>
                                  <a:off x="-26670" y="57150"/>
                                  <a:ext cx="1439545" cy="1917700"/>
                                  <a:chOff x="-26670" y="57150"/>
                                  <a:chExt cx="1439545" cy="1917700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1802130917" name="Grafik 1802130917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91" cstate="print">
                                    <a:extLst>
                                      <a:ext uri="{28A0092B-C50C-407E-A947-70E740481C1C}">
                                        <a14:useLocalDpi xmlns:a14="http://schemas.microsoft.com/office/drawing/2010/main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 rot="16200000">
                                    <a:off x="-265747" y="296227"/>
                                    <a:ext cx="1917700" cy="143954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1802130918" name="Grafik 1802130918"/>
                                  <pic:cNvPicPr>
                                    <a:picLocks noChangeAspect="1"/>
                                  </pic:cNvPicPr>
                                </pic:nvPicPr>
                                <pic:blipFill rotWithShape="1">
                                  <a:blip r:embed="rId92" cstate="print">
                                    <a:extLst>
                                      <a:ext uri="{28A0092B-C50C-407E-A947-70E740481C1C}">
                                        <a14:useLocalDpi xmlns:a14="http://schemas.microsoft.com/office/drawing/2010/main"/>
                                      </a:ext>
                                    </a:extLst>
                                  </a:blip>
                                  <a:srcRect/>
                                  <a:stretch/>
                                </pic:blipFill>
                                <pic:spPr bwMode="auto">
                                  <a:xfrm>
                                    <a:off x="381318" y="618172"/>
                                    <a:ext cx="589280" cy="476250"/>
                                  </a:xfrm>
                                  <a:prstGeom prst="rect">
                                    <a:avLst/>
                                  </a:prstGeom>
                                  <a:ln>
                                    <a:noFill/>
                                  </a:ln>
                                  <a:extLst>
                                    <a:ext uri="{53640926-AAD7-44D8-BBD7-CCE9431645EC}">
                                      <a14:shadowObscured xmlns:a14="http://schemas.microsoft.com/office/drawing/2010/main"/>
                                    </a:ext>
                                  </a:extLst>
                                </pic:spPr>
                              </pic:pic>
                            </wpg:grpSp>
                            <wps:wsp>
                              <wps:cNvPr id="1802130919" name="Rechteck 1802130919"/>
                              <wps:cNvSpPr/>
                              <wps:spPr>
                                <a:xfrm rot="16200000">
                                  <a:off x="321945" y="889635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622D3B41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Refill pack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0DEF7B4" id="Gruppieren 1802130915" o:spid="_x0000_s1101" style="position:absolute;margin-left:13.5pt;margin-top:6.9pt;width:113.35pt;height:141.7pt;z-index:-251544064;mso-height-relative:margin" coordorigin="-266,571" coordsize="14395,1918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">
                      <v:group id="Gruppieren 1802130916" o:spid="_x0000_s1102" style="position:absolute;left:-266;top:571;width:14394;height:19177" coordorigin="-266,571" coordsize="14395,191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">
                        <v:shape id="Grafik 1802130917" o:spid="_x0000_s1103" type="#_x0000_t75" style="position:absolute;left:-2658;top:2963;width:19177;height:14394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">
                          <v:imagedata r:id="rId93" o:title=""/>
                          <v:path arrowok="t"/>
                        </v:shape>
                        <v:shape id="Grafik 1802130918" o:spid="_x0000_s1104" type="#_x0000_t75" style="position:absolute;left:3813;top:6181;width:5892;height:47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">
                          <v:imagedata r:id="rId94" o:title=""/>
                          <v:path arrowok="t"/>
                        </v:shape>
                      </v:group>
                      <v:rect id="Rechteck 1802130919" o:spid="_x0000_s1105" style="position:absolute;left:3219;top:8896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622D3B41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Refill pack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21" w:type="dxa"/>
            <w:gridSpan w:val="2"/>
          </w:tcPr>
          <w:p w14:paraId="29B38C8C" w14:textId="43AF924B" w:rsidR="004F269F" w:rsidRPr="00933DE6" w:rsidRDefault="004F269F" w:rsidP="00063CB1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87936" behindDoc="1" locked="0" layoutInCell="1" allowOverlap="1" wp14:anchorId="71D7F251" wp14:editId="1C8F7112">
                      <wp:simplePos x="0" y="0"/>
                      <wp:positionH relativeFrom="column">
                        <wp:posOffset>161452</wp:posOffset>
                      </wp:positionH>
                      <wp:positionV relativeFrom="paragraph">
                        <wp:posOffset>80980</wp:posOffset>
                      </wp:positionV>
                      <wp:extent cx="1441450" cy="1800000"/>
                      <wp:effectExtent l="0" t="0" r="25400" b="10160"/>
                      <wp:wrapTight wrapText="bothSides">
                        <wp:wrapPolygon edited="0">
                          <wp:start x="0" y="0"/>
                          <wp:lineTo x="0" y="21493"/>
                          <wp:lineTo x="17128" y="21493"/>
                          <wp:lineTo x="21695" y="21493"/>
                          <wp:lineTo x="21695" y="0"/>
                          <wp:lineTo x="0" y="0"/>
                        </wp:wrapPolygon>
                      </wp:wrapTight>
                      <wp:docPr id="1802130920" name="Gruppieren 180213092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41450" cy="1800000"/>
                                <a:chOff x="0" y="0"/>
                                <a:chExt cx="1441683" cy="1919837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921" name="Grafik 1802130921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95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922" name="Rechteck 1802130922"/>
                              <wps:cNvSpPr/>
                              <wps:spPr>
                                <a:xfrm rot="16200000">
                                  <a:off x="355283" y="833437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4D0E7375" w14:textId="77777777" w:rsidR="00087753" w:rsidRPr="00B06068" w:rsidRDefault="00087753" w:rsidP="004F269F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Bar of soap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71D7F251" id="Gruppieren 1802130920" o:spid="_x0000_s1106" style="position:absolute;margin-left:12.7pt;margin-top:6.4pt;width:113.5pt;height:141.75pt;z-index:-251543040;mso-height-relative:margin" coordsize="14416,1919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">
                      <v:shape id="Grafik 1802130921" o:spid="_x0000_s1107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">
                        <v:imagedata r:id="rId96" o:title=""/>
                        <v:path arrowok="t"/>
                      </v:shape>
                      <v:rect id="Rechteck 1802130922" o:spid="_x0000_s1108" style="position:absolute;left:3552;top:833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" fillcolor="#5b9bd5 [3204]" strokecolor="white [3212]" strokeweight="1pt">
                        <v:textbox>
                          <w:txbxContent>
                            <w:p w14:paraId="4D0E7375" w14:textId="77777777" w:rsidR="00087753" w:rsidRPr="00B06068" w:rsidRDefault="00087753" w:rsidP="004F269F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Bar of soap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</w:tr>
      <w:tr w:rsidR="00BB6372" w14:paraId="636A87AC" w14:textId="77777777" w:rsidTr="000F3712">
        <w:trPr>
          <w:trHeight w:val="2632"/>
        </w:trPr>
        <w:tc>
          <w:tcPr>
            <w:tcW w:w="3066" w:type="dxa"/>
            <w:gridSpan w:val="2"/>
          </w:tcPr>
          <w:p w14:paraId="46D864AC" w14:textId="77777777" w:rsidR="00BB6372" w:rsidRPr="00933DE6" w:rsidRDefault="00BB6372" w:rsidP="00FA1666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w:lastRenderedPageBreak/>
              <mc:AlternateContent>
                <mc:Choice Requires="wpg">
                  <w:drawing>
                    <wp:anchor distT="0" distB="0" distL="114300" distR="114300" simplePos="0" relativeHeight="251709440" behindDoc="1" locked="0" layoutInCell="1" allowOverlap="1" wp14:anchorId="0DD41F15" wp14:editId="1DB91810">
                      <wp:simplePos x="0" y="0"/>
                      <wp:positionH relativeFrom="column">
                        <wp:posOffset>184150</wp:posOffset>
                      </wp:positionH>
                      <wp:positionV relativeFrom="paragraph">
                        <wp:posOffset>50800</wp:posOffset>
                      </wp:positionV>
                      <wp:extent cx="1445493" cy="1920473"/>
                      <wp:effectExtent l="0" t="0" r="21590" b="22860"/>
                      <wp:wrapTight wrapText="bothSides">
                        <wp:wrapPolygon edited="0">
                          <wp:start x="0" y="0"/>
                          <wp:lineTo x="0" y="21643"/>
                          <wp:lineTo x="17367" y="21643"/>
                          <wp:lineTo x="21638" y="21643"/>
                          <wp:lineTo x="21638" y="0"/>
                          <wp:lineTo x="0" y="0"/>
                        </wp:wrapPolygon>
                      </wp:wrapTight>
                      <wp:docPr id="1072" name="Gruppieren 107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45493" cy="1920473"/>
                                <a:chOff x="0" y="0"/>
                                <a:chExt cx="1445493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080" name="Grafik 1080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97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081" name="Rechteck 1081"/>
                              <wps:cNvSpPr/>
                              <wps:spPr>
                                <a:xfrm rot="16200000">
                                  <a:off x="35909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641B3FB" w14:textId="77777777" w:rsidR="00087753" w:rsidRPr="00B06068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DD41F15" id="Gruppieren 1072" o:spid="_x0000_s1109" style="position:absolute;margin-left:14.5pt;margin-top:4pt;width:113.8pt;height:151.2pt;z-index:-251469312" coordsize="14454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">
                      <v:shape id="Grafik 1080" o:spid="_x0000_s1110" type="#_x0000_t75" style="position:absolute;left:-2391;top:2418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">
                        <v:imagedata r:id="rId98" o:title=""/>
                        <v:path arrowok="t"/>
                      </v:shape>
                      <v:rect id="Rechteck 1081" o:spid="_x0000_s1111" style="position:absolute;left:3590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" fillcolor="#5b9bd5 [3204]" strokecolor="white [3212]" strokeweight="1pt">
                        <v:textbox>
                          <w:txbxContent>
                            <w:p w14:paraId="3641B3FB" w14:textId="77777777" w:rsidR="00087753" w:rsidRPr="00B06068" w:rsidRDefault="00087753" w:rsidP="00BB6372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67" w:type="dxa"/>
            <w:gridSpan w:val="2"/>
          </w:tcPr>
          <w:p w14:paraId="769AF3CC" w14:textId="77777777" w:rsidR="00BB6372" w:rsidRPr="00933DE6" w:rsidRDefault="00BB6372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1488" behindDoc="1" locked="0" layoutInCell="1" allowOverlap="1" wp14:anchorId="60DCD076" wp14:editId="123636FB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201930</wp:posOffset>
                      </wp:positionV>
                      <wp:extent cx="1929130" cy="1439545"/>
                      <wp:effectExtent l="0" t="0" r="13970" b="27305"/>
                      <wp:wrapTight wrapText="bothSides">
                        <wp:wrapPolygon edited="0">
                          <wp:start x="0" y="0"/>
                          <wp:lineTo x="0" y="21724"/>
                          <wp:lineTo x="21543" y="21724"/>
                          <wp:lineTo x="21543" y="0"/>
                          <wp:lineTo x="0" y="0"/>
                        </wp:wrapPolygon>
                      </wp:wrapTight>
                      <wp:docPr id="1082" name="Gruppieren 108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29130" cy="1439545"/>
                                <a:chOff x="0" y="0"/>
                                <a:chExt cx="192913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083" name="Grafik 1083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99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0800000">
                                  <a:off x="11430" y="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084" name="Rechteck 1084"/>
                              <wps:cNvSpPr/>
                              <wps:spPr>
                                <a:xfrm>
                                  <a:off x="0" y="1184910"/>
                                  <a:ext cx="1918335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1F59B9EB" w14:textId="77777777" w:rsidR="00087753" w:rsidRPr="00B06068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Reusable plastic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60DCD076" id="Gruppieren 1082" o:spid="_x0000_s1112" style="position:absolute;left:0;text-align:left;margin-left:-5.15pt;margin-top:15.9pt;width:151.9pt;height:113.35pt;z-index:-251467264" coordsize="19291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">
                      <v:shape id="Grafik 1083" o:spid="_x0000_s1113" type="#_x0000_t75" style="position:absolute;left:114;width:19177;height:14395;rotation:1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">
                        <v:imagedata r:id="rId100" o:title=""/>
                        <v:path arrowok="t"/>
                      </v:shape>
                      <v:rect id="Rechteck 1084" o:spid="_x0000_s1114" style="position:absolute;top:11849;width:19183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" fillcolor="#5b9bd5 [3204]" strokecolor="white [3212]" strokeweight="1pt">
                        <v:textbox>
                          <w:txbxContent>
                            <w:p w14:paraId="1F59B9EB" w14:textId="77777777" w:rsidR="00087753" w:rsidRPr="00B06068" w:rsidRDefault="00087753" w:rsidP="00BB6372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Reusable plastic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  <w:p w14:paraId="3187C6BB" w14:textId="77777777" w:rsidR="00BB6372" w:rsidRPr="00933DE6" w:rsidRDefault="00BB6372" w:rsidP="00FA1666">
            <w:pPr>
              <w:rPr>
                <w:rFonts w:ascii="Trebuchet MS" w:hAnsi="Trebuchet MS"/>
              </w:rPr>
            </w:pPr>
          </w:p>
        </w:tc>
        <w:tc>
          <w:tcPr>
            <w:tcW w:w="3067" w:type="dxa"/>
            <w:gridSpan w:val="2"/>
          </w:tcPr>
          <w:p w14:paraId="40DFC3E2" w14:textId="77777777" w:rsidR="00BB6372" w:rsidRPr="00933DE6" w:rsidRDefault="00BB6372" w:rsidP="00FA1666">
            <w:pPr>
              <w:rPr>
                <w:rFonts w:ascii="Trebuchet MS" w:hAnsi="Trebuchet M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0464" behindDoc="1" locked="0" layoutInCell="1" allowOverlap="1" wp14:anchorId="44E7F52E" wp14:editId="11B5AFD1">
                      <wp:simplePos x="0" y="0"/>
                      <wp:positionH relativeFrom="column">
                        <wp:posOffset>208915</wp:posOffset>
                      </wp:positionH>
                      <wp:positionV relativeFrom="paragraph">
                        <wp:posOffset>53610</wp:posOffset>
                      </wp:positionV>
                      <wp:extent cx="1439545" cy="1924050"/>
                      <wp:effectExtent l="0" t="0" r="8255" b="19050"/>
                      <wp:wrapTight wrapText="bothSides">
                        <wp:wrapPolygon edited="0">
                          <wp:start x="0" y="0"/>
                          <wp:lineTo x="0" y="21600"/>
                          <wp:lineTo x="17150" y="21600"/>
                          <wp:lineTo x="21438" y="21600"/>
                          <wp:lineTo x="21438" y="0"/>
                          <wp:lineTo x="0" y="0"/>
                        </wp:wrapPolygon>
                      </wp:wrapTight>
                      <wp:docPr id="1085" name="Gruppieren 108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24050"/>
                                <a:chOff x="0" y="0"/>
                                <a:chExt cx="1439545" cy="192428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086" name="Grafik 1086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1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566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087" name="Rechteck 1087"/>
                              <wps:cNvSpPr/>
                              <wps:spPr>
                                <a:xfrm rot="16200000">
                                  <a:off x="35147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C1065B7" w14:textId="77777777" w:rsidR="00087753" w:rsidRPr="00B06068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Jute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44E7F52E" id="Gruppieren 1085" o:spid="_x0000_s1115" style="position:absolute;margin-left:16.45pt;margin-top:4.2pt;width:113.35pt;height:151.5pt;z-index:-251468288" coordsize="14395,19242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">
                      <v:shape id="Grafik 1086" o:spid="_x0000_s1116" type="#_x0000_t75" style="position:absolute;left:-2391;top:2456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">
                        <v:imagedata r:id="rId102" o:title=""/>
                        <v:path arrowok="t"/>
                      </v:shape>
                      <v:rect id="Rechteck 1087" o:spid="_x0000_s1117" style="position:absolute;left:3514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" fillcolor="#5b9bd5 [3204]" strokecolor="white [3212]" strokeweight="1pt">
                        <v:textbox>
                          <w:txbxContent>
                            <w:p w14:paraId="7C1065B7" w14:textId="77777777" w:rsidR="00087753" w:rsidRPr="00B06068" w:rsidRDefault="00087753" w:rsidP="00BB6372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Jute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</w:tr>
      <w:tr w:rsidR="00BB6372" w14:paraId="15845DA9" w14:textId="77777777" w:rsidTr="000F3712">
        <w:trPr>
          <w:trHeight w:val="2649"/>
        </w:trPr>
        <w:tc>
          <w:tcPr>
            <w:tcW w:w="3066" w:type="dxa"/>
            <w:gridSpan w:val="2"/>
          </w:tcPr>
          <w:p w14:paraId="08E3B1C5" w14:textId="77777777" w:rsidR="00BB6372" w:rsidRPr="00933DE6" w:rsidRDefault="00BB6372" w:rsidP="00FA1666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2512" behindDoc="1" locked="0" layoutInCell="1" allowOverlap="1" wp14:anchorId="0226B10F" wp14:editId="21632E8B">
                      <wp:simplePos x="0" y="0"/>
                      <wp:positionH relativeFrom="column">
                        <wp:posOffset>171450</wp:posOffset>
                      </wp:positionH>
                      <wp:positionV relativeFrom="paragraph">
                        <wp:posOffset>69215</wp:posOffset>
                      </wp:positionV>
                      <wp:extent cx="1441683" cy="1920473"/>
                      <wp:effectExtent l="0" t="0" r="25400" b="22860"/>
                      <wp:wrapTight wrapText="bothSides">
                        <wp:wrapPolygon edited="0">
                          <wp:start x="0" y="0"/>
                          <wp:lineTo x="0" y="21643"/>
                          <wp:lineTo x="17128" y="21643"/>
                          <wp:lineTo x="21695" y="21643"/>
                          <wp:lineTo x="21695" y="0"/>
                          <wp:lineTo x="0" y="0"/>
                        </wp:wrapPolygon>
                      </wp:wrapTight>
                      <wp:docPr id="1088" name="Gruppieren 108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41683" cy="1920473"/>
                                <a:chOff x="0" y="0"/>
                                <a:chExt cx="1441683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089" name="Grafik 1089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3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54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090" name="Rechteck 1090"/>
                              <wps:cNvSpPr/>
                              <wps:spPr>
                                <a:xfrm rot="16200000">
                                  <a:off x="35528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54BC5203" w14:textId="77777777" w:rsidR="00087753" w:rsidRPr="00B06068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Food packag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226B10F" id="Gruppieren 1088" o:spid="_x0000_s1118" style="position:absolute;margin-left:13.5pt;margin-top:5.45pt;width:113.5pt;height:151.2pt;z-index:-251466240" coordsize="14416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">
                      <v:shape id="Grafik 1089" o:spid="_x0000_s1119" type="#_x0000_t75" style="position:absolute;left:-2391;top:2418;width:19177;height:14395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">
                        <v:imagedata r:id="rId104" o:title=""/>
                        <v:path arrowok="t"/>
                      </v:shape>
                      <v:rect id="Rechteck 1090" o:spid="_x0000_s1120" style="position:absolute;left:3552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" fillcolor="#5b9bd5 [3204]" strokecolor="white [3212]" strokeweight="1pt">
                        <v:textbox>
                          <w:txbxContent>
                            <w:p w14:paraId="54BC5203" w14:textId="77777777" w:rsidR="00087753" w:rsidRPr="00B06068" w:rsidRDefault="00087753" w:rsidP="00BB6372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Food package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67" w:type="dxa"/>
            <w:gridSpan w:val="2"/>
          </w:tcPr>
          <w:p w14:paraId="222795B4" w14:textId="77777777" w:rsidR="00BB6372" w:rsidRPr="00933DE6" w:rsidRDefault="00BB6372" w:rsidP="00FA1666">
            <w:pPr>
              <w:rPr>
                <w:rFonts w:ascii="Trebuchet MS" w:hAnsi="Trebuchet M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3536" behindDoc="1" locked="0" layoutInCell="1" allowOverlap="1" wp14:anchorId="74FD56C6" wp14:editId="35F6D753">
                      <wp:simplePos x="0" y="0"/>
                      <wp:positionH relativeFrom="column">
                        <wp:posOffset>196850</wp:posOffset>
                      </wp:positionH>
                      <wp:positionV relativeFrom="paragraph">
                        <wp:posOffset>56515</wp:posOffset>
                      </wp:positionV>
                      <wp:extent cx="1439545" cy="1920473"/>
                      <wp:effectExtent l="0" t="0" r="8255" b="22860"/>
                      <wp:wrapTight wrapText="bothSides">
                        <wp:wrapPolygon edited="0">
                          <wp:start x="0" y="0"/>
                          <wp:lineTo x="0" y="21643"/>
                          <wp:lineTo x="17150" y="21643"/>
                          <wp:lineTo x="21438" y="21643"/>
                          <wp:lineTo x="21438" y="0"/>
                          <wp:lineTo x="0" y="0"/>
                        </wp:wrapPolygon>
                      </wp:wrapTight>
                      <wp:docPr id="1091" name="Gruppieren 109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20473"/>
                                <a:chOff x="0" y="0"/>
                                <a:chExt cx="1439545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092" name="Grafik 1092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5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093" name="Rechteck 1093"/>
                              <wps:cNvSpPr/>
                              <wps:spPr>
                                <a:xfrm rot="16200000">
                                  <a:off x="34385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266B9D5E" w14:textId="77777777" w:rsidR="00087753" w:rsidRPr="00B06068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string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74FD56C6" id="Gruppieren 1091" o:spid="_x0000_s1121" style="position:absolute;margin-left:15.5pt;margin-top:4.45pt;width:113.35pt;height:151.2pt;z-index:-251465216" coordsize="14395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">
                      <v:shape id="Grafik 1092" o:spid="_x0000_s1122" type="#_x0000_t75" style="position:absolute;left:-2391;top:2418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">
                        <v:imagedata r:id="rId106" o:title=""/>
                        <v:path arrowok="t"/>
                      </v:shape>
                      <v:rect id="Rechteck 1093" o:spid="_x0000_s1123" style="position:absolute;left:3438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" fillcolor="#5b9bd5 [3204]" strokecolor="white [3212]" strokeweight="1pt">
                        <v:textbox>
                          <w:txbxContent>
                            <w:p w14:paraId="266B9D5E" w14:textId="77777777" w:rsidR="00087753" w:rsidRPr="00B06068" w:rsidRDefault="00087753" w:rsidP="00BB6372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string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67" w:type="dxa"/>
            <w:gridSpan w:val="2"/>
          </w:tcPr>
          <w:p w14:paraId="63A6EAA3" w14:textId="77777777" w:rsidR="00BB6372" w:rsidRPr="00933DE6" w:rsidRDefault="00BB6372" w:rsidP="00FA1666">
            <w:pPr>
              <w:rPr>
                <w:rFonts w:ascii="Trebuchet MS" w:hAnsi="Trebuchet M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4560" behindDoc="1" locked="0" layoutInCell="1" allowOverlap="1" wp14:anchorId="59AF6C7C" wp14:editId="39E1A903">
                      <wp:simplePos x="0" y="0"/>
                      <wp:positionH relativeFrom="column">
                        <wp:posOffset>145415</wp:posOffset>
                      </wp:positionH>
                      <wp:positionV relativeFrom="paragraph">
                        <wp:posOffset>56515</wp:posOffset>
                      </wp:positionV>
                      <wp:extent cx="1439545" cy="1919605"/>
                      <wp:effectExtent l="0" t="0" r="8255" b="23495"/>
                      <wp:wrapTight wrapText="bothSides">
                        <wp:wrapPolygon edited="0">
                          <wp:start x="0" y="0"/>
                          <wp:lineTo x="0" y="21650"/>
                          <wp:lineTo x="17150" y="21650"/>
                          <wp:lineTo x="21438" y="21650"/>
                          <wp:lineTo x="21438" y="0"/>
                          <wp:lineTo x="0" y="0"/>
                        </wp:wrapPolygon>
                      </wp:wrapTight>
                      <wp:docPr id="1094" name="Gruppieren 109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19605"/>
                                <a:chOff x="0" y="0"/>
                                <a:chExt cx="1439545" cy="1919837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095" name="Grafik 1095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7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096" name="Rechteck 1096"/>
                              <wps:cNvSpPr/>
                              <wps:spPr>
                                <a:xfrm rot="16200000">
                                  <a:off x="343853" y="833437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1FCC92E" w14:textId="77777777" w:rsidR="00087753" w:rsidRPr="00B06068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Cotton string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59AF6C7C" id="Gruppieren 1094" o:spid="_x0000_s1124" style="position:absolute;margin-left:11.45pt;margin-top:4.45pt;width:113.35pt;height:151.15pt;z-index:-251464192" coordsize="14395,1919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">
                      <v:shape id="Grafik 1095" o:spid="_x0000_s1125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">
                        <v:imagedata r:id="rId108" o:title=""/>
                        <v:path arrowok="t"/>
                      </v:shape>
                      <v:rect id="Rechteck 1096" o:spid="_x0000_s1126" style="position:absolute;left:3438;top:833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" fillcolor="#5b9bd5 [3204]" strokecolor="white [3212]" strokeweight="1pt">
                        <v:textbox>
                          <w:txbxContent>
                            <w:p w14:paraId="31FCC92E" w14:textId="77777777" w:rsidR="00087753" w:rsidRPr="00B06068" w:rsidRDefault="00087753" w:rsidP="00BB6372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Cotton string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</w:tr>
      <w:tr w:rsidR="00BB6372" w:rsidRPr="00627F59" w14:paraId="023FEF9B" w14:textId="77777777" w:rsidTr="000F3712">
        <w:trPr>
          <w:trHeight w:val="1890"/>
        </w:trPr>
        <w:tc>
          <w:tcPr>
            <w:tcW w:w="3066" w:type="dxa"/>
            <w:gridSpan w:val="2"/>
          </w:tcPr>
          <w:p w14:paraId="1209EC32" w14:textId="77777777" w:rsidR="00BB6372" w:rsidRPr="00933DE6" w:rsidRDefault="00BB6372" w:rsidP="00FA1666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7632" behindDoc="1" locked="0" layoutInCell="1" allowOverlap="1" wp14:anchorId="211DBB5F" wp14:editId="0CA9F8D7">
                      <wp:simplePos x="0" y="0"/>
                      <wp:positionH relativeFrom="column">
                        <wp:posOffset>-65087</wp:posOffset>
                      </wp:positionH>
                      <wp:positionV relativeFrom="paragraph">
                        <wp:posOffset>28575</wp:posOffset>
                      </wp:positionV>
                      <wp:extent cx="1932940" cy="1439545"/>
                      <wp:effectExtent l="0" t="0" r="10160" b="8255"/>
                      <wp:wrapTight wrapText="bothSides">
                        <wp:wrapPolygon edited="0">
                          <wp:start x="0" y="0"/>
                          <wp:lineTo x="0" y="21438"/>
                          <wp:lineTo x="21501" y="21438"/>
                          <wp:lineTo x="21501" y="0"/>
                          <wp:lineTo x="0" y="0"/>
                        </wp:wrapPolygon>
                      </wp:wrapTight>
                      <wp:docPr id="1101" name="Gruppieren 110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32940" cy="1439545"/>
                                <a:chOff x="0" y="0"/>
                                <a:chExt cx="193294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103" name="Grafik 1103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9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15240" y="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104" name="Rechteck 1104"/>
                              <wps:cNvSpPr/>
                              <wps:spPr>
                                <a:xfrm>
                                  <a:off x="0" y="1181100"/>
                                  <a:ext cx="1918335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5F66EAE" w14:textId="77777777" w:rsidR="00087753" w:rsidRPr="00B06068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Synthetic clothes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211DBB5F" id="Gruppieren 1101" o:spid="_x0000_s1127" style="position:absolute;margin-left:-5.1pt;margin-top:2.25pt;width:152.2pt;height:113.35pt;z-index:-251461120" coordsize="19329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">
                      <v:shape id="Grafik 1103" o:spid="_x0000_s1128" type="#_x0000_t75" style="position:absolute;left:152;width:1917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">
                        <v:imagedata r:id="rId110" o:title=""/>
                        <v:path arrowok="t"/>
                      </v:shape>
                      <v:rect id="Rechteck 1104" o:spid="_x0000_s1129" style="position:absolute;top:11811;width:19183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" fillcolor="#5b9bd5 [3204]" strokecolor="white [3212]" strokeweight="1pt">
                        <v:textbox>
                          <w:txbxContent>
                            <w:p w14:paraId="35F66EAE" w14:textId="77777777" w:rsidR="00087753" w:rsidRPr="00B06068" w:rsidRDefault="00087753" w:rsidP="00BB6372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Synthetic clothes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67" w:type="dxa"/>
            <w:gridSpan w:val="2"/>
          </w:tcPr>
          <w:p w14:paraId="21B6FECD" w14:textId="77777777" w:rsidR="00BB6372" w:rsidRPr="00933DE6" w:rsidRDefault="00BB6372" w:rsidP="00FA1666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6608" behindDoc="1" locked="0" layoutInCell="1" allowOverlap="1" wp14:anchorId="6FBC14F6" wp14:editId="1D7D1ECD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29210</wp:posOffset>
                      </wp:positionV>
                      <wp:extent cx="1918800" cy="1439545"/>
                      <wp:effectExtent l="0" t="0" r="24765" b="8255"/>
                      <wp:wrapTight wrapText="bothSides">
                        <wp:wrapPolygon edited="0">
                          <wp:start x="0" y="0"/>
                          <wp:lineTo x="0" y="21438"/>
                          <wp:lineTo x="21664" y="21438"/>
                          <wp:lineTo x="21664" y="0"/>
                          <wp:lineTo x="0" y="0"/>
                        </wp:wrapPolygon>
                      </wp:wrapTight>
                      <wp:docPr id="1105" name="Gruppieren 110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18800" cy="1439545"/>
                                <a:chOff x="0" y="0"/>
                                <a:chExt cx="191880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106" name="Grafik 1106"/>
                                <pic:cNvPicPr>
                                  <a:picLocks noChangeAspect="1"/>
                                </pic:cNvPicPr>
                              </pic:nvPicPr>
                              <pic:blipFill rotWithShape="1">
                                <a:blip r:embed="rId111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rcRect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1912620" cy="1439545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  <wps:wsp>
                              <wps:cNvPr id="1107" name="Rechteck 1107"/>
                              <wps:cNvSpPr/>
                              <wps:spPr>
                                <a:xfrm>
                                  <a:off x="0" y="117729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1EDC9DDB" w14:textId="77777777" w:rsidR="00087753" w:rsidRPr="00B06068" w:rsidRDefault="00087753" w:rsidP="00BB6372">
                                    <w:pPr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Clothes: synthetic/natural blend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6FBC14F6" id="Gruppieren 1105" o:spid="_x0000_s1130" style="position:absolute;margin-left:-5.15pt;margin-top:2.3pt;width:151.1pt;height:113.35pt;z-index:-251462144" coordsize="19188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">
                      <v:shape id="Grafik 1106" o:spid="_x0000_s1131" type="#_x0000_t75" style="position:absolute;width:19126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">
                        <v:imagedata r:id="rId112" o:title=""/>
                        <v:path arrowok="t"/>
                      </v:shape>
                      <v:rect id="Rechteck 1107" o:spid="_x0000_s1132" style="position:absolute;top:11772;width:19188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" fillcolor="#5b9bd5 [3204]" strokecolor="white [3212]" strokeweight="1pt">
                        <v:textbox>
                          <w:txbxContent>
                            <w:p w14:paraId="1EDC9DDB" w14:textId="77777777" w:rsidR="00087753" w:rsidRPr="00B06068" w:rsidRDefault="00087753" w:rsidP="00BB6372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Clothes: synthetic/natural blend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67" w:type="dxa"/>
            <w:gridSpan w:val="2"/>
          </w:tcPr>
          <w:p w14:paraId="0459C0A3" w14:textId="77777777" w:rsidR="00BB6372" w:rsidRPr="00063CB1" w:rsidRDefault="00BB6372" w:rsidP="00FA1666">
            <w:pPr>
              <w:rPr>
                <w:rFonts w:ascii="Trebuchet MS" w:hAnsi="Trebuchet MS"/>
                <w:b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5584" behindDoc="1" locked="0" layoutInCell="1" allowOverlap="1" wp14:anchorId="641354A5" wp14:editId="54A3244B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29210</wp:posOffset>
                      </wp:positionV>
                      <wp:extent cx="1918800" cy="1439545"/>
                      <wp:effectExtent l="0" t="0" r="24765" b="8255"/>
                      <wp:wrapTight wrapText="bothSides">
                        <wp:wrapPolygon edited="0">
                          <wp:start x="0" y="0"/>
                          <wp:lineTo x="0" y="21438"/>
                          <wp:lineTo x="21664" y="21438"/>
                          <wp:lineTo x="21664" y="0"/>
                          <wp:lineTo x="0" y="0"/>
                        </wp:wrapPolygon>
                      </wp:wrapTight>
                      <wp:docPr id="1108" name="Gruppieren 110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18800" cy="1439545"/>
                                <a:chOff x="0" y="0"/>
                                <a:chExt cx="191880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110" name="Grafik 1110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13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111" name="Rechteck 1111"/>
                              <wps:cNvSpPr/>
                              <wps:spPr>
                                <a:xfrm>
                                  <a:off x="0" y="11811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AA0DF00" w14:textId="77777777" w:rsidR="00087753" w:rsidRPr="00B06068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Natural clothes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641354A5" id="Gruppieren 1108" o:spid="_x0000_s1133" style="position:absolute;margin-left:-5.15pt;margin-top:2.3pt;width:151.1pt;height:113.35pt;z-index:-251463168" coordsize="19188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">
                      <v:shape id="Grafik 1110" o:spid="_x0000_s1134" type="#_x0000_t75" style="position:absolute;width:1917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">
                        <v:imagedata r:id="rId114" o:title=""/>
                        <v:path arrowok="t"/>
                      </v:shape>
                      <v:rect id="Rechteck 1111" o:spid="_x0000_s1135" style="position:absolute;top:11811;width:19188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" fillcolor="#5b9bd5 [3204]" strokecolor="white [3212]" strokeweight="1pt">
                        <v:textbox>
                          <w:txbxContent>
                            <w:p w14:paraId="7AA0DF00" w14:textId="77777777" w:rsidR="00087753" w:rsidRPr="00B06068" w:rsidRDefault="00087753" w:rsidP="00BB6372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Natural clothes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</w:tc>
      </w:tr>
      <w:tr w:rsidR="00BB6372" w:rsidRPr="0083394A" w14:paraId="5AFBD8ED" w14:textId="77777777" w:rsidTr="000F3712">
        <w:trPr>
          <w:trHeight w:val="3367"/>
        </w:trPr>
        <w:tc>
          <w:tcPr>
            <w:tcW w:w="3066" w:type="dxa"/>
            <w:gridSpan w:val="2"/>
          </w:tcPr>
          <w:p w14:paraId="69D7BE3C" w14:textId="77777777" w:rsidR="00BB6372" w:rsidRPr="00063CB1" w:rsidRDefault="00BB6372" w:rsidP="000F3712">
            <w:pPr>
              <w:rPr>
                <w:rFonts w:ascii="Trebuchet MS" w:hAnsi="Trebuchet MS"/>
                <w:b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8656" behindDoc="1" locked="0" layoutInCell="1" allowOverlap="1" wp14:anchorId="11B42FBC" wp14:editId="166B8788">
                      <wp:simplePos x="0" y="0"/>
                      <wp:positionH relativeFrom="column">
                        <wp:posOffset>171450</wp:posOffset>
                      </wp:positionH>
                      <wp:positionV relativeFrom="paragraph">
                        <wp:posOffset>61595</wp:posOffset>
                      </wp:positionV>
                      <wp:extent cx="1439545" cy="1917700"/>
                      <wp:effectExtent l="0" t="0" r="8255" b="6350"/>
                      <wp:wrapThrough wrapText="bothSides">
                        <wp:wrapPolygon edited="0">
                          <wp:start x="0" y="0"/>
                          <wp:lineTo x="0" y="21457"/>
                          <wp:lineTo x="21438" y="21457"/>
                          <wp:lineTo x="21438" y="0"/>
                          <wp:lineTo x="0" y="0"/>
                        </wp:wrapPolygon>
                      </wp:wrapThrough>
                      <wp:docPr id="1112" name="Gruppieren 111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17700"/>
                                <a:chOff x="0" y="0"/>
                                <a:chExt cx="1439545" cy="191770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113" name="Grafik 1113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15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114" name="Trapezoid 32"/>
                              <wps:cNvSpPr/>
                              <wps:spPr>
                                <a:xfrm flipH="1">
                                  <a:off x="322898" y="172402"/>
                                  <a:ext cx="698500" cy="1289050"/>
                                </a:xfrm>
                                <a:prstGeom prst="flowChartManualOperation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472ABCD1" w14:textId="77777777" w:rsidR="00087753" w:rsidRPr="00403CF1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  <w:lang w:val="en-US"/>
                                      </w:rPr>
                                    </w:pP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>Exfoliatin</w:t>
                                    </w:r>
                                    <w:r>
                                      <w:rPr>
                                        <w:sz w:val="20"/>
                                        <w:lang w:val="en-US"/>
                                      </w:rPr>
                                      <w:t xml:space="preserve">g </w:t>
                                    </w: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 xml:space="preserve">cream </w:t>
                                    </w:r>
                                    <w:r>
                                      <w:rPr>
                                        <w:sz w:val="20"/>
                                        <w:lang w:val="en-US"/>
                                      </w:rPr>
                                      <w:br/>
                                    </w: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>with microplastic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vert270" wrap="square" lIns="0" tIns="0" rIns="0" bIns="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11B42FBC" id="Gruppieren 1112" o:spid="_x0000_s1136" style="position:absolute;margin-left:13.5pt;margin-top:4.85pt;width:113.35pt;height:151pt;z-index:-251460096" coordsize="14395,1917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">
                      <v:shape id="Grafik 1113" o:spid="_x0000_s1137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">
                        <v:imagedata r:id="rId116" o:title=""/>
                        <v:path arrowok="t"/>
                      </v:shape>
                      <v:shapetype id="_x0000_t119" coordsize="21600,21600" o:spt="119" path="m,l21600,,17240,21600r-12880,xe">
                        <v:stroke joinstyle="miter"/>
                        <v:path gradientshapeok="t" o:connecttype="custom" o:connectlocs="10800,0;2180,10800;10800,21600;19420,10800" textboxrect="4321,0,17204,21600"/>
                      </v:shapetype>
                      <v:shape id="Trapezoid 32" o:spid="_x0000_s1138" type="#_x0000_t119" style="position:absolute;left:3228;top:1724;width:6985;height:12890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" fillcolor="#5b9bd5 [3204]" strokecolor="white [3212]" strokeweight="1pt">
                        <v:textbox style="layout-flow:vertical;mso-layout-flow-alt:bottom-to-top" inset="0,0,0,0">
                          <w:txbxContent>
                            <w:p w14:paraId="472ABCD1" w14:textId="77777777" w:rsidR="00087753" w:rsidRPr="00403CF1" w:rsidRDefault="00087753" w:rsidP="00BB6372">
                              <w:pPr>
                                <w:jc w:val="center"/>
                                <w:rPr>
                                  <w:sz w:val="20"/>
                                  <w:lang w:val="en-US"/>
                                </w:rPr>
                              </w:pP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>Exfoliatin</w:t>
                              </w:r>
                              <w:r>
                                <w:rPr>
                                  <w:sz w:val="20"/>
                                  <w:lang w:val="en-US"/>
                                </w:rPr>
                                <w:t xml:space="preserve">g </w:t>
                              </w: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 xml:space="preserve">cream </w:t>
                              </w:r>
                              <w:r>
                                <w:rPr>
                                  <w:sz w:val="20"/>
                                  <w:lang w:val="en-US"/>
                                </w:rPr>
                                <w:br/>
                              </w: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>with microplastic</w:t>
                              </w:r>
                            </w:p>
                          </w:txbxContent>
                        </v:textbox>
                      </v:shape>
                      <w10:wrap type="through"/>
                    </v:group>
                  </w:pict>
                </mc:Fallback>
              </mc:AlternateContent>
            </w:r>
          </w:p>
        </w:tc>
        <w:tc>
          <w:tcPr>
            <w:tcW w:w="3067" w:type="dxa"/>
            <w:gridSpan w:val="2"/>
          </w:tcPr>
          <w:p w14:paraId="14A9F518" w14:textId="77777777" w:rsidR="00BB6372" w:rsidRPr="00933DE6" w:rsidRDefault="00BB6372" w:rsidP="00FA1666">
            <w:pPr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19680" behindDoc="1" locked="0" layoutInCell="1" allowOverlap="1" wp14:anchorId="0891445F" wp14:editId="47F8AF9A">
                      <wp:simplePos x="0" y="0"/>
                      <wp:positionH relativeFrom="column">
                        <wp:posOffset>190587</wp:posOffset>
                      </wp:positionH>
                      <wp:positionV relativeFrom="paragraph">
                        <wp:posOffset>82550</wp:posOffset>
                      </wp:positionV>
                      <wp:extent cx="1439545" cy="1917700"/>
                      <wp:effectExtent l="0" t="0" r="8255" b="6350"/>
                      <wp:wrapTight wrapText="bothSides">
                        <wp:wrapPolygon edited="0">
                          <wp:start x="0" y="0"/>
                          <wp:lineTo x="0" y="21457"/>
                          <wp:lineTo x="21438" y="21457"/>
                          <wp:lineTo x="21438" y="0"/>
                          <wp:lineTo x="0" y="0"/>
                        </wp:wrapPolygon>
                      </wp:wrapTight>
                      <wp:docPr id="1115" name="Gruppieren 111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17700"/>
                                <a:chOff x="0" y="0"/>
                                <a:chExt cx="1439545" cy="191770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116" name="Grafik 1116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17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117" name="Trapezoid 32"/>
                              <wps:cNvSpPr/>
                              <wps:spPr>
                                <a:xfrm flipH="1">
                                  <a:off x="335598" y="159702"/>
                                  <a:ext cx="698500" cy="1289050"/>
                                </a:xfrm>
                                <a:prstGeom prst="flowChartManualOperation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B69FAEF" w14:textId="77777777" w:rsidR="00087753" w:rsidRPr="00403CF1" w:rsidRDefault="00087753" w:rsidP="00BB6372">
                                    <w:pPr>
                                      <w:jc w:val="center"/>
                                      <w:rPr>
                                        <w:sz w:val="20"/>
                                        <w:lang w:val="en-US"/>
                                      </w:rPr>
                                    </w:pP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 xml:space="preserve">Exfoliating cream </w:t>
                                    </w:r>
                                    <w:r>
                                      <w:rPr>
                                        <w:sz w:val="20"/>
                                        <w:lang w:val="en-US"/>
                                      </w:rPr>
                                      <w:br/>
                                    </w: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>with</w:t>
                                    </w:r>
                                    <w:r>
                                      <w:rPr>
                                        <w:sz w:val="20"/>
                                        <w:lang w:val="en-US"/>
                                      </w:rPr>
                                      <w:t>out</w:t>
                                    </w: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 xml:space="preserve"> microplastic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vert270" wrap="square" lIns="0" tIns="0" rIns="0" bIns="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891445F" id="Gruppieren 1115" o:spid="_x0000_s1139" style="position:absolute;margin-left:15pt;margin-top:6.5pt;width:113.35pt;height:151pt;z-index:-251459072" coordsize="14395,1917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">
                      <v:shape id="Grafik 1116" o:spid="_x0000_s1140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">
                        <v:imagedata r:id="rId118" o:title=""/>
                        <v:path arrowok="t"/>
                      </v:shape>
                      <v:shape id="Trapezoid 32" o:spid="_x0000_s1141" type="#_x0000_t119" style="position:absolute;left:3355;top:1597;width:6985;height:12890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" fillcolor="#5b9bd5 [3204]" strokecolor="white [3212]" strokeweight="1pt">
                        <v:textbox style="layout-flow:vertical;mso-layout-flow-alt:bottom-to-top" inset="0,0,0,0">
                          <w:txbxContent>
                            <w:p w14:paraId="3B69FAEF" w14:textId="77777777" w:rsidR="00087753" w:rsidRPr="00403CF1" w:rsidRDefault="00087753" w:rsidP="00BB6372">
                              <w:pPr>
                                <w:jc w:val="center"/>
                                <w:rPr>
                                  <w:sz w:val="20"/>
                                  <w:lang w:val="en-US"/>
                                </w:rPr>
                              </w:pP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 xml:space="preserve">Exfoliating cream </w:t>
                              </w:r>
                              <w:r>
                                <w:rPr>
                                  <w:sz w:val="20"/>
                                  <w:lang w:val="en-US"/>
                                </w:rPr>
                                <w:br/>
                              </w: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>with</w:t>
                              </w:r>
                              <w:r>
                                <w:rPr>
                                  <w:sz w:val="20"/>
                                  <w:lang w:val="en-US"/>
                                </w:rPr>
                                <w:t>out</w:t>
                              </w: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 xml:space="preserve"> microplastic</w:t>
                              </w:r>
                            </w:p>
                          </w:txbxContent>
                        </v:textbox>
                      </v:shape>
                      <w10:wrap type="tight"/>
                    </v:group>
                  </w:pict>
                </mc:Fallback>
              </mc:AlternateContent>
            </w:r>
          </w:p>
        </w:tc>
        <w:tc>
          <w:tcPr>
            <w:tcW w:w="3067" w:type="dxa"/>
            <w:gridSpan w:val="2"/>
          </w:tcPr>
          <w:p w14:paraId="572C5669" w14:textId="77777777" w:rsidR="00BB6372" w:rsidRPr="00063CB1" w:rsidRDefault="00BB6372" w:rsidP="00FA1666">
            <w:pPr>
              <w:rPr>
                <w:rFonts w:ascii="Trebuchet MS" w:hAnsi="Trebuchet MS"/>
                <w:b/>
                <w:lang w:val="en-US"/>
              </w:rPr>
            </w:pPr>
            <w:r w:rsidRPr="00933DE6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20704" behindDoc="1" locked="0" layoutInCell="1" allowOverlap="1" wp14:anchorId="2A757E8A" wp14:editId="78843491">
                      <wp:simplePos x="0" y="0"/>
                      <wp:positionH relativeFrom="column">
                        <wp:posOffset>164465</wp:posOffset>
                      </wp:positionH>
                      <wp:positionV relativeFrom="paragraph">
                        <wp:posOffset>82550</wp:posOffset>
                      </wp:positionV>
                      <wp:extent cx="1439545" cy="1917700"/>
                      <wp:effectExtent l="0" t="0" r="8255" b="25400"/>
                      <wp:wrapTight wrapText="bothSides">
                        <wp:wrapPolygon edited="0">
                          <wp:start x="0" y="0"/>
                          <wp:lineTo x="0" y="21672"/>
                          <wp:lineTo x="20866" y="21672"/>
                          <wp:lineTo x="21438" y="21672"/>
                          <wp:lineTo x="21438" y="0"/>
                          <wp:lineTo x="0" y="0"/>
                        </wp:wrapPolygon>
                      </wp:wrapTight>
                      <wp:docPr id="1118" name="Gruppieren 111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17700"/>
                                <a:chOff x="0" y="0"/>
                                <a:chExt cx="1439545" cy="191770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119" name="Grafik 1119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19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54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120" name="Trapezoid 32"/>
                              <wps:cNvSpPr/>
                              <wps:spPr>
                                <a:xfrm rot="5400000" flipH="1">
                                  <a:off x="365125" y="835025"/>
                                  <a:ext cx="786448" cy="1340802"/>
                                </a:xfrm>
                                <a:prstGeom prst="flowChartManualOperation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1E5BBCFE" w14:textId="77777777" w:rsidR="00087753" w:rsidRPr="00B06068" w:rsidRDefault="00087753" w:rsidP="00BB6372">
                                    <w:pPr>
                                      <w:jc w:val="center"/>
                                      <w:rPr>
                                        <w:sz w:val="18"/>
                                        <w:lang w:val="en-US"/>
                                      </w:rPr>
                                    </w:pPr>
                                    <w:r>
                                      <w:rPr>
                                        <w:sz w:val="18"/>
                                        <w:lang w:val="en-US"/>
                                      </w:rPr>
                                      <w:t>Home</w:t>
                                    </w:r>
                                    <w:r w:rsidRPr="00B06068">
                                      <w:rPr>
                                        <w:sz w:val="18"/>
                                        <w:lang w:val="en-US"/>
                                      </w:rPr>
                                      <w:t>made exfoliating cream with natural ingred</w:t>
                                    </w:r>
                                    <w:r w:rsidRPr="00B06068">
                                      <w:rPr>
                                        <w:sz w:val="18"/>
                                        <w:lang w:val="en-US"/>
                                      </w:rPr>
                                      <w:t>i</w:t>
                                    </w:r>
                                    <w:r w:rsidRPr="00B06068">
                                      <w:rPr>
                                        <w:sz w:val="18"/>
                                        <w:lang w:val="en-US"/>
                                      </w:rPr>
                                      <w:t>ents</w:t>
                                    </w:r>
                                    <w:r>
                                      <w:rPr>
                                        <w:sz w:val="18"/>
                                        <w:lang w:val="en-US"/>
                                      </w:rPr>
                                      <w:t xml:space="preserve"> (coffee)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vert270" wrap="square" lIns="0" tIns="0" rIns="0" bIns="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2A757E8A" id="Gruppieren 1118" o:spid="_x0000_s1142" style="position:absolute;margin-left:12.95pt;margin-top:6.5pt;width:113.35pt;height:151pt;z-index:-251458048;mso-width-relative:margin;mso-height-relative:margin" coordsize="14395,1917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">
                      <v:shape id="Grafik 1119" o:spid="_x0000_s1143" type="#_x0000_t75" style="position:absolute;left:-2391;top:2391;width:19177;height:14395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">
                        <v:imagedata r:id="rId120" o:title=""/>
                        <v:path arrowok="t"/>
                      </v:shape>
                      <v:shape id="Trapezoid 32" o:spid="_x0000_s1144" type="#_x0000_t119" style="position:absolute;left:3651;top:8350;width:7864;height:13408;rotation:-90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" fillcolor="#5b9bd5 [3204]" strokecolor="white [3212]" strokeweight="1pt">
                        <v:textbox style="layout-flow:vertical;mso-layout-flow-alt:bottom-to-top" inset="0,0,0,0">
                          <w:txbxContent>
                            <w:p w14:paraId="1E5BBCFE" w14:textId="77777777" w:rsidR="00087753" w:rsidRPr="00B06068" w:rsidRDefault="00087753" w:rsidP="00BB6372">
                              <w:pPr>
                                <w:jc w:val="center"/>
                                <w:rPr>
                                  <w:sz w:val="18"/>
                                  <w:lang w:val="en-US"/>
                                </w:rPr>
                              </w:pPr>
                              <w:r>
                                <w:rPr>
                                  <w:sz w:val="18"/>
                                  <w:lang w:val="en-US"/>
                                </w:rPr>
                                <w:t>Home</w:t>
                              </w:r>
                              <w:r w:rsidRPr="00B06068">
                                <w:rPr>
                                  <w:sz w:val="18"/>
                                  <w:lang w:val="en-US"/>
                                </w:rPr>
                                <w:t>made exfoliating cream with natural ingredients</w:t>
                              </w:r>
                              <w:r>
                                <w:rPr>
                                  <w:sz w:val="18"/>
                                  <w:lang w:val="en-US"/>
                                </w:rPr>
                                <w:t xml:space="preserve"> (coffee)</w:t>
                              </w:r>
                            </w:p>
                          </w:txbxContent>
                        </v:textbox>
                      </v:shape>
                      <w10:wrap type="tight"/>
                    </v:group>
                  </w:pict>
                </mc:Fallback>
              </mc:AlternateContent>
            </w:r>
          </w:p>
        </w:tc>
      </w:tr>
    </w:tbl>
    <w:p w14:paraId="399ED52C" w14:textId="77777777" w:rsidR="000F3712" w:rsidRDefault="000F3712">
      <w:pPr>
        <w:rPr>
          <w:lang w:val="en-US"/>
        </w:rPr>
      </w:pPr>
      <w:r>
        <w:rPr>
          <w:lang w:val="en-US"/>
        </w:rPr>
        <w:br w:type="page"/>
      </w:r>
    </w:p>
    <w:p w14:paraId="5FA9C507" w14:textId="14E54B51" w:rsidR="00A435BD" w:rsidRPr="005F4F30" w:rsidRDefault="00AE37AC" w:rsidP="00A435BD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5F4F30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9E3683">
        <w:rPr>
          <w:rFonts w:ascii="Trebuchet MS" w:hAnsi="Trebuchet MS"/>
          <w:b/>
          <w:color w:val="1F3864" w:themeColor="accent5" w:themeShade="80"/>
          <w:sz w:val="36"/>
          <w:lang w:val="en-US"/>
        </w:rPr>
        <w:t>7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="00412DA8">
        <w:rPr>
          <w:rFonts w:ascii="Trebuchet MS" w:hAnsi="Trebuchet MS"/>
          <w:b/>
          <w:color w:val="1F3864" w:themeColor="accent5" w:themeShade="80"/>
          <w:sz w:val="36"/>
          <w:lang w:val="en-US"/>
        </w:rPr>
        <w:t>Minimizing the problem</w:t>
      </w:r>
    </w:p>
    <w:p w14:paraId="0EF891C3" w14:textId="77777777" w:rsidR="00A435BD" w:rsidRDefault="00A435BD" w:rsidP="00A435BD">
      <w:pPr>
        <w:tabs>
          <w:tab w:val="left" w:pos="2657"/>
        </w:tabs>
        <w:rPr>
          <w:rFonts w:ascii="Trebuchet MS" w:hAnsi="Trebuchet MS"/>
          <w:b/>
          <w:sz w:val="28"/>
          <w:szCs w:val="28"/>
          <w:u w:val="single"/>
          <w:lang w:val="en-US"/>
        </w:rPr>
      </w:pPr>
    </w:p>
    <w:p w14:paraId="70FC8EBF" w14:textId="77777777" w:rsidR="00A435BD" w:rsidRDefault="00A435BD" w:rsidP="00A435BD">
      <w:pPr>
        <w:tabs>
          <w:tab w:val="left" w:pos="2657"/>
        </w:tabs>
        <w:rPr>
          <w:rFonts w:ascii="Trebuchet MS" w:hAnsi="Trebuchet MS"/>
          <w:b/>
          <w:sz w:val="28"/>
          <w:szCs w:val="28"/>
          <w:u w:val="single"/>
          <w:lang w:val="en-US"/>
        </w:rPr>
      </w:pPr>
    </w:p>
    <w:p w14:paraId="23FD3C56" w14:textId="48C49319" w:rsidR="00A435BD" w:rsidRPr="00BC0F27" w:rsidRDefault="00AE37AC" w:rsidP="00A435BD">
      <w:pPr>
        <w:tabs>
          <w:tab w:val="left" w:pos="2657"/>
        </w:tabs>
        <w:rPr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07040" behindDoc="0" locked="0" layoutInCell="1" allowOverlap="1" wp14:anchorId="65FAD927" wp14:editId="695AE158">
                <wp:simplePos x="0" y="0"/>
                <wp:positionH relativeFrom="column">
                  <wp:posOffset>-18052</wp:posOffset>
                </wp:positionH>
                <wp:positionV relativeFrom="paragraph">
                  <wp:posOffset>380819</wp:posOffset>
                </wp:positionV>
                <wp:extent cx="5802086" cy="4550228"/>
                <wp:effectExtent l="0" t="0" r="27305" b="22225"/>
                <wp:wrapNone/>
                <wp:docPr id="1151" name="Rechteck 11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2086" cy="4550228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5BE904A7" id="Rechteck 1151" o:spid="_x0000_s1026" style="position:absolute;margin-left:-1.4pt;margin-top:30pt;width:456.85pt;height:358.3pt;z-index:251825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" filled="f" strokecolor="black [3213]" strokeweight="1pt"/>
            </w:pict>
          </mc:Fallback>
        </mc:AlternateContent>
      </w:r>
      <w:r>
        <w:rPr>
          <w:rFonts w:ascii="Trebuchet MS" w:hAnsi="Trebuchet MS"/>
          <w:b/>
          <w:sz w:val="28"/>
          <w:szCs w:val="28"/>
          <w:u w:val="single"/>
          <w:lang w:val="en-US"/>
        </w:rPr>
        <w:t>Poster</w:t>
      </w:r>
    </w:p>
    <w:p w14:paraId="450067F7" w14:textId="384BF79B" w:rsidR="00A435BD" w:rsidRDefault="002C6352" w:rsidP="00C3083B">
      <w:pPr>
        <w:pStyle w:val="NoSpacing"/>
        <w:spacing w:before="1540" w:after="240"/>
        <w:rPr>
          <w:rFonts w:eastAsiaTheme="minorHAnsi"/>
          <w:lang w:val="en-US" w:eastAsia="en-US"/>
        </w:rPr>
      </w:pPr>
      <w:r>
        <w:rPr>
          <w:noProof/>
          <w:lang w:val="en-US" w:eastAsia="en-US"/>
        </w:rPr>
        <w:drawing>
          <wp:anchor distT="0" distB="0" distL="114300" distR="114300" simplePos="0" relativeHeight="251606016" behindDoc="1" locked="0" layoutInCell="1" allowOverlap="1" wp14:anchorId="6284285D" wp14:editId="5E83DB90">
            <wp:simplePos x="0" y="0"/>
            <wp:positionH relativeFrom="margin">
              <wp:align>center</wp:align>
            </wp:positionH>
            <wp:positionV relativeFrom="paragraph">
              <wp:posOffset>180340</wp:posOffset>
            </wp:positionV>
            <wp:extent cx="3136900" cy="1117600"/>
            <wp:effectExtent l="0" t="0" r="6350" b="6350"/>
            <wp:wrapTight wrapText="bothSides">
              <wp:wrapPolygon edited="0">
                <wp:start x="0" y="0"/>
                <wp:lineTo x="0" y="21355"/>
                <wp:lineTo x="21513" y="21355"/>
                <wp:lineTo x="21513" y="0"/>
                <wp:lineTo x="0" y="0"/>
              </wp:wrapPolygon>
            </wp:wrapTight>
            <wp:docPr id="51" name="Grafik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8934749" name=""/>
                    <pic:cNvPicPr/>
                  </pic:nvPicPr>
                  <pic:blipFill rotWithShape="1"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136900" cy="1117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BA13577" w14:textId="77777777" w:rsidR="00A435BD" w:rsidRPr="00A435BD" w:rsidRDefault="00A435BD" w:rsidP="00A435BD">
      <w:pPr>
        <w:rPr>
          <w:lang w:val="en-US"/>
        </w:rPr>
      </w:pPr>
    </w:p>
    <w:p w14:paraId="328CDBB1" w14:textId="77777777" w:rsidR="00A435BD" w:rsidRPr="00A435BD" w:rsidRDefault="00A435BD" w:rsidP="00A435BD">
      <w:pPr>
        <w:rPr>
          <w:lang w:val="en-US"/>
        </w:rPr>
      </w:pPr>
    </w:p>
    <w:p w14:paraId="60D4D763" w14:textId="77777777" w:rsidR="00A435BD" w:rsidRPr="00A435BD" w:rsidRDefault="00A435BD" w:rsidP="00A435BD">
      <w:pPr>
        <w:rPr>
          <w:lang w:val="en-US"/>
        </w:rPr>
      </w:pPr>
    </w:p>
    <w:p w14:paraId="6057D2BF" w14:textId="77777777" w:rsidR="00A435BD" w:rsidRPr="00A435BD" w:rsidRDefault="00A435BD" w:rsidP="00A435BD">
      <w:pPr>
        <w:rPr>
          <w:lang w:val="en-US"/>
        </w:rPr>
      </w:pPr>
    </w:p>
    <w:p w14:paraId="243CC4CD" w14:textId="77777777" w:rsidR="00A435BD" w:rsidRPr="00A435BD" w:rsidRDefault="00A435BD" w:rsidP="00A435BD">
      <w:pPr>
        <w:rPr>
          <w:lang w:val="en-US"/>
        </w:rPr>
      </w:pPr>
    </w:p>
    <w:p w14:paraId="4A56B707" w14:textId="77777777" w:rsidR="00A435BD" w:rsidRPr="00A435BD" w:rsidRDefault="00A435BD" w:rsidP="00A435BD">
      <w:pPr>
        <w:rPr>
          <w:lang w:val="en-US"/>
        </w:rPr>
      </w:pPr>
    </w:p>
    <w:p w14:paraId="7BB8571D" w14:textId="77777777" w:rsidR="00A435BD" w:rsidRPr="00A435BD" w:rsidRDefault="00A435BD" w:rsidP="00A435BD">
      <w:pPr>
        <w:rPr>
          <w:lang w:val="en-US"/>
        </w:rPr>
      </w:pPr>
    </w:p>
    <w:p w14:paraId="69F2EFFD" w14:textId="77777777" w:rsidR="00A435BD" w:rsidRPr="00A435BD" w:rsidRDefault="00A435BD" w:rsidP="00A435BD">
      <w:pPr>
        <w:rPr>
          <w:lang w:val="en-US"/>
        </w:rPr>
      </w:pPr>
    </w:p>
    <w:p w14:paraId="27EDB1E0" w14:textId="77777777" w:rsidR="00A435BD" w:rsidRPr="00A435BD" w:rsidRDefault="00A435BD" w:rsidP="00A435BD">
      <w:pPr>
        <w:rPr>
          <w:lang w:val="en-US"/>
        </w:rPr>
      </w:pPr>
    </w:p>
    <w:p w14:paraId="64CDA69B" w14:textId="77777777" w:rsidR="00A435BD" w:rsidRPr="00A435BD" w:rsidRDefault="00A435BD" w:rsidP="00A435BD">
      <w:pPr>
        <w:rPr>
          <w:lang w:val="en-US"/>
        </w:rPr>
      </w:pPr>
    </w:p>
    <w:p w14:paraId="407D660B" w14:textId="77777777" w:rsidR="00A435BD" w:rsidRPr="00A435BD" w:rsidRDefault="00A435BD" w:rsidP="00A435BD">
      <w:pPr>
        <w:rPr>
          <w:lang w:val="en-US"/>
        </w:rPr>
      </w:pPr>
    </w:p>
    <w:p w14:paraId="25C096C1" w14:textId="77777777" w:rsidR="00A435BD" w:rsidRPr="00A435BD" w:rsidRDefault="00A435BD" w:rsidP="00A435BD">
      <w:pPr>
        <w:rPr>
          <w:lang w:val="en-US"/>
        </w:rPr>
      </w:pPr>
    </w:p>
    <w:p w14:paraId="68642D06" w14:textId="77777777" w:rsidR="00A435BD" w:rsidRDefault="00A435BD" w:rsidP="00A435BD">
      <w:pPr>
        <w:rPr>
          <w:lang w:val="en-US"/>
        </w:rPr>
      </w:pPr>
    </w:p>
    <w:p w14:paraId="662020E2" w14:textId="77777777" w:rsidR="00A435BD" w:rsidRDefault="00A435BD" w:rsidP="00A435BD">
      <w:pPr>
        <w:rPr>
          <w:lang w:val="en-US"/>
        </w:rPr>
      </w:pPr>
    </w:p>
    <w:p w14:paraId="799A78E8" w14:textId="77777777" w:rsidR="00A435BD" w:rsidRDefault="00A435BD" w:rsidP="00A435BD">
      <w:pPr>
        <w:rPr>
          <w:lang w:val="en-US"/>
        </w:rPr>
        <w:sectPr w:rsidR="00A435BD" w:rsidSect="00D66B21">
          <w:headerReference w:type="even" r:id="rId122"/>
          <w:headerReference w:type="default" r:id="rId123"/>
          <w:footerReference w:type="even" r:id="rId124"/>
          <w:footerReference w:type="default" r:id="rId125"/>
          <w:headerReference w:type="first" r:id="rId126"/>
          <w:footerReference w:type="first" r:id="rId127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7CF5087" w14:textId="408CD48E" w:rsidR="009E462C" w:rsidRPr="00361C37" w:rsidRDefault="00FA522D" w:rsidP="009E462C">
      <w:pPr>
        <w:spacing w:line="360" w:lineRule="auto"/>
        <w:ind w:right="-284"/>
        <w:rPr>
          <w:rFonts w:ascii="Trebuchet MS" w:hAnsi="Trebuchet MS"/>
          <w:sz w:val="32"/>
        </w:rPr>
      </w:pPr>
      <w:r w:rsidRPr="00FC64A9">
        <w:rPr>
          <w:rFonts w:ascii="Trebuchet MS" w:hAnsi="Trebuchet MS"/>
          <w:b/>
          <w:noProof/>
          <w:sz w:val="72"/>
          <w:lang w:val="en-US"/>
        </w:rPr>
        <w:lastRenderedPageBreak/>
        <w:drawing>
          <wp:anchor distT="0" distB="0" distL="114300" distR="114300" simplePos="0" relativeHeight="251618304" behindDoc="1" locked="0" layoutInCell="1" allowOverlap="1" wp14:anchorId="6DC1981C" wp14:editId="03D18BC2">
            <wp:simplePos x="0" y="0"/>
            <wp:positionH relativeFrom="margin">
              <wp:posOffset>628378</wp:posOffset>
            </wp:positionH>
            <wp:positionV relativeFrom="paragraph">
              <wp:posOffset>528955</wp:posOffset>
            </wp:positionV>
            <wp:extent cx="5040000" cy="2237268"/>
            <wp:effectExtent l="0" t="0" r="8255" b="0"/>
            <wp:wrapTight wrapText="bothSides">
              <wp:wrapPolygon edited="0">
                <wp:start x="0" y="0"/>
                <wp:lineTo x="0" y="21336"/>
                <wp:lineTo x="21554" y="21336"/>
                <wp:lineTo x="21554" y="0"/>
                <wp:lineTo x="0" y="0"/>
              </wp:wrapPolygon>
            </wp:wrapTight>
            <wp:docPr id="1178" name="Grafik 11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9467825" name="Picture 1" descr="C:\Users\bt305302\Documents\05_Intervention Plastikdetektive\06_Logo Plastikdetektive\Logo_Plastic-Detectives_mit Untertitel_Englisch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2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040000" cy="22372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E37AC">
        <w:rPr>
          <w:rFonts w:ascii="Trebuchet MS" w:hAnsi="Trebuchet MS"/>
          <w:noProof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609088" behindDoc="0" locked="0" layoutInCell="1" allowOverlap="1" wp14:anchorId="31BEF043" wp14:editId="06B40C1E">
                <wp:simplePos x="0" y="0"/>
                <wp:positionH relativeFrom="column">
                  <wp:posOffset>-483106</wp:posOffset>
                </wp:positionH>
                <wp:positionV relativeFrom="paragraph">
                  <wp:posOffset>-89568</wp:posOffset>
                </wp:positionV>
                <wp:extent cx="6743700" cy="9132393"/>
                <wp:effectExtent l="0" t="0" r="19050" b="12065"/>
                <wp:wrapNone/>
                <wp:docPr id="261" name="Abgerundetes Rechteck 2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743700" cy="9132393"/>
                        </a:xfrm>
                        <a:prstGeom prst="round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oundrect w14:anchorId="78402D3C" id="Abgerundetes Rechteck 261" o:spid="_x0000_s1026" style="position:absolute;margin-left:-38.05pt;margin-top:-7.05pt;width:531pt;height:719.1pt;z-index:251840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" filled="f" strokecolor="black [3213]" strokeweight="1pt">
                <v:stroke joinstyle="miter"/>
              </v:roundrect>
            </w:pict>
          </mc:Fallback>
        </mc:AlternateContent>
      </w:r>
    </w:p>
    <w:p w14:paraId="77511538" w14:textId="097F0EC0" w:rsidR="009E462C" w:rsidRDefault="00AE37AC" w:rsidP="009E462C">
      <w:pPr>
        <w:spacing w:line="360" w:lineRule="auto"/>
        <w:ind w:right="-284"/>
        <w:jc w:val="center"/>
        <w:rPr>
          <w:rFonts w:ascii="Trebuchet MS" w:hAnsi="Trebuchet MS"/>
          <w:b/>
          <w:sz w:val="72"/>
        </w:rPr>
      </w:pPr>
      <w:r>
        <w:rPr>
          <w:rFonts w:ascii="Trebuchet MS" w:hAnsi="Trebuchet MS"/>
          <w:b/>
          <w:sz w:val="72"/>
        </w:rPr>
        <w:t>Workbook</w:t>
      </w:r>
    </w:p>
    <w:p w14:paraId="7CA7FECD" w14:textId="77777777" w:rsidR="009E462C" w:rsidRDefault="009E462C" w:rsidP="009E462C">
      <w:pPr>
        <w:spacing w:line="360" w:lineRule="auto"/>
        <w:ind w:right="-284"/>
        <w:jc w:val="center"/>
        <w:rPr>
          <w:rFonts w:ascii="Trebuchet MS" w:hAnsi="Trebuchet MS"/>
          <w:b/>
          <w:sz w:val="72"/>
        </w:rPr>
      </w:pPr>
    </w:p>
    <w:p w14:paraId="53E6E93F" w14:textId="77777777" w:rsidR="009E462C" w:rsidRPr="00361C37" w:rsidRDefault="009E462C" w:rsidP="009E462C">
      <w:pPr>
        <w:spacing w:line="360" w:lineRule="auto"/>
        <w:ind w:right="-284"/>
        <w:jc w:val="center"/>
        <w:rPr>
          <w:rFonts w:ascii="Trebuchet MS" w:hAnsi="Trebuchet MS"/>
          <w:b/>
          <w:sz w:val="72"/>
        </w:rPr>
      </w:pPr>
    </w:p>
    <w:p w14:paraId="5C8EE995" w14:textId="77777777" w:rsidR="009E462C" w:rsidRPr="00361C37" w:rsidRDefault="00AE37AC" w:rsidP="009E462C">
      <w:pPr>
        <w:tabs>
          <w:tab w:val="left" w:pos="1843"/>
        </w:tabs>
        <w:spacing w:line="360" w:lineRule="auto"/>
        <w:ind w:right="-284" w:firstLine="708"/>
        <w:rPr>
          <w:rFonts w:ascii="Trebuchet MS" w:hAnsi="Trebuchet MS"/>
          <w:sz w:val="32"/>
        </w:rPr>
      </w:pPr>
      <w:r>
        <w:rPr>
          <w:rFonts w:ascii="Trebuchet MS" w:hAnsi="Trebuchet MS"/>
          <w:sz w:val="32"/>
        </w:rPr>
        <w:t>name:</w:t>
      </w:r>
      <w:r>
        <w:rPr>
          <w:rFonts w:ascii="Trebuchet MS" w:hAnsi="Trebuchet MS"/>
          <w:sz w:val="32"/>
        </w:rPr>
        <w:tab/>
      </w:r>
      <w:r w:rsidRPr="00361C37">
        <w:rPr>
          <w:rFonts w:ascii="Trebuchet MS" w:hAnsi="Trebuchet MS"/>
          <w:sz w:val="32"/>
        </w:rPr>
        <w:t>_________________________________</w:t>
      </w:r>
      <w:r>
        <w:rPr>
          <w:rFonts w:ascii="Trebuchet MS" w:hAnsi="Trebuchet MS"/>
          <w:sz w:val="32"/>
        </w:rPr>
        <w:t>________</w:t>
      </w:r>
    </w:p>
    <w:p w14:paraId="71A3CED8" w14:textId="77777777" w:rsidR="009E462C" w:rsidRDefault="00AE37AC" w:rsidP="009E462C">
      <w:pPr>
        <w:tabs>
          <w:tab w:val="left" w:pos="1843"/>
        </w:tabs>
        <w:spacing w:line="360" w:lineRule="auto"/>
        <w:ind w:right="-284" w:firstLine="708"/>
        <w:rPr>
          <w:rFonts w:ascii="Trebuchet MS" w:hAnsi="Trebuchet MS"/>
          <w:sz w:val="32"/>
        </w:rPr>
      </w:pPr>
      <w:r>
        <w:rPr>
          <w:rFonts w:ascii="Trebuchet MS" w:hAnsi="Trebuchet MS"/>
          <w:sz w:val="32"/>
        </w:rPr>
        <w:t>c</w:t>
      </w:r>
      <w:r w:rsidRPr="00361C37">
        <w:rPr>
          <w:rFonts w:ascii="Trebuchet MS" w:hAnsi="Trebuchet MS"/>
          <w:sz w:val="32"/>
        </w:rPr>
        <w:t>lass:</w:t>
      </w:r>
      <w:r>
        <w:rPr>
          <w:rFonts w:ascii="Trebuchet MS" w:hAnsi="Trebuchet MS"/>
          <w:sz w:val="32"/>
        </w:rPr>
        <w:tab/>
        <w:t>_________________________________________</w:t>
      </w:r>
    </w:p>
    <w:p w14:paraId="34432CE1" w14:textId="77777777" w:rsidR="009E462C" w:rsidRPr="00361C37" w:rsidRDefault="00AE37AC" w:rsidP="009E462C">
      <w:pPr>
        <w:tabs>
          <w:tab w:val="left" w:pos="1843"/>
        </w:tabs>
        <w:spacing w:line="360" w:lineRule="auto"/>
        <w:ind w:right="-284" w:firstLine="708"/>
        <w:rPr>
          <w:rFonts w:ascii="Trebuchet MS" w:hAnsi="Trebuchet MS"/>
          <w:sz w:val="32"/>
        </w:rPr>
      </w:pPr>
      <w:r>
        <w:rPr>
          <w:rFonts w:ascii="Trebuchet MS" w:hAnsi="Trebuchet MS"/>
          <w:sz w:val="32"/>
        </w:rPr>
        <w:t>d</w:t>
      </w:r>
      <w:r w:rsidRPr="00361C37">
        <w:rPr>
          <w:rFonts w:ascii="Trebuchet MS" w:hAnsi="Trebuchet MS"/>
          <w:sz w:val="32"/>
        </w:rPr>
        <w:t>at</w:t>
      </w:r>
      <w:r>
        <w:rPr>
          <w:rFonts w:ascii="Trebuchet MS" w:hAnsi="Trebuchet MS"/>
          <w:sz w:val="32"/>
        </w:rPr>
        <w:t>e</w:t>
      </w:r>
      <w:r w:rsidRPr="00361C37">
        <w:rPr>
          <w:rFonts w:ascii="Trebuchet MS" w:hAnsi="Trebuchet MS"/>
          <w:sz w:val="32"/>
        </w:rPr>
        <w:t>:</w:t>
      </w:r>
      <w:r>
        <w:rPr>
          <w:rFonts w:ascii="Trebuchet MS" w:hAnsi="Trebuchet MS"/>
          <w:sz w:val="32"/>
        </w:rPr>
        <w:tab/>
      </w:r>
      <w:r w:rsidRPr="00361C37">
        <w:rPr>
          <w:rFonts w:ascii="Trebuchet MS" w:hAnsi="Trebuchet MS"/>
          <w:sz w:val="32"/>
        </w:rPr>
        <w:t>________________________________</w:t>
      </w:r>
      <w:r>
        <w:rPr>
          <w:rFonts w:ascii="Trebuchet MS" w:hAnsi="Trebuchet MS"/>
          <w:sz w:val="32"/>
        </w:rPr>
        <w:t>_____</w:t>
      </w:r>
      <w:r w:rsidRPr="00361C37">
        <w:rPr>
          <w:rFonts w:ascii="Trebuchet MS" w:hAnsi="Trebuchet MS"/>
          <w:sz w:val="32"/>
        </w:rPr>
        <w:t>___</w:t>
      </w:r>
      <w:r>
        <w:rPr>
          <w:rFonts w:ascii="Trebuchet MS" w:hAnsi="Trebuchet MS"/>
          <w:sz w:val="32"/>
        </w:rPr>
        <w:t>_</w:t>
      </w:r>
    </w:p>
    <w:p w14:paraId="101D89AF" w14:textId="77777777" w:rsidR="009E462C" w:rsidRDefault="00AE37AC" w:rsidP="009E462C">
      <w:pPr>
        <w:ind w:right="-284"/>
        <w:rPr>
          <w:rFonts w:ascii="Trebuchet MS" w:hAnsi="Trebuchet MS"/>
          <w:sz w:val="32"/>
        </w:rPr>
      </w:pPr>
      <w:r>
        <w:rPr>
          <w:rFonts w:ascii="Trebuchet MS" w:hAnsi="Trebuchet MS"/>
          <w:sz w:val="32"/>
        </w:rPr>
        <w:br w:type="page"/>
      </w:r>
    </w:p>
    <w:p w14:paraId="5837BF29" w14:textId="75C31F5A" w:rsidR="009E462C" w:rsidRDefault="007B2546" w:rsidP="009E462C">
      <w:pPr>
        <w:ind w:right="-284"/>
        <w:rPr>
          <w:rFonts w:ascii="Trebuchet MS" w:hAnsi="Trebuchet MS"/>
          <w:sz w:val="32"/>
        </w:rPr>
      </w:pPr>
      <w:r>
        <w:rPr>
          <w:noProof/>
          <w:lang w:val="en-US"/>
        </w:rPr>
        <w:lastRenderedPageBreak/>
        <w:drawing>
          <wp:inline distT="0" distB="0" distL="0" distR="0" wp14:anchorId="61BA7694" wp14:editId="244FEFE8">
            <wp:extent cx="1798320" cy="1661491"/>
            <wp:effectExtent l="0" t="0" r="0" b="0"/>
            <wp:docPr id="531374691" name="Grafik 5313746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7377526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5529" cy="16681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AD77C3" w14:textId="77777777" w:rsidR="009E462C" w:rsidRPr="00994CBB" w:rsidRDefault="00AE37AC" w:rsidP="009E462C">
      <w:pPr>
        <w:ind w:right="-284"/>
        <w:jc w:val="both"/>
        <w:rPr>
          <w:rFonts w:ascii="Trebuchet MS" w:hAnsi="Trebuchet MS"/>
          <w:sz w:val="28"/>
          <w:szCs w:val="24"/>
          <w:lang w:val="en-US"/>
        </w:rPr>
      </w:pPr>
      <w:r w:rsidRPr="00994CBB">
        <w:rPr>
          <w:rFonts w:ascii="Trebuchet MS" w:hAnsi="Trebuchet MS"/>
          <w:sz w:val="28"/>
          <w:szCs w:val="24"/>
          <w:lang w:val="en-US"/>
        </w:rPr>
        <w:t xml:space="preserve">Dear student, </w:t>
      </w:r>
    </w:p>
    <w:p w14:paraId="32D854F3" w14:textId="77777777" w:rsidR="009E462C" w:rsidRPr="00CC6951" w:rsidRDefault="00AE37AC" w:rsidP="009E462C">
      <w:p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FC64A9">
        <w:rPr>
          <w:rFonts w:ascii="Trebuchet MS" w:hAnsi="Trebuchet MS"/>
          <w:sz w:val="24"/>
          <w:szCs w:val="24"/>
          <w:lang w:val="en"/>
        </w:rPr>
        <w:t>This workbook will accompany you through the individual stations in the room. For each station, there are tasks that you solve in this workbook. So you learn a lot about the current topic of microplastics.</w:t>
      </w:r>
    </w:p>
    <w:p w14:paraId="303FB157" w14:textId="77777777" w:rsidR="009E462C" w:rsidRPr="00CC6951" w:rsidRDefault="00AE37AC" w:rsidP="009E462C">
      <w:p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CC6951">
        <w:rPr>
          <w:rFonts w:ascii="Trebuchet MS" w:hAnsi="Trebuchet MS"/>
          <w:sz w:val="24"/>
          <w:szCs w:val="24"/>
          <w:lang w:val="en-US"/>
        </w:rPr>
        <w:t xml:space="preserve">Some information about the implementation: </w:t>
      </w:r>
    </w:p>
    <w:p w14:paraId="16831FE3" w14:textId="3934CCEA" w:rsidR="009E462C" w:rsidRPr="00CC6951" w:rsidRDefault="00AE37AC" w:rsidP="009E462C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CC6951">
        <w:rPr>
          <w:rFonts w:ascii="Trebuchet MS" w:hAnsi="Trebuchet MS"/>
          <w:sz w:val="24"/>
          <w:szCs w:val="24"/>
          <w:lang w:val="en-US"/>
        </w:rPr>
        <w:t xml:space="preserve">Start with the station assigned to you. Then work the stations in sequence, for example: 1 </w:t>
      </w:r>
      <w:r w:rsidRPr="00FC64A9">
        <w:rPr>
          <w:rFonts w:ascii="Wingdings" w:hAnsi="Wingdings"/>
          <w:sz w:val="24"/>
          <w:szCs w:val="24"/>
        </w:rPr>
        <w:sym w:font="Wingdings" w:char="F0E0"/>
      </w:r>
      <w:r w:rsidRPr="00CC6951">
        <w:rPr>
          <w:rFonts w:ascii="Trebuchet MS" w:hAnsi="Trebuchet MS"/>
          <w:sz w:val="24"/>
          <w:szCs w:val="24"/>
          <w:lang w:val="en-US"/>
        </w:rPr>
        <w:t xml:space="preserve"> 2 </w:t>
      </w:r>
      <w:r w:rsidRPr="00FC64A9">
        <w:rPr>
          <w:rFonts w:ascii="Wingdings" w:hAnsi="Wingdings"/>
          <w:sz w:val="24"/>
          <w:szCs w:val="24"/>
        </w:rPr>
        <w:sym w:font="Wingdings" w:char="F0E0"/>
      </w:r>
      <w:r w:rsidRPr="00CC6951">
        <w:rPr>
          <w:rFonts w:ascii="Trebuchet MS" w:hAnsi="Trebuchet MS"/>
          <w:sz w:val="24"/>
          <w:szCs w:val="24"/>
          <w:lang w:val="en-US"/>
        </w:rPr>
        <w:t xml:space="preserve"> 3 </w:t>
      </w:r>
      <w:r w:rsidRPr="00FC64A9">
        <w:rPr>
          <w:rFonts w:ascii="Wingdings" w:hAnsi="Wingdings"/>
          <w:sz w:val="24"/>
          <w:szCs w:val="24"/>
        </w:rPr>
        <w:sym w:font="Wingdings" w:char="F0E0"/>
      </w:r>
      <w:r w:rsidRPr="00CC6951">
        <w:rPr>
          <w:rFonts w:ascii="Trebuchet MS" w:hAnsi="Trebuchet MS"/>
          <w:sz w:val="24"/>
          <w:szCs w:val="24"/>
          <w:lang w:val="en-US"/>
        </w:rPr>
        <w:t xml:space="preserve"> </w:t>
      </w:r>
      <w:r w:rsidR="00110563">
        <w:rPr>
          <w:rFonts w:ascii="Trebuchet MS" w:hAnsi="Trebuchet MS"/>
          <w:sz w:val="24"/>
          <w:szCs w:val="24"/>
          <w:lang w:val="en-US"/>
        </w:rPr>
        <w:t>4</w:t>
      </w:r>
      <w:r w:rsidRPr="00CC6951">
        <w:rPr>
          <w:rFonts w:ascii="Trebuchet MS" w:hAnsi="Trebuchet MS"/>
          <w:sz w:val="24"/>
          <w:szCs w:val="24"/>
          <w:lang w:val="en-US"/>
        </w:rPr>
        <w:t xml:space="preserve"> </w:t>
      </w:r>
      <w:r w:rsidRPr="00FC64A9">
        <w:rPr>
          <w:rFonts w:ascii="Wingdings" w:hAnsi="Wingdings"/>
          <w:sz w:val="24"/>
          <w:szCs w:val="24"/>
        </w:rPr>
        <w:sym w:font="Wingdings" w:char="F0E0"/>
      </w:r>
      <w:r w:rsidR="00A36BFA">
        <w:rPr>
          <w:rFonts w:ascii="Trebuchet MS" w:hAnsi="Trebuchet MS"/>
          <w:sz w:val="24"/>
          <w:szCs w:val="24"/>
          <w:lang w:val="en-US"/>
        </w:rPr>
        <w:t xml:space="preserve"> </w:t>
      </w:r>
      <w:r w:rsidR="00110563">
        <w:rPr>
          <w:rFonts w:ascii="Trebuchet MS" w:hAnsi="Trebuchet MS"/>
          <w:sz w:val="24"/>
          <w:szCs w:val="24"/>
          <w:lang w:val="en-US"/>
        </w:rPr>
        <w:t>5</w:t>
      </w:r>
      <w:r w:rsidRPr="00CC6951">
        <w:rPr>
          <w:rFonts w:ascii="Trebuchet MS" w:hAnsi="Trebuchet MS"/>
          <w:sz w:val="24"/>
          <w:szCs w:val="24"/>
          <w:lang w:val="en-US"/>
        </w:rPr>
        <w:t xml:space="preserve"> </w:t>
      </w:r>
    </w:p>
    <w:p w14:paraId="3F6B13AB" w14:textId="77777777" w:rsidR="009E462C" w:rsidRPr="00CC6951" w:rsidRDefault="00AE37AC" w:rsidP="009E462C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FC64A9">
        <w:rPr>
          <w:rFonts w:ascii="Trebuchet MS" w:hAnsi="Trebuchet MS"/>
          <w:sz w:val="24"/>
          <w:szCs w:val="24"/>
          <w:lang w:val="en"/>
        </w:rPr>
        <w:t>The work materials and work instructions can be found in the workplace of the station.</w:t>
      </w:r>
    </w:p>
    <w:p w14:paraId="09DE568C" w14:textId="77777777" w:rsidR="009E462C" w:rsidRPr="00CC6951" w:rsidRDefault="00AE37AC" w:rsidP="009E462C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FC64A9">
        <w:rPr>
          <w:rFonts w:ascii="Trebuchet MS" w:hAnsi="Trebuchet MS"/>
          <w:sz w:val="24"/>
          <w:szCs w:val="24"/>
          <w:lang w:val="en"/>
        </w:rPr>
        <w:t>Exception: Station 4 is processed by all groups at the end.</w:t>
      </w:r>
    </w:p>
    <w:p w14:paraId="31AB0104" w14:textId="77777777" w:rsidR="009E462C" w:rsidRPr="00CC6951" w:rsidRDefault="00AE37AC" w:rsidP="009E462C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 w:rsidRPr="00FC64A9">
        <w:rPr>
          <w:rFonts w:ascii="Trebuchet MS" w:hAnsi="Trebuchet MS"/>
          <w:sz w:val="24"/>
          <w:szCs w:val="24"/>
          <w:lang w:val="en"/>
        </w:rPr>
        <w:t xml:space="preserve">Edit a station </w:t>
      </w:r>
      <w:r w:rsidR="00E5425C">
        <w:rPr>
          <w:rFonts w:ascii="Trebuchet MS" w:hAnsi="Trebuchet MS"/>
          <w:sz w:val="24"/>
          <w:szCs w:val="24"/>
          <w:lang w:val="en"/>
        </w:rPr>
        <w:t>entir</w:t>
      </w:r>
      <w:r w:rsidRPr="00FC64A9">
        <w:rPr>
          <w:rFonts w:ascii="Trebuchet MS" w:hAnsi="Trebuchet MS"/>
          <w:sz w:val="24"/>
          <w:szCs w:val="24"/>
          <w:lang w:val="en"/>
        </w:rPr>
        <w:t>ely before starting a new one. After finishing a station, put everything back the way you found it.</w:t>
      </w:r>
    </w:p>
    <w:p w14:paraId="0852CD39" w14:textId="77777777" w:rsidR="009E462C" w:rsidRPr="00CC6951" w:rsidRDefault="00AE37AC" w:rsidP="009E462C">
      <w:pPr>
        <w:pStyle w:val="ListParagraph"/>
        <w:numPr>
          <w:ilvl w:val="0"/>
          <w:numId w:val="37"/>
        </w:numPr>
        <w:ind w:right="-284"/>
        <w:jc w:val="both"/>
        <w:rPr>
          <w:rFonts w:ascii="Trebuchet MS" w:hAnsi="Trebuchet MS"/>
          <w:sz w:val="24"/>
          <w:szCs w:val="24"/>
          <w:lang w:val="en-US"/>
        </w:rPr>
      </w:pPr>
      <w:r>
        <w:rPr>
          <w:rFonts w:ascii="Trebuchet MS" w:hAnsi="Trebuchet MS"/>
          <w:sz w:val="24"/>
          <w:szCs w:val="24"/>
          <w:lang w:val="en"/>
        </w:rPr>
        <w:t>Tick</w:t>
      </w:r>
      <w:r w:rsidRPr="00FC64A9">
        <w:rPr>
          <w:rFonts w:ascii="Trebuchet MS" w:hAnsi="Trebuchet MS"/>
          <w:sz w:val="24"/>
          <w:szCs w:val="24"/>
          <w:lang w:val="en"/>
        </w:rPr>
        <w:t xml:space="preserve"> already completed stations in the table below.</w:t>
      </w:r>
    </w:p>
    <w:p w14:paraId="6B97C438" w14:textId="77777777" w:rsidR="009E462C" w:rsidRPr="00CC6951" w:rsidRDefault="00AE37AC" w:rsidP="009E462C">
      <w:pPr>
        <w:ind w:right="-284"/>
        <w:jc w:val="both"/>
        <w:rPr>
          <w:rFonts w:ascii="Trebuchet MS" w:hAnsi="Trebuchet MS"/>
          <w:b/>
          <w:sz w:val="28"/>
          <w:szCs w:val="24"/>
          <w:lang w:val="en-US"/>
        </w:rPr>
      </w:pPr>
      <w:r w:rsidRPr="00FC64A9">
        <w:rPr>
          <w:rFonts w:ascii="Trebuchet MS" w:hAnsi="Trebuchet MS"/>
          <w:b/>
          <w:sz w:val="28"/>
          <w:szCs w:val="24"/>
          <w:lang w:val="en"/>
        </w:rPr>
        <w:t>I wish you a lot of fun</w:t>
      </w:r>
      <w:r w:rsidR="00E5425C">
        <w:rPr>
          <w:rFonts w:ascii="Trebuchet MS" w:hAnsi="Trebuchet MS"/>
          <w:b/>
          <w:sz w:val="28"/>
          <w:szCs w:val="24"/>
          <w:lang w:val="en"/>
        </w:rPr>
        <w:t>,</w:t>
      </w:r>
      <w:r w:rsidRPr="00FC64A9">
        <w:rPr>
          <w:rFonts w:ascii="Trebuchet MS" w:hAnsi="Trebuchet MS"/>
          <w:b/>
          <w:sz w:val="28"/>
          <w:szCs w:val="24"/>
          <w:lang w:val="en"/>
        </w:rPr>
        <w:t xml:space="preserve"> and I am glad that you work with me today.</w:t>
      </w:r>
    </w:p>
    <w:p w14:paraId="384F813F" w14:textId="77777777" w:rsidR="009E462C" w:rsidRDefault="00AE37AC" w:rsidP="009E462C">
      <w:pPr>
        <w:ind w:right="-284"/>
        <w:jc w:val="both"/>
        <w:rPr>
          <w:rFonts w:ascii="Trebuchet MS" w:hAnsi="Trebuchet MS"/>
          <w:b/>
          <w:sz w:val="28"/>
          <w:szCs w:val="24"/>
        </w:rPr>
      </w:pPr>
      <w:r>
        <w:rPr>
          <w:rFonts w:ascii="Trebuchet MS" w:hAnsi="Trebuchet MS"/>
          <w:b/>
          <w:sz w:val="28"/>
          <w:szCs w:val="24"/>
        </w:rPr>
        <w:t>Your</w:t>
      </w:r>
      <w:r w:rsidRPr="00383AD7">
        <w:rPr>
          <w:rFonts w:ascii="Trebuchet MS" w:hAnsi="Trebuchet MS"/>
          <w:b/>
          <w:sz w:val="28"/>
          <w:szCs w:val="24"/>
        </w:rPr>
        <w:t xml:space="preserve"> </w:t>
      </w:r>
      <w:r>
        <w:rPr>
          <w:rFonts w:ascii="Trebuchet MS" w:hAnsi="Trebuchet MS"/>
          <w:b/>
          <w:sz w:val="28"/>
          <w:szCs w:val="24"/>
        </w:rPr>
        <w:t>Mr.</w:t>
      </w:r>
      <w:r w:rsidRPr="00383AD7">
        <w:rPr>
          <w:rFonts w:ascii="Trebuchet MS" w:hAnsi="Trebuchet MS"/>
          <w:b/>
          <w:sz w:val="28"/>
          <w:szCs w:val="24"/>
        </w:rPr>
        <w:t xml:space="preserve"> Experto</w:t>
      </w:r>
    </w:p>
    <w:p w14:paraId="5D1E0CC0" w14:textId="77777777" w:rsidR="009E462C" w:rsidRDefault="009E462C" w:rsidP="009E462C">
      <w:pPr>
        <w:ind w:right="-284"/>
        <w:jc w:val="both"/>
        <w:rPr>
          <w:rFonts w:ascii="Trebuchet MS" w:hAnsi="Trebuchet MS"/>
          <w:b/>
          <w:sz w:val="28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838"/>
        <w:gridCol w:w="2693"/>
      </w:tblGrid>
      <w:tr w:rsidR="0066661B" w14:paraId="09CA893E" w14:textId="77777777" w:rsidTr="009B2EDC">
        <w:trPr>
          <w:jc w:val="center"/>
        </w:trPr>
        <w:tc>
          <w:tcPr>
            <w:tcW w:w="1838" w:type="dxa"/>
          </w:tcPr>
          <w:p w14:paraId="64DC0ACC" w14:textId="77777777" w:rsidR="009E462C" w:rsidRDefault="009E462C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  <w:tc>
          <w:tcPr>
            <w:tcW w:w="2693" w:type="dxa"/>
          </w:tcPr>
          <w:p w14:paraId="68972746" w14:textId="77777777" w:rsidR="009E462C" w:rsidRDefault="00AE37AC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noProof/>
                <w:lang w:val="en-US"/>
              </w:rPr>
              <w:drawing>
                <wp:anchor distT="0" distB="0" distL="114300" distR="114300" simplePos="0" relativeHeight="251612160" behindDoc="1" locked="0" layoutInCell="1" allowOverlap="1" wp14:anchorId="73251AE2" wp14:editId="29B36BBA">
                  <wp:simplePos x="0" y="0"/>
                  <wp:positionH relativeFrom="column">
                    <wp:posOffset>871855</wp:posOffset>
                  </wp:positionH>
                  <wp:positionV relativeFrom="paragraph">
                    <wp:posOffset>0</wp:posOffset>
                  </wp:positionV>
                  <wp:extent cx="208915" cy="205105"/>
                  <wp:effectExtent l="0" t="0" r="635" b="4445"/>
                  <wp:wrapTight wrapText="bothSides">
                    <wp:wrapPolygon edited="0">
                      <wp:start x="13787" y="0"/>
                      <wp:lineTo x="0" y="8025"/>
                      <wp:lineTo x="0" y="20062"/>
                      <wp:lineTo x="11818" y="20062"/>
                      <wp:lineTo x="19696" y="4012"/>
                      <wp:lineTo x="19696" y="0"/>
                      <wp:lineTo x="13787" y="0"/>
                    </wp:wrapPolygon>
                  </wp:wrapTight>
                  <wp:docPr id="1180" name="Grafik 1180" descr="QualitÃ¤t, Haken, HÃ¤kchen, Abgehakt, Ja, Zustimmu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2087945" name="Picture 1" descr="QualitÃ¤t, Haken, HÃ¤kchen, Abgehakt, Ja, Zustimmu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biLevel thresh="75000"/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4179" t="26865" r="21642" b="1007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8915" cy="2051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>
              <w:rPr>
                <w:rFonts w:ascii="Trebuchet MS" w:hAnsi="Trebuchet MS"/>
                <w:b/>
                <w:sz w:val="28"/>
                <w:szCs w:val="24"/>
              </w:rPr>
              <w:t xml:space="preserve">Done:       </w:t>
            </w:r>
          </w:p>
        </w:tc>
      </w:tr>
      <w:tr w:rsidR="0066661B" w14:paraId="0A7FD1CF" w14:textId="77777777" w:rsidTr="009B2EDC">
        <w:trPr>
          <w:trHeight w:val="567"/>
          <w:jc w:val="center"/>
        </w:trPr>
        <w:tc>
          <w:tcPr>
            <w:tcW w:w="1838" w:type="dxa"/>
          </w:tcPr>
          <w:p w14:paraId="39FFB6B6" w14:textId="2D7091E6" w:rsidR="009E462C" w:rsidRDefault="00AE37A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>Station 1</w:t>
            </w:r>
          </w:p>
        </w:tc>
        <w:tc>
          <w:tcPr>
            <w:tcW w:w="2693" w:type="dxa"/>
          </w:tcPr>
          <w:p w14:paraId="22113DE2" w14:textId="77777777" w:rsidR="009E462C" w:rsidRDefault="009E462C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66661B" w14:paraId="0AD49F5A" w14:textId="77777777" w:rsidTr="009B2EDC">
        <w:trPr>
          <w:trHeight w:val="567"/>
          <w:jc w:val="center"/>
        </w:trPr>
        <w:tc>
          <w:tcPr>
            <w:tcW w:w="1838" w:type="dxa"/>
          </w:tcPr>
          <w:p w14:paraId="64A0A958" w14:textId="06B9EA58" w:rsidR="009E462C" w:rsidRDefault="00AE37A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 xml:space="preserve">Station </w:t>
            </w:r>
            <w:r w:rsidR="00110563">
              <w:rPr>
                <w:rFonts w:ascii="Trebuchet MS" w:hAnsi="Trebuchet MS"/>
                <w:b/>
                <w:sz w:val="28"/>
                <w:szCs w:val="24"/>
              </w:rPr>
              <w:t>2</w:t>
            </w:r>
          </w:p>
        </w:tc>
        <w:tc>
          <w:tcPr>
            <w:tcW w:w="2693" w:type="dxa"/>
          </w:tcPr>
          <w:p w14:paraId="028D8930" w14:textId="77777777" w:rsidR="009E462C" w:rsidRDefault="009E462C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66661B" w14:paraId="675B4CE7" w14:textId="77777777" w:rsidTr="009B2EDC">
        <w:trPr>
          <w:trHeight w:val="567"/>
          <w:jc w:val="center"/>
        </w:trPr>
        <w:tc>
          <w:tcPr>
            <w:tcW w:w="1838" w:type="dxa"/>
          </w:tcPr>
          <w:p w14:paraId="19F1F9EB" w14:textId="13AD9C33" w:rsidR="009E462C" w:rsidRDefault="00AE37A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 xml:space="preserve">Station </w:t>
            </w:r>
            <w:r w:rsidR="00110563">
              <w:rPr>
                <w:rFonts w:ascii="Trebuchet MS" w:hAnsi="Trebuchet MS"/>
                <w:b/>
                <w:sz w:val="28"/>
                <w:szCs w:val="24"/>
              </w:rPr>
              <w:t>3</w:t>
            </w:r>
          </w:p>
        </w:tc>
        <w:tc>
          <w:tcPr>
            <w:tcW w:w="2693" w:type="dxa"/>
          </w:tcPr>
          <w:p w14:paraId="730D7C02" w14:textId="77777777" w:rsidR="009E462C" w:rsidRDefault="009E462C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66661B" w14:paraId="00AB3E8B" w14:textId="77777777" w:rsidTr="009B2EDC">
        <w:trPr>
          <w:trHeight w:val="567"/>
          <w:jc w:val="center"/>
        </w:trPr>
        <w:tc>
          <w:tcPr>
            <w:tcW w:w="1838" w:type="dxa"/>
          </w:tcPr>
          <w:p w14:paraId="34A21901" w14:textId="064E17F0" w:rsidR="009E462C" w:rsidRDefault="00AE37AC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 xml:space="preserve">Station </w:t>
            </w:r>
            <w:r w:rsidR="00110563">
              <w:rPr>
                <w:rFonts w:ascii="Trebuchet MS" w:hAnsi="Trebuchet MS"/>
                <w:b/>
                <w:sz w:val="28"/>
                <w:szCs w:val="24"/>
              </w:rPr>
              <w:t>4</w:t>
            </w:r>
          </w:p>
        </w:tc>
        <w:tc>
          <w:tcPr>
            <w:tcW w:w="2693" w:type="dxa"/>
          </w:tcPr>
          <w:p w14:paraId="49A60218" w14:textId="77777777" w:rsidR="009E462C" w:rsidRDefault="009E462C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66661B" w14:paraId="19BD0E86" w14:textId="77777777" w:rsidTr="009B2EDC">
        <w:trPr>
          <w:trHeight w:val="567"/>
          <w:jc w:val="center"/>
        </w:trPr>
        <w:tc>
          <w:tcPr>
            <w:tcW w:w="1838" w:type="dxa"/>
          </w:tcPr>
          <w:p w14:paraId="448B1C95" w14:textId="7CF909A2" w:rsidR="009E462C" w:rsidRDefault="00AE37AC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 xml:space="preserve">Station </w:t>
            </w:r>
            <w:r w:rsidR="00110563">
              <w:rPr>
                <w:rFonts w:ascii="Trebuchet MS" w:hAnsi="Trebuchet MS"/>
                <w:b/>
                <w:sz w:val="28"/>
                <w:szCs w:val="24"/>
              </w:rPr>
              <w:t>5</w:t>
            </w:r>
          </w:p>
        </w:tc>
        <w:tc>
          <w:tcPr>
            <w:tcW w:w="2693" w:type="dxa"/>
          </w:tcPr>
          <w:p w14:paraId="27D461EA" w14:textId="77777777" w:rsidR="009E462C" w:rsidRDefault="009E462C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0C2C61" w14:paraId="65D5DD61" w14:textId="77777777" w:rsidTr="009B2EDC">
        <w:trPr>
          <w:trHeight w:val="567"/>
          <w:jc w:val="center"/>
        </w:trPr>
        <w:tc>
          <w:tcPr>
            <w:tcW w:w="1838" w:type="dxa"/>
          </w:tcPr>
          <w:p w14:paraId="13E0661F" w14:textId="74532859" w:rsidR="000C2C61" w:rsidRDefault="000C2C61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>Station 6</w:t>
            </w:r>
          </w:p>
        </w:tc>
        <w:tc>
          <w:tcPr>
            <w:tcW w:w="2693" w:type="dxa"/>
          </w:tcPr>
          <w:p w14:paraId="22BA72E1" w14:textId="77777777" w:rsidR="000C2C61" w:rsidRDefault="000C2C61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  <w:tr w:rsidR="000C2C61" w14:paraId="7C1B113B" w14:textId="77777777" w:rsidTr="009B2EDC">
        <w:trPr>
          <w:trHeight w:val="567"/>
          <w:jc w:val="center"/>
        </w:trPr>
        <w:tc>
          <w:tcPr>
            <w:tcW w:w="1838" w:type="dxa"/>
          </w:tcPr>
          <w:p w14:paraId="78A3881F" w14:textId="19A46C14" w:rsidR="000C2C61" w:rsidRDefault="000C2C61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  <w:r>
              <w:rPr>
                <w:rFonts w:ascii="Trebuchet MS" w:hAnsi="Trebuchet MS"/>
                <w:b/>
                <w:sz w:val="28"/>
                <w:szCs w:val="24"/>
              </w:rPr>
              <w:t>Station 7</w:t>
            </w:r>
          </w:p>
        </w:tc>
        <w:tc>
          <w:tcPr>
            <w:tcW w:w="2693" w:type="dxa"/>
          </w:tcPr>
          <w:p w14:paraId="34AA1602" w14:textId="77777777" w:rsidR="000C2C61" w:rsidRDefault="000C2C61" w:rsidP="009B2EDC">
            <w:pPr>
              <w:ind w:right="-284"/>
              <w:jc w:val="both"/>
              <w:rPr>
                <w:rFonts w:ascii="Trebuchet MS" w:hAnsi="Trebuchet MS"/>
                <w:b/>
                <w:sz w:val="28"/>
                <w:szCs w:val="24"/>
              </w:rPr>
            </w:pPr>
          </w:p>
        </w:tc>
      </w:tr>
    </w:tbl>
    <w:p w14:paraId="10B33C36" w14:textId="36A35C4D" w:rsidR="00095A9D" w:rsidRDefault="00095A9D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br w:type="page"/>
      </w:r>
    </w:p>
    <w:p w14:paraId="4719A64E" w14:textId="77777777" w:rsidR="009E462C" w:rsidRDefault="00AE37AC" w:rsidP="009E462C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>Introduction: What is microplastic?</w:t>
      </w:r>
    </w:p>
    <w:p w14:paraId="676148B1" w14:textId="5C7674EF" w:rsidR="008C12D2" w:rsidRDefault="00A95F7C" w:rsidP="008C12D2">
      <w:pPr>
        <w:rPr>
          <w:rFonts w:ascii="Trebuchet MS" w:hAnsi="Trebuchet MS"/>
          <w:sz w:val="26"/>
          <w:szCs w:val="26"/>
        </w:rPr>
      </w:pPr>
      <w:r>
        <w:rPr>
          <w:rFonts w:ascii="Trebuchet MS" w:hAnsi="Trebuchet MS"/>
          <w:sz w:val="26"/>
          <w:szCs w:val="26"/>
        </w:rPr>
        <w:t>Answer the following questions.</w:t>
      </w:r>
    </w:p>
    <w:p w14:paraId="4770D8C7" w14:textId="4F392FF8" w:rsidR="00577418" w:rsidRDefault="00577418" w:rsidP="008C12D2">
      <w:pPr>
        <w:rPr>
          <w:rFonts w:ascii="Trebuchet MS" w:hAnsi="Trebuchet MS"/>
          <w:sz w:val="26"/>
          <w:szCs w:val="26"/>
        </w:rPr>
      </w:pPr>
    </w:p>
    <w:p w14:paraId="6832604B" w14:textId="77777777" w:rsidR="00577418" w:rsidRPr="00775A6D" w:rsidRDefault="00577418" w:rsidP="00577418">
      <w:pPr>
        <w:pStyle w:val="ListParagraph"/>
        <w:numPr>
          <w:ilvl w:val="0"/>
          <w:numId w:val="55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-US"/>
        </w:rPr>
        <w:t>Which things that you own</w:t>
      </w:r>
      <w:r w:rsidRPr="00775A6D">
        <w:rPr>
          <w:rFonts w:ascii="Trebuchet MS" w:hAnsi="Trebuchet MS"/>
          <w:sz w:val="26"/>
          <w:szCs w:val="26"/>
          <w:lang w:val="en-US"/>
        </w:rPr>
        <w:t xml:space="preserve"> or use are made out of plastic?</w:t>
      </w:r>
    </w:p>
    <w:p w14:paraId="48B2CFB7" w14:textId="77777777" w:rsidR="00577418" w:rsidRDefault="00577418" w:rsidP="00063CB1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063CB1">
        <w:rPr>
          <w:rFonts w:ascii="Trebuchet MS" w:hAnsi="Trebuchet MS"/>
          <w:color w:val="5B9BD5" w:themeColor="accent1"/>
          <w:sz w:val="28"/>
          <w:szCs w:val="28"/>
          <w:lang w:val="en-US"/>
        </w:rPr>
        <w:t>Personal opinion of the students.</w:t>
      </w:r>
    </w:p>
    <w:p w14:paraId="490AE821" w14:textId="484636D8" w:rsidR="00577418" w:rsidRPr="00063CB1" w:rsidRDefault="00577418" w:rsidP="00063CB1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063CB1">
        <w:rPr>
          <w:rFonts w:ascii="Trebuchet MS" w:hAnsi="Trebuchet MS"/>
          <w:color w:val="5B9BD5" w:themeColor="accent1"/>
          <w:sz w:val="28"/>
          <w:szCs w:val="28"/>
          <w:lang w:val="en-US"/>
        </w:rPr>
        <w:t>For example: toothbrush, toys, water bottle, lunchbox, pens, ruler</w:t>
      </w:r>
    </w:p>
    <w:p w14:paraId="280968C2" w14:textId="79E06106" w:rsidR="00577418" w:rsidRDefault="00577418" w:rsidP="00577418">
      <w:pPr>
        <w:pStyle w:val="ListParagraph"/>
        <w:numPr>
          <w:ilvl w:val="0"/>
          <w:numId w:val="55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-US"/>
        </w:rPr>
        <w:t>Where in the environment have you seen plastic</w:t>
      </w:r>
      <w:r w:rsidR="00B60725">
        <w:rPr>
          <w:rFonts w:ascii="Trebuchet MS" w:hAnsi="Trebuchet MS"/>
          <w:sz w:val="26"/>
          <w:szCs w:val="26"/>
          <w:lang w:val="en-US"/>
        </w:rPr>
        <w:t xml:space="preserve"> or microplastic</w:t>
      </w:r>
      <w:r>
        <w:rPr>
          <w:rFonts w:ascii="Trebuchet MS" w:hAnsi="Trebuchet MS"/>
          <w:sz w:val="26"/>
          <w:szCs w:val="26"/>
          <w:lang w:val="en-US"/>
        </w:rPr>
        <w:t>?</w:t>
      </w:r>
    </w:p>
    <w:p w14:paraId="6B771D78" w14:textId="6D6BD774" w:rsidR="00577418" w:rsidRPr="00063CB1" w:rsidRDefault="00577418" w:rsidP="00063CB1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063CB1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Personal 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experience</w:t>
      </w:r>
      <w:r w:rsidRPr="00063CB1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 of the students.</w:t>
      </w:r>
    </w:p>
    <w:p w14:paraId="53B26D45" w14:textId="1B02C570" w:rsidR="00577418" w:rsidRPr="00063CB1" w:rsidRDefault="00577418" w:rsidP="00063CB1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063CB1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For example: </w:t>
      </w:r>
      <w:r w:rsidRPr="00577418">
        <w:rPr>
          <w:rFonts w:ascii="Trebuchet MS" w:hAnsi="Trebuchet MS"/>
          <w:color w:val="5B9BD5" w:themeColor="accent1"/>
          <w:sz w:val="28"/>
          <w:szCs w:val="28"/>
          <w:lang w:val="en-US"/>
        </w:rPr>
        <w:t>beach, meadow, forest, river, sea, roadside</w:t>
      </w:r>
    </w:p>
    <w:p w14:paraId="2A3EA7D8" w14:textId="5FD45386" w:rsidR="00577418" w:rsidRDefault="00B60725" w:rsidP="00577418">
      <w:pPr>
        <w:pStyle w:val="ListParagraph"/>
        <w:numPr>
          <w:ilvl w:val="0"/>
          <w:numId w:val="55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noProof/>
          <w:sz w:val="26"/>
          <w:szCs w:val="26"/>
          <w:lang w:val="en-US"/>
        </w:rPr>
        <mc:AlternateContent>
          <mc:Choice Requires="wps">
            <w:drawing>
              <wp:anchor distT="0" distB="0" distL="114300" distR="114300" simplePos="0" relativeHeight="251641856" behindDoc="1" locked="0" layoutInCell="1" allowOverlap="1" wp14:anchorId="64D46A1A" wp14:editId="63388D3E">
                <wp:simplePos x="0" y="0"/>
                <wp:positionH relativeFrom="margin">
                  <wp:align>left</wp:align>
                </wp:positionH>
                <wp:positionV relativeFrom="paragraph">
                  <wp:posOffset>535305</wp:posOffset>
                </wp:positionV>
                <wp:extent cx="5880100" cy="2844800"/>
                <wp:effectExtent l="0" t="0" r="25400" b="12700"/>
                <wp:wrapTight wrapText="bothSides">
                  <wp:wrapPolygon edited="0">
                    <wp:start x="0" y="0"/>
                    <wp:lineTo x="0" y="21552"/>
                    <wp:lineTo x="21623" y="21552"/>
                    <wp:lineTo x="21623" y="0"/>
                    <wp:lineTo x="0" y="0"/>
                  </wp:wrapPolygon>
                </wp:wrapTight>
                <wp:docPr id="45" name="Rechteck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80100" cy="28448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2F83056C" id="Rechteck 45" o:spid="_x0000_s1026" style="position:absolute;margin-left:0;margin-top:42.15pt;width:463pt;height:224pt;z-index:-251331584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" filled="f" strokecolor="black [3213]" strokeweight="1pt">
                <w10:wrap type="tight" anchorx="margin"/>
              </v:rect>
            </w:pict>
          </mc:Fallback>
        </mc:AlternateContent>
      </w:r>
      <w:r w:rsidR="00BF6C3F">
        <w:rPr>
          <w:noProof/>
          <w:lang w:val="en-US"/>
        </w:rPr>
        <w:drawing>
          <wp:anchor distT="0" distB="0" distL="114300" distR="114300" simplePos="0" relativeHeight="251642880" behindDoc="0" locked="0" layoutInCell="1" allowOverlap="1" wp14:anchorId="79FAA963" wp14:editId="0B8F7917">
            <wp:simplePos x="0" y="0"/>
            <wp:positionH relativeFrom="column">
              <wp:posOffset>65405</wp:posOffset>
            </wp:positionH>
            <wp:positionV relativeFrom="paragraph">
              <wp:posOffset>678180</wp:posOffset>
            </wp:positionV>
            <wp:extent cx="5760720" cy="2115185"/>
            <wp:effectExtent l="0" t="0" r="0" b="0"/>
            <wp:wrapTight wrapText="bothSides">
              <wp:wrapPolygon edited="0">
                <wp:start x="0" y="0"/>
                <wp:lineTo x="0" y="21399"/>
                <wp:lineTo x="21500" y="21399"/>
                <wp:lineTo x="21500" y="0"/>
                <wp:lineTo x="0" y="0"/>
              </wp:wrapPolygon>
            </wp:wrapTight>
            <wp:docPr id="46" name="Grafik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1151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77418">
        <w:rPr>
          <w:rFonts w:ascii="Trebuchet MS" w:hAnsi="Trebuchet MS"/>
          <w:sz w:val="26"/>
          <w:szCs w:val="26"/>
          <w:lang w:val="en-US"/>
        </w:rPr>
        <w:t xml:space="preserve">Diagram how plastic </w:t>
      </w:r>
      <w:r>
        <w:rPr>
          <w:rFonts w:ascii="Trebuchet MS" w:hAnsi="Trebuchet MS"/>
          <w:sz w:val="26"/>
          <w:szCs w:val="26"/>
          <w:lang w:val="en-US"/>
        </w:rPr>
        <w:t xml:space="preserve">or microplastic </w:t>
      </w:r>
      <w:r w:rsidR="00577418">
        <w:rPr>
          <w:rFonts w:ascii="Trebuchet MS" w:hAnsi="Trebuchet MS"/>
          <w:sz w:val="26"/>
          <w:szCs w:val="26"/>
          <w:lang w:val="en-US"/>
        </w:rPr>
        <w:t>might get from your house to the beach.</w:t>
      </w:r>
    </w:p>
    <w:p w14:paraId="40B9C5F0" w14:textId="77777777" w:rsidR="00577418" w:rsidRDefault="00577418" w:rsidP="00577418">
      <w:pPr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-US"/>
        </w:rPr>
        <w:br w:type="page"/>
      </w:r>
    </w:p>
    <w:p w14:paraId="485214BB" w14:textId="77777777" w:rsidR="009E3683" w:rsidRPr="00063CB1" w:rsidRDefault="009E3683" w:rsidP="00063CB1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063CB1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>Introduction: What is microplastic?</w:t>
      </w:r>
    </w:p>
    <w:p w14:paraId="4CDC9208" w14:textId="30766407" w:rsidR="00577418" w:rsidRPr="00063CB1" w:rsidRDefault="00577418" w:rsidP="00063CB1">
      <w:pPr>
        <w:pStyle w:val="ListParagraph"/>
        <w:numPr>
          <w:ilvl w:val="0"/>
          <w:numId w:val="55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>What will happen to Emma and Lenny’s beach toys, if they forget them on the beach?</w:t>
      </w:r>
    </w:p>
    <w:p w14:paraId="44DB17A5" w14:textId="3EA6C03B" w:rsidR="00577418" w:rsidRPr="00075F65" w:rsidRDefault="00577418" w:rsidP="00577418">
      <w:pPr>
        <w:spacing w:line="360" w:lineRule="auto"/>
        <w:ind w:right="-284"/>
        <w:rPr>
          <w:rFonts w:ascii="Trebuchet MS" w:hAnsi="Trebuchet MS"/>
          <w:sz w:val="32"/>
          <w:lang w:val="en-US"/>
        </w:rPr>
      </w:pP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If nobody takes the toys with him, they will lie on the beach and disint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e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grate into smaller pieces, e.g.</w:t>
      </w:r>
      <w:r w:rsidR="00F05DEB">
        <w:rPr>
          <w:rFonts w:ascii="Trebuchet MS" w:hAnsi="Trebuchet MS"/>
          <w:color w:val="5B9BD5" w:themeColor="accent1"/>
          <w:sz w:val="28"/>
          <w:szCs w:val="28"/>
          <w:lang w:val="en-US"/>
        </w:rPr>
        <w:t>,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 through sunlight and friction. </w:t>
      </w:r>
    </w:p>
    <w:p w14:paraId="3BE82EA4" w14:textId="33B76578" w:rsidR="009E462C" w:rsidRPr="00063CB1" w:rsidRDefault="00AE37AC" w:rsidP="00063CB1">
      <w:pPr>
        <w:pStyle w:val="ListParagraph"/>
        <w:numPr>
          <w:ilvl w:val="0"/>
          <w:numId w:val="55"/>
        </w:numPr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>Define the term microplastic</w:t>
      </w:r>
      <w:r w:rsidR="008C12D2" w:rsidRPr="00063CB1">
        <w:rPr>
          <w:rFonts w:ascii="Trebuchet MS" w:hAnsi="Trebuchet MS"/>
          <w:sz w:val="26"/>
          <w:szCs w:val="26"/>
          <w:lang w:val="en-US"/>
        </w:rPr>
        <w:t>.</w:t>
      </w:r>
    </w:p>
    <w:p w14:paraId="555225BD" w14:textId="77777777" w:rsidR="009E462C" w:rsidRPr="00E63645" w:rsidRDefault="00AE37AC" w:rsidP="009E462C">
      <w:pPr>
        <w:spacing w:line="360" w:lineRule="auto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E63645">
        <w:rPr>
          <w:rFonts w:ascii="Trebuchet MS" w:hAnsi="Trebuchet MS"/>
          <w:color w:val="5B9BD5" w:themeColor="accent1"/>
          <w:sz w:val="28"/>
          <w:szCs w:val="28"/>
          <w:lang w:val="en-US"/>
        </w:rPr>
        <w:t>Plastic particles that are smaller than 5 mm are called microplastic.</w:t>
      </w:r>
    </w:p>
    <w:p w14:paraId="4B7EAD89" w14:textId="77777777" w:rsidR="009E462C" w:rsidRPr="00075F65" w:rsidRDefault="009E462C" w:rsidP="009E462C">
      <w:pPr>
        <w:spacing w:line="360" w:lineRule="auto"/>
        <w:ind w:right="-284"/>
        <w:rPr>
          <w:rFonts w:ascii="Trebuchet MS" w:hAnsi="Trebuchet MS"/>
          <w:sz w:val="32"/>
          <w:lang w:val="en-US"/>
        </w:rPr>
      </w:pPr>
    </w:p>
    <w:p w14:paraId="55D42D7F" w14:textId="5CE1B961" w:rsidR="009E462C" w:rsidRDefault="00A95F7C" w:rsidP="009E462C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FC64A9">
        <w:rPr>
          <w:rFonts w:ascii="Trebuchet MS" w:hAnsi="Trebuchet MS"/>
          <w:b/>
          <w:noProof/>
          <w:sz w:val="72"/>
          <w:lang w:val="en-US"/>
        </w:rPr>
        <w:drawing>
          <wp:anchor distT="0" distB="0" distL="114300" distR="114300" simplePos="0" relativeHeight="251639808" behindDoc="1" locked="0" layoutInCell="1" allowOverlap="1" wp14:anchorId="17488BA0" wp14:editId="7D386C2B">
            <wp:simplePos x="0" y="0"/>
            <wp:positionH relativeFrom="margin">
              <wp:align>right</wp:align>
            </wp:positionH>
            <wp:positionV relativeFrom="paragraph">
              <wp:posOffset>2757805</wp:posOffset>
            </wp:positionV>
            <wp:extent cx="3945386" cy="1789200"/>
            <wp:effectExtent l="0" t="0" r="0" b="1905"/>
            <wp:wrapThrough wrapText="bothSides">
              <wp:wrapPolygon edited="0">
                <wp:start x="0" y="0"/>
                <wp:lineTo x="0" y="21393"/>
                <wp:lineTo x="21485" y="21393"/>
                <wp:lineTo x="21485" y="0"/>
                <wp:lineTo x="0" y="0"/>
              </wp:wrapPolygon>
            </wp:wrapThrough>
            <wp:docPr id="834266524" name="Grafik 8342665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9325566" name="Picture 1" descr="C:\Users\bt305302\Documents\05_Intervention Plastikdetektive\06_Logo Plastikdetektive\Logo_Plastic-Detectives_mit Untertitel_Englisch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945386" cy="178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E37AC">
        <w:rPr>
          <w:noProof/>
          <w:lang w:val="en-US"/>
        </w:rPr>
        <w:drawing>
          <wp:anchor distT="0" distB="0" distL="114300" distR="114300" simplePos="0" relativeHeight="251608064" behindDoc="1" locked="0" layoutInCell="1" allowOverlap="1" wp14:anchorId="2BF4ECBE" wp14:editId="24DDA171">
            <wp:simplePos x="0" y="0"/>
            <wp:positionH relativeFrom="margin">
              <wp:posOffset>38100</wp:posOffset>
            </wp:positionH>
            <wp:positionV relativeFrom="paragraph">
              <wp:posOffset>1053465</wp:posOffset>
            </wp:positionV>
            <wp:extent cx="1910080" cy="1765300"/>
            <wp:effectExtent l="0" t="0" r="0" b="6350"/>
            <wp:wrapTight wrapText="bothSides">
              <wp:wrapPolygon edited="0">
                <wp:start x="0" y="0"/>
                <wp:lineTo x="0" y="21445"/>
                <wp:lineTo x="21327" y="21445"/>
                <wp:lineTo x="21327" y="0"/>
                <wp:lineTo x="0" y="0"/>
              </wp:wrapPolygon>
            </wp:wrapTight>
            <wp:docPr id="1182" name="Grafik 11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0943830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0080" cy="17653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>
        <w:rPr>
          <w:rFonts w:ascii="Trebuchet MS" w:hAnsi="Trebuchet MS"/>
          <w:noProof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629568" behindDoc="0" locked="0" layoutInCell="1" allowOverlap="1" wp14:anchorId="7FE3FFA2" wp14:editId="65873926">
                <wp:simplePos x="0" y="0"/>
                <wp:positionH relativeFrom="margin">
                  <wp:posOffset>2108835</wp:posOffset>
                </wp:positionH>
                <wp:positionV relativeFrom="paragraph">
                  <wp:posOffset>842010</wp:posOffset>
                </wp:positionV>
                <wp:extent cx="2152650" cy="933450"/>
                <wp:effectExtent l="1276350" t="19050" r="19050" b="152400"/>
                <wp:wrapNone/>
                <wp:docPr id="263" name="Ovale Legende 2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52650" cy="933450"/>
                        </a:xfrm>
                        <a:prstGeom prst="wedgeEllipseCallout">
                          <a:avLst>
                            <a:gd name="adj1" fmla="val -107559"/>
                            <a:gd name="adj2" fmla="val 62500"/>
                          </a:avLst>
                        </a:prstGeom>
                        <a:solidFill>
                          <a:schemeClr val="bg1"/>
                        </a:solidFill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BE8F2FB" w14:textId="22D6FE2D" w:rsidR="00087753" w:rsidRPr="005F1831" w:rsidRDefault="00087753" w:rsidP="009E462C">
                            <w:pPr>
                              <w:jc w:val="center"/>
                              <w:rPr>
                                <w:rFonts w:ascii="Trebuchet MS" w:hAnsi="Trebuchet MS"/>
                                <w:b/>
                                <w:color w:val="000000" w:themeColor="text1"/>
                                <w:sz w:val="40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w:r>
                              <w:rPr>
                                <w:rFonts w:ascii="Trebuchet MS" w:hAnsi="Trebuchet MS"/>
                                <w:b/>
                                <w:color w:val="000000" w:themeColor="text1"/>
                                <w:sz w:val="40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  <w:t>Let’</w:t>
                            </w:r>
                            <w:r w:rsidRPr="005F1831">
                              <w:rPr>
                                <w:rFonts w:ascii="Trebuchet MS" w:hAnsi="Trebuchet MS"/>
                                <w:b/>
                                <w:color w:val="000000" w:themeColor="text1"/>
                                <w:sz w:val="40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  <w:t>s start!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shape w14:anchorId="7FE3FFA2" id="Ovale Legende 263" o:spid="_x0000_s1145" type="#_x0000_t63" style="position:absolute;margin-left:166.05pt;margin-top:66.3pt;width:169.5pt;height:73.5pt;z-index:25165772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" adj="-12433,24300" fillcolor="white [3212]" strokecolor="black [3213]" strokeweight="1.5pt">
                <v:textbox>
                  <w:txbxContent>
                    <w:p w14:paraId="1BE8F2FB" w14:textId="22D6FE2D" w:rsidR="00087753" w:rsidRPr="005F1831" w:rsidRDefault="00087753" w:rsidP="009E462C">
                      <w:pPr>
                        <w:jc w:val="center"/>
                        <w:rPr>
                          <w:rFonts w:ascii="Trebuchet MS" w:hAnsi="Trebuchet MS"/>
                          <w:b/>
                          <w:color w:val="000000" w:themeColor="text1"/>
                          <w:sz w:val="40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w:proofErr w:type="gramStart"/>
                      <w:r>
                        <w:rPr>
                          <w:rFonts w:ascii="Trebuchet MS" w:hAnsi="Trebuchet MS"/>
                          <w:b/>
                          <w:color w:val="000000" w:themeColor="text1"/>
                          <w:sz w:val="40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  <w:t>Let’</w:t>
                      </w:r>
                      <w:r w:rsidRPr="005F1831">
                        <w:rPr>
                          <w:rFonts w:ascii="Trebuchet MS" w:hAnsi="Trebuchet MS"/>
                          <w:b/>
                          <w:color w:val="000000" w:themeColor="text1"/>
                          <w:sz w:val="40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  <w:t>s</w:t>
                      </w:r>
                      <w:proofErr w:type="gramEnd"/>
                      <w:r w:rsidRPr="005F1831">
                        <w:rPr>
                          <w:rFonts w:ascii="Trebuchet MS" w:hAnsi="Trebuchet MS"/>
                          <w:b/>
                          <w:color w:val="000000" w:themeColor="text1"/>
                          <w:sz w:val="40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  <w:t xml:space="preserve"> start!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br w:type="page"/>
      </w:r>
    </w:p>
    <w:p w14:paraId="4CFD5A7E" w14:textId="3721ACB2" w:rsidR="009E462C" w:rsidRPr="00771AA5" w:rsidRDefault="00AE37AC" w:rsidP="00063CB1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30592" behindDoc="0" locked="0" layoutInCell="1" allowOverlap="1" wp14:anchorId="7DD4738E" wp14:editId="0FA8637D">
                <wp:simplePos x="0" y="0"/>
                <wp:positionH relativeFrom="column">
                  <wp:posOffset>4673600</wp:posOffset>
                </wp:positionH>
                <wp:positionV relativeFrom="paragraph">
                  <wp:posOffset>38100</wp:posOffset>
                </wp:positionV>
                <wp:extent cx="1532255" cy="801370"/>
                <wp:effectExtent l="0" t="0" r="0" b="0"/>
                <wp:wrapNone/>
                <wp:docPr id="264" name="Gruppieren 2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532255" cy="801370"/>
                          <a:chOff x="0" y="0"/>
                          <a:chExt cx="1532255" cy="801370"/>
                        </a:xfrm>
                      </wpg:grpSpPr>
                      <pic:pic xmlns:pic="http://schemas.openxmlformats.org/drawingml/2006/picture">
                        <pic:nvPicPr>
                          <pic:cNvPr id="265" name="Grafik 265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32255" cy="7112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66" name="Grafik 266"/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622300" y="114300"/>
                            <a:ext cx="613410" cy="687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26927D9B" id="Gruppieren 264" o:spid="_x0000_s1026" style="position:absolute;margin-left:368pt;margin-top:3pt;width:120.65pt;height:63.1pt;z-index:251898880" coordsize="15322,801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">
                <v:shape id="Grafik 265" o:spid="_x0000_s1027" type="#_x0000_t75" style="position:absolute;width:15322;height:71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">
                  <v:imagedata r:id="rId130" o:title=""/>
                  <v:path arrowok="t"/>
                </v:shape>
                <v:shape id="Grafik 266" o:spid="_x0000_s1028" type="#_x0000_t75" style="position:absolute;left:6223;top:1143;width:6134;height:68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">
                  <v:imagedata r:id="rId191" o:title=""/>
                  <v:path arrowok="t"/>
                </v:shape>
              </v:group>
            </w:pict>
          </mc:Fallback>
        </mc:AlternateConten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Station 1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>Examination of exfoliating cream</w:t>
      </w:r>
    </w:p>
    <w:p w14:paraId="2E856D2A" w14:textId="77777777" w:rsidR="009E462C" w:rsidRPr="005F4F30" w:rsidRDefault="00AE37AC" w:rsidP="009E462C">
      <w:pPr>
        <w:ind w:right="-284"/>
        <w:rPr>
          <w:rFonts w:ascii="Trebuchet MS" w:hAnsi="Trebuchet MS"/>
          <w:sz w:val="28"/>
          <w:szCs w:val="28"/>
          <w:lang w:val="en-US"/>
        </w:rPr>
      </w:pPr>
      <w:r w:rsidRPr="005F4F30">
        <w:rPr>
          <w:rFonts w:ascii="Trebuchet MS" w:hAnsi="Trebuchet MS"/>
          <w:sz w:val="28"/>
          <w:szCs w:val="28"/>
          <w:u w:val="single"/>
          <w:lang w:val="en-US"/>
        </w:rPr>
        <w:t>Task 1:</w:t>
      </w:r>
      <w:r w:rsidRPr="005F4F30">
        <w:rPr>
          <w:rFonts w:ascii="Trebuchet MS" w:hAnsi="Trebuchet MS"/>
          <w:sz w:val="28"/>
          <w:szCs w:val="28"/>
          <w:lang w:val="en-US"/>
        </w:rPr>
        <w:t xml:space="preserve"> </w:t>
      </w:r>
    </w:p>
    <w:p w14:paraId="4FB9B27B" w14:textId="1B64F678" w:rsidR="009E462C" w:rsidRPr="00063CB1" w:rsidRDefault="00AE37AC" w:rsidP="00063CB1">
      <w:pPr>
        <w:pStyle w:val="ListParagraph"/>
        <w:numPr>
          <w:ilvl w:val="0"/>
          <w:numId w:val="51"/>
        </w:numPr>
        <w:tabs>
          <w:tab w:val="left" w:pos="1701"/>
        </w:tabs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 xml:space="preserve">Part A: </w:t>
      </w:r>
      <w:r w:rsidRPr="00063CB1">
        <w:rPr>
          <w:rFonts w:ascii="Trebuchet MS" w:hAnsi="Trebuchet MS"/>
          <w:sz w:val="26"/>
          <w:szCs w:val="26"/>
          <w:lang w:val="en-US"/>
        </w:rPr>
        <w:tab/>
      </w:r>
      <w:r w:rsidRPr="00063CB1">
        <w:rPr>
          <w:rFonts w:ascii="Trebuchet MS" w:hAnsi="Trebuchet MS"/>
          <w:sz w:val="26"/>
          <w:szCs w:val="26"/>
          <w:lang w:val="en"/>
        </w:rPr>
        <w:t>Carry out the experiment according to the instructions</w:t>
      </w:r>
      <w:r w:rsidRPr="00063CB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22010ACD" w14:textId="77562C15" w:rsidR="009E462C" w:rsidRPr="00063CB1" w:rsidRDefault="00AE37AC" w:rsidP="00063CB1">
      <w:pPr>
        <w:pStyle w:val="ListParagraph"/>
        <w:numPr>
          <w:ilvl w:val="0"/>
          <w:numId w:val="51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 xml:space="preserve">Part B: </w:t>
      </w:r>
      <w:r w:rsidRPr="00063CB1">
        <w:rPr>
          <w:rFonts w:ascii="Trebuchet MS" w:hAnsi="Trebuchet MS"/>
          <w:sz w:val="26"/>
          <w:szCs w:val="26"/>
          <w:lang w:val="en-US"/>
        </w:rPr>
        <w:tab/>
      </w:r>
      <w:r w:rsidRPr="00063CB1">
        <w:rPr>
          <w:rFonts w:ascii="Trebuchet MS" w:hAnsi="Trebuchet MS"/>
          <w:sz w:val="26"/>
          <w:szCs w:val="26"/>
          <w:lang w:val="en"/>
        </w:rPr>
        <w:t>Carry out the experiment according to the instructions</w:t>
      </w:r>
      <w:r w:rsidRPr="00063CB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5CB7EAA8" w14:textId="21EB09A0" w:rsidR="009E462C" w:rsidRDefault="00AE37AC" w:rsidP="00063CB1">
      <w:pPr>
        <w:pStyle w:val="ListParagraph"/>
        <w:tabs>
          <w:tab w:val="left" w:pos="1701"/>
        </w:tabs>
        <w:spacing w:before="240"/>
        <w:ind w:right="-284" w:hanging="11"/>
        <w:jc w:val="both"/>
        <w:rPr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  </w:t>
      </w:r>
      <w:r w:rsidRPr="00CC6951">
        <w:rPr>
          <w:rFonts w:ascii="Trebuchet MS" w:hAnsi="Trebuchet MS"/>
          <w:sz w:val="26"/>
          <w:szCs w:val="26"/>
          <w:lang w:val="en-US"/>
        </w:rPr>
        <w:tab/>
      </w:r>
      <w:r w:rsidRPr="00175878">
        <w:rPr>
          <w:rFonts w:ascii="Trebuchet MS" w:hAnsi="Trebuchet MS"/>
          <w:sz w:val="26"/>
          <w:szCs w:val="26"/>
          <w:lang w:val="en-US"/>
        </w:rPr>
        <w:t>Write down your observations.</w:t>
      </w:r>
    </w:p>
    <w:tbl>
      <w:tblPr>
        <w:tblStyle w:val="TableGrid"/>
        <w:tblpPr w:leftFromText="141" w:rightFromText="141" w:vertAnchor="text" w:horzAnchor="page" w:tblpX="7881" w:tblpY="924"/>
        <w:tblW w:w="0" w:type="auto"/>
        <w:tblLook w:val="04A0" w:firstRow="1" w:lastRow="0" w:firstColumn="1" w:lastColumn="0" w:noHBand="0" w:noVBand="1"/>
      </w:tblPr>
      <w:tblGrid>
        <w:gridCol w:w="3273"/>
      </w:tblGrid>
      <w:tr w:rsidR="00FC198B" w14:paraId="3B3A58E2" w14:textId="77777777" w:rsidTr="00FC198B">
        <w:trPr>
          <w:trHeight w:val="454"/>
        </w:trPr>
        <w:tc>
          <w:tcPr>
            <w:tcW w:w="3273" w:type="dxa"/>
            <w:vAlign w:val="center"/>
          </w:tcPr>
          <w:p w14:paraId="1646F539" w14:textId="383029B8" w:rsidR="00FC198B" w:rsidRPr="00D57A18" w:rsidRDefault="00FC198B" w:rsidP="00FC198B">
            <w:pPr>
              <w:ind w:right="-284"/>
              <w:rPr>
                <w:rFonts w:ascii="Trebuchet MS" w:hAnsi="Trebuchet MS"/>
                <w:b/>
                <w:sz w:val="24"/>
              </w:rPr>
            </w:pPr>
            <w:r>
              <w:rPr>
                <w:rFonts w:ascii="Trebuchet MS" w:hAnsi="Trebuchet MS"/>
                <w:b/>
                <w:bCs/>
                <w:sz w:val="24"/>
              </w:rPr>
              <w:t>Plastic</w:t>
            </w:r>
            <w:r w:rsidR="002F56C6">
              <w:rPr>
                <w:rFonts w:ascii="Trebuchet MS" w:hAnsi="Trebuchet MS"/>
                <w:b/>
                <w:bCs/>
                <w:sz w:val="24"/>
              </w:rPr>
              <w:t xml:space="preserve"> in cosmetics</w:t>
            </w:r>
          </w:p>
        </w:tc>
      </w:tr>
      <w:tr w:rsidR="00FC198B" w14:paraId="269EBC47" w14:textId="77777777" w:rsidTr="00FC198B">
        <w:trPr>
          <w:trHeight w:val="340"/>
        </w:trPr>
        <w:tc>
          <w:tcPr>
            <w:tcW w:w="3273" w:type="dxa"/>
          </w:tcPr>
          <w:p w14:paraId="4870B363" w14:textId="77777777" w:rsidR="00FC198B" w:rsidRPr="00D57A18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p</w:t>
            </w:r>
            <w:r w:rsidRPr="00D57A18">
              <w:rPr>
                <w:rFonts w:ascii="Trebuchet MS" w:hAnsi="Trebuchet MS"/>
                <w:sz w:val="24"/>
              </w:rPr>
              <w:t>olyethylen</w:t>
            </w:r>
            <w:r>
              <w:rPr>
                <w:rFonts w:ascii="Trebuchet MS" w:hAnsi="Trebuchet MS"/>
                <w:sz w:val="24"/>
              </w:rPr>
              <w:t>e</w:t>
            </w:r>
            <w:r w:rsidRPr="00D57A18">
              <w:rPr>
                <w:rFonts w:ascii="Trebuchet MS" w:hAnsi="Trebuchet MS"/>
                <w:sz w:val="24"/>
              </w:rPr>
              <w:t xml:space="preserve"> </w:t>
            </w:r>
          </w:p>
        </w:tc>
      </w:tr>
      <w:tr w:rsidR="00FC198B" w14:paraId="312E5CA3" w14:textId="77777777" w:rsidTr="00FC198B">
        <w:trPr>
          <w:trHeight w:val="340"/>
        </w:trPr>
        <w:tc>
          <w:tcPr>
            <w:tcW w:w="3273" w:type="dxa"/>
          </w:tcPr>
          <w:p w14:paraId="32A9A511" w14:textId="50DCF440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p</w:t>
            </w:r>
            <w:r w:rsidRPr="003260E3">
              <w:rPr>
                <w:rFonts w:ascii="Trebuchet MS" w:hAnsi="Trebuchet MS"/>
                <w:sz w:val="24"/>
              </w:rPr>
              <w:t>olypropylene</w:t>
            </w:r>
          </w:p>
        </w:tc>
      </w:tr>
      <w:tr w:rsidR="00FC198B" w14:paraId="7811D8D0" w14:textId="77777777" w:rsidTr="00FC198B">
        <w:trPr>
          <w:trHeight w:val="340"/>
        </w:trPr>
        <w:tc>
          <w:tcPr>
            <w:tcW w:w="3273" w:type="dxa"/>
          </w:tcPr>
          <w:p w14:paraId="5AA49C6D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 w:rsidRPr="003260E3">
              <w:rPr>
                <w:rFonts w:ascii="Trebuchet MS" w:hAnsi="Trebuchet MS"/>
                <w:sz w:val="24"/>
              </w:rPr>
              <w:t>polyethylene terephthalate</w:t>
            </w:r>
          </w:p>
        </w:tc>
      </w:tr>
      <w:tr w:rsidR="00FC198B" w14:paraId="1FCB0DB7" w14:textId="77777777" w:rsidTr="00FC198B">
        <w:trPr>
          <w:trHeight w:val="340"/>
        </w:trPr>
        <w:tc>
          <w:tcPr>
            <w:tcW w:w="3273" w:type="dxa"/>
          </w:tcPr>
          <w:p w14:paraId="5FB78DE2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n</w:t>
            </w:r>
            <w:r w:rsidRPr="003260E3">
              <w:rPr>
                <w:rFonts w:ascii="Trebuchet MS" w:hAnsi="Trebuchet MS"/>
                <w:sz w:val="24"/>
              </w:rPr>
              <w:t>ylon-12</w:t>
            </w:r>
          </w:p>
        </w:tc>
      </w:tr>
      <w:tr w:rsidR="00FC198B" w14:paraId="027B7D1D" w14:textId="77777777" w:rsidTr="00FC198B">
        <w:trPr>
          <w:trHeight w:val="340"/>
        </w:trPr>
        <w:tc>
          <w:tcPr>
            <w:tcW w:w="3273" w:type="dxa"/>
          </w:tcPr>
          <w:p w14:paraId="4BD9ED90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n</w:t>
            </w:r>
            <w:r w:rsidRPr="003260E3">
              <w:rPr>
                <w:rFonts w:ascii="Trebuchet MS" w:hAnsi="Trebuchet MS"/>
                <w:sz w:val="24"/>
              </w:rPr>
              <w:t>ylon-6</w:t>
            </w:r>
          </w:p>
        </w:tc>
      </w:tr>
      <w:tr w:rsidR="00FC198B" w14:paraId="5BD70826" w14:textId="77777777" w:rsidTr="00FC198B">
        <w:trPr>
          <w:trHeight w:val="340"/>
        </w:trPr>
        <w:tc>
          <w:tcPr>
            <w:tcW w:w="3273" w:type="dxa"/>
          </w:tcPr>
          <w:p w14:paraId="567B862B" w14:textId="47930CC6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p</w:t>
            </w:r>
            <w:r w:rsidRPr="003260E3">
              <w:rPr>
                <w:rFonts w:ascii="Trebuchet MS" w:hAnsi="Trebuchet MS"/>
                <w:sz w:val="24"/>
              </w:rPr>
              <w:t>olyurethane</w:t>
            </w:r>
          </w:p>
        </w:tc>
      </w:tr>
      <w:tr w:rsidR="00FC198B" w14:paraId="06301365" w14:textId="77777777" w:rsidTr="00FC198B">
        <w:trPr>
          <w:trHeight w:val="340"/>
        </w:trPr>
        <w:tc>
          <w:tcPr>
            <w:tcW w:w="3273" w:type="dxa"/>
          </w:tcPr>
          <w:p w14:paraId="63607331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a</w:t>
            </w:r>
            <w:r w:rsidRPr="003260E3">
              <w:rPr>
                <w:rFonts w:ascii="Trebuchet MS" w:hAnsi="Trebuchet MS"/>
                <w:sz w:val="24"/>
              </w:rPr>
              <w:t>crylate copolymer</w:t>
            </w:r>
          </w:p>
        </w:tc>
      </w:tr>
      <w:tr w:rsidR="00FC198B" w14:paraId="1A9D849C" w14:textId="77777777" w:rsidTr="00FC198B">
        <w:trPr>
          <w:trHeight w:val="340"/>
        </w:trPr>
        <w:tc>
          <w:tcPr>
            <w:tcW w:w="3273" w:type="dxa"/>
          </w:tcPr>
          <w:p w14:paraId="7D64AF14" w14:textId="77777777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acrylate c</w:t>
            </w:r>
            <w:r w:rsidRPr="003260E3">
              <w:rPr>
                <w:rFonts w:ascii="Trebuchet MS" w:hAnsi="Trebuchet MS"/>
                <w:sz w:val="24"/>
              </w:rPr>
              <w:t>rosspolymer</w:t>
            </w:r>
          </w:p>
        </w:tc>
      </w:tr>
      <w:tr w:rsidR="00FC198B" w14:paraId="7F5A5F0F" w14:textId="77777777" w:rsidTr="00FC198B">
        <w:trPr>
          <w:trHeight w:val="340"/>
        </w:trPr>
        <w:tc>
          <w:tcPr>
            <w:tcW w:w="3273" w:type="dxa"/>
          </w:tcPr>
          <w:p w14:paraId="27F50F58" w14:textId="6F5DD361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p</w:t>
            </w:r>
            <w:r w:rsidRPr="003260E3">
              <w:rPr>
                <w:rFonts w:ascii="Trebuchet MS" w:hAnsi="Trebuchet MS"/>
                <w:sz w:val="24"/>
              </w:rPr>
              <w:t>olyacrylate</w:t>
            </w:r>
          </w:p>
        </w:tc>
      </w:tr>
      <w:tr w:rsidR="00FC198B" w14:paraId="484427E2" w14:textId="77777777" w:rsidTr="00FC198B">
        <w:trPr>
          <w:trHeight w:val="340"/>
        </w:trPr>
        <w:tc>
          <w:tcPr>
            <w:tcW w:w="3273" w:type="dxa"/>
          </w:tcPr>
          <w:p w14:paraId="48FDB637" w14:textId="7D832D11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p</w:t>
            </w:r>
            <w:r w:rsidRPr="003260E3">
              <w:rPr>
                <w:rFonts w:ascii="Trebuchet MS" w:hAnsi="Trebuchet MS"/>
                <w:sz w:val="24"/>
              </w:rPr>
              <w:t>olymethylmethacrylate</w:t>
            </w:r>
          </w:p>
        </w:tc>
      </w:tr>
      <w:tr w:rsidR="00FC198B" w14:paraId="11A3E919" w14:textId="77777777" w:rsidTr="00FC198B">
        <w:trPr>
          <w:trHeight w:val="340"/>
        </w:trPr>
        <w:tc>
          <w:tcPr>
            <w:tcW w:w="3273" w:type="dxa"/>
          </w:tcPr>
          <w:p w14:paraId="79BAE303" w14:textId="2C64D6B2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p</w:t>
            </w:r>
            <w:r w:rsidRPr="003260E3">
              <w:rPr>
                <w:rFonts w:ascii="Trebuchet MS" w:hAnsi="Trebuchet MS"/>
                <w:sz w:val="24"/>
              </w:rPr>
              <w:t>olystyrene</w:t>
            </w:r>
          </w:p>
        </w:tc>
      </w:tr>
      <w:tr w:rsidR="00FC198B" w14:paraId="14122262" w14:textId="77777777" w:rsidTr="00FC198B">
        <w:trPr>
          <w:trHeight w:val="340"/>
        </w:trPr>
        <w:tc>
          <w:tcPr>
            <w:tcW w:w="3273" w:type="dxa"/>
          </w:tcPr>
          <w:p w14:paraId="58321310" w14:textId="338D2556" w:rsidR="00FC198B" w:rsidRPr="003260E3" w:rsidRDefault="00FC198B" w:rsidP="00FC198B">
            <w:pPr>
              <w:ind w:right="-284"/>
              <w:rPr>
                <w:rFonts w:ascii="Trebuchet MS" w:hAnsi="Trebuchet MS"/>
                <w:sz w:val="24"/>
              </w:rPr>
            </w:pPr>
            <w:r>
              <w:rPr>
                <w:rFonts w:ascii="Trebuchet MS" w:hAnsi="Trebuchet MS"/>
                <w:sz w:val="24"/>
              </w:rPr>
              <w:t>polyquaternium</w:t>
            </w:r>
          </w:p>
        </w:tc>
      </w:tr>
    </w:tbl>
    <w:p w14:paraId="16B229EB" w14:textId="16DF6599" w:rsidR="009E462C" w:rsidRPr="00175878" w:rsidRDefault="00590ECB" w:rsidP="009E462C">
      <w:pPr>
        <w:spacing w:line="360" w:lineRule="auto"/>
        <w:rPr>
          <w:rFonts w:ascii="Trebuchet MS" w:hAnsi="Trebuchet MS"/>
          <w:color w:val="5B9BD5" w:themeColor="accent1"/>
          <w:sz w:val="28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759616" behindDoc="0" locked="0" layoutInCell="1" allowOverlap="1" wp14:anchorId="57CDC625" wp14:editId="23C77D46">
            <wp:simplePos x="0" y="0"/>
            <wp:positionH relativeFrom="margin">
              <wp:posOffset>2540391</wp:posOffset>
            </wp:positionH>
            <wp:positionV relativeFrom="paragraph">
              <wp:posOffset>597877</wp:posOffset>
            </wp:positionV>
            <wp:extent cx="334108" cy="374229"/>
            <wp:effectExtent l="0" t="0" r="8890" b="6985"/>
            <wp:wrapNone/>
            <wp:docPr id="1134" name="Grafik 11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108" cy="3742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E37AC" w:rsidRPr="00FA0833">
        <w:rPr>
          <w:rFonts w:ascii="Trebuchet MS" w:hAnsi="Trebuchet MS"/>
          <w:color w:val="5B9BD5" w:themeColor="accent1"/>
          <w:sz w:val="28"/>
          <w:lang w:val="en"/>
        </w:rPr>
        <w:t xml:space="preserve">When filtering the </w:t>
      </w:r>
      <w:r w:rsidR="00AE37AC">
        <w:rPr>
          <w:rFonts w:ascii="Trebuchet MS" w:hAnsi="Trebuchet MS"/>
          <w:color w:val="5B9BD5" w:themeColor="accent1"/>
          <w:sz w:val="28"/>
          <w:lang w:val="en"/>
        </w:rPr>
        <w:t>exfoliating cream</w:t>
      </w:r>
      <w:r w:rsidR="00AE37AC" w:rsidRPr="00FA0833">
        <w:rPr>
          <w:rFonts w:ascii="Trebuchet MS" w:hAnsi="Trebuchet MS"/>
          <w:color w:val="5B9BD5" w:themeColor="accent1"/>
          <w:sz w:val="28"/>
          <w:lang w:val="en"/>
        </w:rPr>
        <w:t>, small particles remain on the fi</w:t>
      </w:r>
      <w:r w:rsidR="00AE37AC" w:rsidRPr="00FA0833">
        <w:rPr>
          <w:rFonts w:ascii="Trebuchet MS" w:hAnsi="Trebuchet MS"/>
          <w:color w:val="5B9BD5" w:themeColor="accent1"/>
          <w:sz w:val="28"/>
          <w:lang w:val="en"/>
        </w:rPr>
        <w:t>l</w:t>
      </w:r>
      <w:r w:rsidR="00AE37AC" w:rsidRPr="00FA0833">
        <w:rPr>
          <w:rFonts w:ascii="Trebuchet MS" w:hAnsi="Trebuchet MS"/>
          <w:color w:val="5B9BD5" w:themeColor="accent1"/>
          <w:sz w:val="28"/>
          <w:lang w:val="en"/>
        </w:rPr>
        <w:t xml:space="preserve">ter paper. These look like </w:t>
      </w:r>
      <w:r w:rsidR="00E5425C">
        <w:rPr>
          <w:rFonts w:ascii="Trebuchet MS" w:hAnsi="Trebuchet MS"/>
          <w:color w:val="5B9BD5" w:themeColor="accent1"/>
          <w:sz w:val="28"/>
          <w:lang w:val="en"/>
        </w:rPr>
        <w:t>little</w:t>
      </w:r>
      <w:r w:rsidR="00AE37AC" w:rsidRPr="00FA0833">
        <w:rPr>
          <w:rFonts w:ascii="Trebuchet MS" w:hAnsi="Trebuchet MS"/>
          <w:color w:val="5B9BD5" w:themeColor="accent1"/>
          <w:sz w:val="28"/>
          <w:lang w:val="en"/>
        </w:rPr>
        <w:t xml:space="preserve"> blue grains u</w:t>
      </w:r>
      <w:r w:rsidR="00AE37AC" w:rsidRPr="00FA0833">
        <w:rPr>
          <w:rFonts w:ascii="Trebuchet MS" w:hAnsi="Trebuchet MS"/>
          <w:color w:val="5B9BD5" w:themeColor="accent1"/>
          <w:sz w:val="28"/>
          <w:lang w:val="en"/>
        </w:rPr>
        <w:t>n</w:t>
      </w:r>
      <w:r w:rsidR="00AE37AC" w:rsidRPr="00FA0833">
        <w:rPr>
          <w:rFonts w:ascii="Trebuchet MS" w:hAnsi="Trebuchet MS"/>
          <w:color w:val="5B9BD5" w:themeColor="accent1"/>
          <w:sz w:val="28"/>
          <w:lang w:val="en"/>
        </w:rPr>
        <w:t xml:space="preserve">der the </w:t>
      </w:r>
      <w:r w:rsidR="00DE7386">
        <w:rPr>
          <w:rFonts w:ascii="Trebuchet MS" w:hAnsi="Trebuchet MS"/>
          <w:color w:val="5B9BD5" w:themeColor="accent1"/>
          <w:sz w:val="28"/>
          <w:lang w:val="en"/>
        </w:rPr>
        <w:t>microscope</w:t>
      </w:r>
      <w:r w:rsidR="00AE37AC" w:rsidRPr="00FA0833">
        <w:rPr>
          <w:rFonts w:ascii="Trebuchet MS" w:hAnsi="Trebuchet MS"/>
          <w:color w:val="5B9BD5" w:themeColor="accent1"/>
          <w:sz w:val="28"/>
          <w:lang w:val="en"/>
        </w:rPr>
        <w:t>.</w:t>
      </w:r>
    </w:p>
    <w:p w14:paraId="025711CA" w14:textId="23E2675E" w:rsidR="00FC198B" w:rsidRPr="00063CB1" w:rsidRDefault="00FC198B" w:rsidP="00063CB1">
      <w:pPr>
        <w:pStyle w:val="ListParagraph"/>
        <w:numPr>
          <w:ilvl w:val="0"/>
          <w:numId w:val="51"/>
        </w:numPr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 xml:space="preserve">What could be the residue? </w:t>
      </w:r>
    </w:p>
    <w:p w14:paraId="615232D2" w14:textId="77777777" w:rsidR="00FC198B" w:rsidRPr="00CC6951" w:rsidRDefault="00FC198B" w:rsidP="00FC198B">
      <w:pPr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3260E3">
        <w:rPr>
          <w:rFonts w:ascii="Trebuchet MS" w:hAnsi="Trebuchet MS"/>
          <w:sz w:val="26"/>
          <w:szCs w:val="26"/>
          <w:lang w:val="en"/>
        </w:rPr>
        <w:t xml:space="preserve">Examine the ingredients on the </w:t>
      </w:r>
      <w:r>
        <w:rPr>
          <w:rFonts w:ascii="Trebuchet MS" w:hAnsi="Trebuchet MS"/>
          <w:sz w:val="26"/>
          <w:szCs w:val="26"/>
          <w:lang w:val="en"/>
        </w:rPr>
        <w:t>exfoliating cream</w:t>
      </w:r>
      <w:r w:rsidRPr="003260E3">
        <w:rPr>
          <w:rFonts w:ascii="Trebuchet MS" w:hAnsi="Trebuchet MS"/>
          <w:sz w:val="26"/>
          <w:szCs w:val="26"/>
          <w:lang w:val="en"/>
        </w:rPr>
        <w:t xml:space="preserve"> package and compare it to the plastic list.</w:t>
      </w:r>
    </w:p>
    <w:p w14:paraId="29748439" w14:textId="77777777" w:rsidR="00FC198B" w:rsidRDefault="00FC198B" w:rsidP="00FC198B">
      <w:pPr>
        <w:spacing w:before="240"/>
        <w:ind w:right="-284"/>
        <w:jc w:val="both"/>
        <w:rPr>
          <w:rFonts w:ascii="Trebuchet MS" w:hAnsi="Trebuchet MS"/>
          <w:noProof/>
          <w:sz w:val="26"/>
          <w:szCs w:val="26"/>
          <w:lang w:val="en-US" w:eastAsia="de-DE"/>
        </w:rPr>
      </w:pPr>
      <w:r w:rsidRPr="00CC6951">
        <w:rPr>
          <w:rFonts w:ascii="Trebuchet MS" w:hAnsi="Trebuchet MS"/>
          <w:noProof/>
          <w:sz w:val="26"/>
          <w:szCs w:val="26"/>
          <w:lang w:val="en-US" w:eastAsia="de-DE"/>
        </w:rPr>
        <w:t xml:space="preserve">Can you identify the material? </w:t>
      </w:r>
    </w:p>
    <w:p w14:paraId="760158B1" w14:textId="1848E5F7" w:rsidR="00FC198B" w:rsidRPr="00775A6D" w:rsidRDefault="00FC198B" w:rsidP="00FC198B">
      <w:pPr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noProof/>
          <w:sz w:val="26"/>
          <w:szCs w:val="26"/>
          <w:lang w:val="en-US" w:eastAsia="de-DE"/>
        </w:rPr>
        <w:t xml:space="preserve">The </w:t>
      </w:r>
      <w:r w:rsidRPr="00CC6951">
        <w:rPr>
          <w:rFonts w:ascii="Trebuchet MS" w:hAnsi="Trebuchet MS"/>
          <w:noProof/>
          <w:sz w:val="26"/>
          <w:szCs w:val="26"/>
          <w:lang w:val="en-US" w:eastAsia="de-DE"/>
        </w:rPr>
        <w:t>exfoliating cream</w:t>
      </w:r>
      <w:r>
        <w:rPr>
          <w:rFonts w:ascii="Trebuchet MS" w:hAnsi="Trebuchet MS"/>
          <w:noProof/>
          <w:sz w:val="26"/>
          <w:szCs w:val="26"/>
          <w:lang w:val="en-US" w:eastAsia="de-DE"/>
        </w:rPr>
        <w:t xml:space="preserve"> contains microplastic called </w:t>
      </w:r>
      <w:r>
        <w:rPr>
          <w:rFonts w:ascii="Trebuchet MS" w:hAnsi="Trebuchet MS"/>
          <w:noProof/>
          <w:color w:val="5B9BD5" w:themeColor="accent1"/>
          <w:sz w:val="26"/>
          <w:szCs w:val="26"/>
          <w:lang w:val="en-US" w:eastAsia="de-DE"/>
        </w:rPr>
        <w:t>polyethylene</w:t>
      </w:r>
      <w:r>
        <w:rPr>
          <w:rFonts w:ascii="Trebuchet MS" w:hAnsi="Trebuchet MS"/>
          <w:noProof/>
          <w:sz w:val="26"/>
          <w:szCs w:val="26"/>
          <w:lang w:val="en-US" w:eastAsia="de-DE"/>
        </w:rPr>
        <w:t>.</w:t>
      </w:r>
    </w:p>
    <w:p w14:paraId="0CB4CBB3" w14:textId="77777777" w:rsidR="0000456E" w:rsidRPr="00063CB1" w:rsidRDefault="0000456E" w:rsidP="009E462C">
      <w:pPr>
        <w:ind w:right="-284"/>
        <w:rPr>
          <w:rFonts w:ascii="Trebuchet MS" w:hAnsi="Trebuchet MS"/>
          <w:sz w:val="28"/>
          <w:lang w:val="en-US"/>
        </w:rPr>
      </w:pPr>
    </w:p>
    <w:p w14:paraId="667191AB" w14:textId="4010ECDF" w:rsidR="0000456E" w:rsidRDefault="0000456E" w:rsidP="0000456E">
      <w:pPr>
        <w:ind w:right="-284"/>
        <w:rPr>
          <w:rFonts w:ascii="Trebuchet MS" w:hAnsi="Trebuchet MS"/>
          <w:sz w:val="24"/>
        </w:rPr>
      </w:pPr>
      <w:r w:rsidRPr="00063CB1">
        <w:rPr>
          <w:rFonts w:ascii="Trebuchet MS" w:hAnsi="Trebuchet MS"/>
          <w:sz w:val="28"/>
          <w:u w:val="single"/>
        </w:rPr>
        <w:t>Task 2:</w:t>
      </w:r>
      <w:r w:rsidRPr="0000456E">
        <w:rPr>
          <w:rFonts w:ascii="Trebuchet MS" w:hAnsi="Trebuchet MS"/>
          <w:sz w:val="28"/>
        </w:rPr>
        <w:t xml:space="preserve"> </w:t>
      </w:r>
      <w:r w:rsidR="002F56C6">
        <w:rPr>
          <w:rFonts w:ascii="Trebuchet MS" w:hAnsi="Trebuchet MS"/>
          <w:sz w:val="28"/>
        </w:rPr>
        <w:t>Are plastic particles in waste</w:t>
      </w:r>
      <w:r w:rsidRPr="00EA4697">
        <w:rPr>
          <w:rFonts w:ascii="Trebuchet MS" w:hAnsi="Trebuchet MS"/>
          <w:sz w:val="28"/>
        </w:rPr>
        <w:t xml:space="preserve">water a problem? </w:t>
      </w:r>
    </w:p>
    <w:p w14:paraId="1A07A8A5" w14:textId="16789B5F" w:rsidR="0000456E" w:rsidRPr="00063CB1" w:rsidRDefault="00AB2A80" w:rsidP="0000456E">
      <w:pPr>
        <w:ind w:right="-284"/>
        <w:rPr>
          <w:rFonts w:ascii="Trebuchet MS" w:hAnsi="Trebuchet MS"/>
          <w:sz w:val="26"/>
          <w:szCs w:val="26"/>
        </w:rPr>
      </w:pPr>
      <w:r>
        <w:rPr>
          <w:rFonts w:ascii="Trebuchet MS" w:hAnsi="Trebuchet MS"/>
          <w:noProof/>
          <w:sz w:val="26"/>
          <w:szCs w:val="26"/>
          <w:lang w:val="en-US"/>
        </w:rPr>
        <mc:AlternateContent>
          <mc:Choice Requires="wps">
            <w:drawing>
              <wp:anchor distT="0" distB="0" distL="114300" distR="114300" simplePos="0" relativeHeight="251635712" behindDoc="0" locked="0" layoutInCell="1" allowOverlap="1" wp14:anchorId="14129E62" wp14:editId="0DBD5683">
                <wp:simplePos x="0" y="0"/>
                <wp:positionH relativeFrom="margin">
                  <wp:posOffset>-33655</wp:posOffset>
                </wp:positionH>
                <wp:positionV relativeFrom="paragraph">
                  <wp:posOffset>307340</wp:posOffset>
                </wp:positionV>
                <wp:extent cx="5930265" cy="453390"/>
                <wp:effectExtent l="0" t="0" r="13335" b="22860"/>
                <wp:wrapNone/>
                <wp:docPr id="1802130835" name="Rechteck 18021308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30265" cy="45339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3DC80CD3" id="Rechteck 1802130835" o:spid="_x0000_s1026" style="position:absolute;margin-left:-2.65pt;margin-top:24.2pt;width:466.95pt;height:35.7pt;z-index:25193472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" filled="f" strokecolor="black [3213]" strokeweight="1pt">
                <w10:wrap anchorx="margin"/>
              </v:rect>
            </w:pict>
          </mc:Fallback>
        </mc:AlternateContent>
      </w:r>
      <w:r w:rsidR="0000456E" w:rsidRPr="00EA4697">
        <w:rPr>
          <w:rFonts w:ascii="Trebuchet MS" w:hAnsi="Trebuchet MS"/>
          <w:noProof/>
          <w:sz w:val="26"/>
          <w:szCs w:val="26"/>
          <w:lang w:val="en" w:eastAsia="de-DE"/>
        </w:rPr>
        <w:t>Use t</w:t>
      </w:r>
      <w:r w:rsidR="0000456E" w:rsidRPr="0000456E">
        <w:rPr>
          <w:rFonts w:ascii="Trebuchet MS" w:hAnsi="Trebuchet MS"/>
          <w:noProof/>
          <w:sz w:val="26"/>
          <w:szCs w:val="26"/>
          <w:lang w:val="en" w:eastAsia="de-DE"/>
        </w:rPr>
        <w:t>he word box and the card to fill in the blanks</w:t>
      </w:r>
      <w:r w:rsidR="0000456E">
        <w:rPr>
          <w:rFonts w:ascii="Trebuchet MS" w:hAnsi="Trebuchet MS"/>
          <w:noProof/>
          <w:sz w:val="26"/>
          <w:szCs w:val="26"/>
          <w:lang w:val="en" w:eastAsia="de-DE"/>
        </w:rPr>
        <w:t>.</w:t>
      </w:r>
      <w:r w:rsidR="0000456E" w:rsidRPr="00063CB1">
        <w:rPr>
          <w:rFonts w:ascii="Trebuchet MS" w:hAnsi="Trebuchet MS"/>
          <w:sz w:val="26"/>
          <w:szCs w:val="26"/>
        </w:rPr>
        <w:t xml:space="preserve"> </w:t>
      </w:r>
    </w:p>
    <w:p w14:paraId="59132137" w14:textId="35AB3E9F" w:rsidR="0000456E" w:rsidRDefault="0000456E" w:rsidP="0000456E">
      <w:pPr>
        <w:ind w:right="-284"/>
        <w:rPr>
          <w:rFonts w:ascii="Trebuchet MS" w:hAnsi="Trebuchet MS"/>
          <w:sz w:val="26"/>
          <w:szCs w:val="26"/>
        </w:rPr>
      </w:pPr>
      <w:r w:rsidRPr="00EA4697">
        <w:rPr>
          <w:rFonts w:ascii="Trebuchet MS" w:hAnsi="Trebuchet MS"/>
          <w:sz w:val="26"/>
          <w:szCs w:val="26"/>
        </w:rPr>
        <w:t>Word box: e</w:t>
      </w:r>
      <w:r w:rsidR="008160CD">
        <w:rPr>
          <w:rFonts w:ascii="Trebuchet MS" w:hAnsi="Trebuchet MS"/>
          <w:sz w:val="26"/>
          <w:szCs w:val="26"/>
        </w:rPr>
        <w:t>nvironment, microplastics</w:t>
      </w:r>
      <w:r w:rsidR="002F56C6" w:rsidRPr="004B5D83">
        <w:rPr>
          <w:rFonts w:ascii="Trebuchet MS" w:hAnsi="Trebuchet MS"/>
          <w:sz w:val="26"/>
          <w:szCs w:val="26"/>
        </w:rPr>
        <w:t>, waste</w:t>
      </w:r>
      <w:r w:rsidRPr="00063CB1">
        <w:rPr>
          <w:rFonts w:ascii="Trebuchet MS" w:hAnsi="Trebuchet MS"/>
          <w:sz w:val="26"/>
          <w:szCs w:val="26"/>
        </w:rPr>
        <w:t xml:space="preserve">water, </w:t>
      </w:r>
      <w:r w:rsidR="00D7226A">
        <w:rPr>
          <w:rFonts w:ascii="Trebuchet MS" w:hAnsi="Trebuchet MS"/>
          <w:sz w:val="26"/>
          <w:szCs w:val="26"/>
        </w:rPr>
        <w:t>sewage</w:t>
      </w:r>
      <w:r w:rsidR="008160CD">
        <w:rPr>
          <w:rFonts w:ascii="Trebuchet MS" w:hAnsi="Trebuchet MS"/>
          <w:sz w:val="26"/>
          <w:szCs w:val="26"/>
        </w:rPr>
        <w:t xml:space="preserve"> </w:t>
      </w:r>
      <w:r w:rsidRPr="00063CB1">
        <w:rPr>
          <w:rFonts w:ascii="Trebuchet MS" w:hAnsi="Trebuchet MS"/>
          <w:sz w:val="26"/>
          <w:szCs w:val="26"/>
        </w:rPr>
        <w:t>treatment plant</w:t>
      </w:r>
      <w:r w:rsidR="008160CD">
        <w:rPr>
          <w:rFonts w:ascii="Trebuchet MS" w:hAnsi="Trebuchet MS"/>
          <w:sz w:val="26"/>
          <w:szCs w:val="26"/>
        </w:rPr>
        <w:t>, microbeads</w:t>
      </w:r>
    </w:p>
    <w:p w14:paraId="6E0DD8FA" w14:textId="7F50D5F2" w:rsidR="009E462C" w:rsidRDefault="0000456E" w:rsidP="00063CB1">
      <w:pPr>
        <w:spacing w:line="480" w:lineRule="auto"/>
        <w:ind w:right="-284"/>
        <w:jc w:val="both"/>
        <w:rPr>
          <w:rFonts w:ascii="Trebuchet MS" w:hAnsi="Trebuchet MS"/>
          <w:sz w:val="28"/>
        </w:rPr>
      </w:pPr>
      <w:r w:rsidRPr="0000456E">
        <w:rPr>
          <w:rFonts w:ascii="Trebuchet MS" w:hAnsi="Trebuchet MS"/>
          <w:sz w:val="28"/>
        </w:rPr>
        <w:t>Cosmetics may co</w:t>
      </w:r>
      <w:r w:rsidR="008160CD">
        <w:rPr>
          <w:rFonts w:ascii="Trebuchet MS" w:hAnsi="Trebuchet MS"/>
          <w:sz w:val="28"/>
        </w:rPr>
        <w:t>ntain _</w:t>
      </w:r>
      <w:r w:rsidR="008160CD" w:rsidRPr="00063CB1">
        <w:rPr>
          <w:rFonts w:ascii="Trebuchet MS" w:hAnsi="Trebuchet MS"/>
          <w:color w:val="5B9BD5" w:themeColor="accent1"/>
          <w:sz w:val="28"/>
        </w:rPr>
        <w:t>microplastics</w:t>
      </w:r>
      <w:r>
        <w:rPr>
          <w:rFonts w:ascii="Trebuchet MS" w:hAnsi="Trebuchet MS"/>
          <w:sz w:val="28"/>
        </w:rPr>
        <w:t>_</w:t>
      </w:r>
      <w:r w:rsidRPr="0000456E">
        <w:rPr>
          <w:rFonts w:ascii="Trebuchet MS" w:hAnsi="Trebuchet MS"/>
          <w:sz w:val="28"/>
        </w:rPr>
        <w:t xml:space="preserve">. </w:t>
      </w:r>
      <w:r>
        <w:rPr>
          <w:rFonts w:ascii="Trebuchet MS" w:hAnsi="Trebuchet MS"/>
          <w:sz w:val="28"/>
        </w:rPr>
        <w:t>Exfoliating creams clean the skin wit</w:t>
      </w:r>
      <w:r w:rsidR="008160CD">
        <w:rPr>
          <w:rFonts w:ascii="Trebuchet MS" w:hAnsi="Trebuchet MS"/>
          <w:sz w:val="28"/>
        </w:rPr>
        <w:t>h the help of abrasives (e.g.</w:t>
      </w:r>
      <w:r w:rsidR="00F05DEB">
        <w:rPr>
          <w:rFonts w:ascii="Trebuchet MS" w:hAnsi="Trebuchet MS"/>
          <w:sz w:val="28"/>
        </w:rPr>
        <w:t>,</w:t>
      </w:r>
      <w:r w:rsidR="008160CD">
        <w:rPr>
          <w:rFonts w:ascii="Trebuchet MS" w:hAnsi="Trebuchet MS"/>
          <w:sz w:val="28"/>
        </w:rPr>
        <w:t xml:space="preserve"> _</w:t>
      </w:r>
      <w:r w:rsidRPr="00063CB1">
        <w:rPr>
          <w:rFonts w:ascii="Trebuchet MS" w:hAnsi="Trebuchet MS"/>
          <w:color w:val="5B9BD5" w:themeColor="accent1"/>
          <w:sz w:val="28"/>
        </w:rPr>
        <w:t>microbeads</w:t>
      </w:r>
      <w:r w:rsidR="008160CD">
        <w:rPr>
          <w:rFonts w:ascii="Trebuchet MS" w:hAnsi="Trebuchet MS"/>
          <w:sz w:val="28"/>
        </w:rPr>
        <w:t>_</w:t>
      </w:r>
      <w:r>
        <w:rPr>
          <w:rFonts w:ascii="Trebuchet MS" w:hAnsi="Trebuchet MS"/>
          <w:sz w:val="28"/>
        </w:rPr>
        <w:t xml:space="preserve">). Via </w:t>
      </w:r>
      <w:r w:rsidR="008160CD">
        <w:rPr>
          <w:rFonts w:ascii="Trebuchet MS" w:hAnsi="Trebuchet MS"/>
          <w:sz w:val="28"/>
        </w:rPr>
        <w:t>_</w:t>
      </w:r>
      <w:r w:rsidR="002F56C6" w:rsidRPr="004B5D83">
        <w:rPr>
          <w:rFonts w:ascii="Trebuchet MS" w:hAnsi="Trebuchet MS"/>
          <w:color w:val="5B9BD5" w:themeColor="accent1"/>
          <w:sz w:val="28"/>
        </w:rPr>
        <w:t>waste</w:t>
      </w:r>
      <w:r w:rsidRPr="00063CB1">
        <w:rPr>
          <w:rFonts w:ascii="Trebuchet MS" w:hAnsi="Trebuchet MS"/>
          <w:color w:val="5B9BD5" w:themeColor="accent1"/>
          <w:sz w:val="28"/>
        </w:rPr>
        <w:t>water</w:t>
      </w:r>
      <w:r w:rsidR="008160CD">
        <w:rPr>
          <w:rFonts w:ascii="Trebuchet MS" w:hAnsi="Trebuchet MS"/>
          <w:sz w:val="28"/>
        </w:rPr>
        <w:t>_</w:t>
      </w:r>
      <w:r>
        <w:rPr>
          <w:rFonts w:ascii="Trebuchet MS" w:hAnsi="Trebuchet MS"/>
          <w:sz w:val="28"/>
        </w:rPr>
        <w:t>, t</w:t>
      </w:r>
      <w:r w:rsidRPr="0000456E">
        <w:rPr>
          <w:rFonts w:ascii="Trebuchet MS" w:hAnsi="Trebuchet MS"/>
          <w:sz w:val="28"/>
        </w:rPr>
        <w:t xml:space="preserve">he </w:t>
      </w:r>
      <w:r>
        <w:rPr>
          <w:rFonts w:ascii="Trebuchet MS" w:hAnsi="Trebuchet MS"/>
          <w:sz w:val="28"/>
        </w:rPr>
        <w:t>microbeads are</w:t>
      </w:r>
      <w:r w:rsidRPr="0000456E">
        <w:rPr>
          <w:rFonts w:ascii="Trebuchet MS" w:hAnsi="Trebuchet MS"/>
          <w:sz w:val="28"/>
        </w:rPr>
        <w:t xml:space="preserve"> transferred t</w:t>
      </w:r>
      <w:r>
        <w:rPr>
          <w:rFonts w:ascii="Trebuchet MS" w:hAnsi="Trebuchet MS"/>
          <w:sz w:val="28"/>
        </w:rPr>
        <w:t>o the</w:t>
      </w:r>
      <w:r w:rsidR="00D7226A">
        <w:rPr>
          <w:rFonts w:ascii="Trebuchet MS" w:hAnsi="Trebuchet MS"/>
          <w:sz w:val="28"/>
        </w:rPr>
        <w:t xml:space="preserve"> </w:t>
      </w:r>
      <w:r w:rsidRPr="0000456E">
        <w:rPr>
          <w:rFonts w:ascii="Trebuchet MS" w:hAnsi="Trebuchet MS"/>
          <w:sz w:val="28"/>
        </w:rPr>
        <w:t>_</w:t>
      </w:r>
      <w:r w:rsidR="00D7226A" w:rsidRPr="00063CB1">
        <w:rPr>
          <w:rFonts w:ascii="Trebuchet MS" w:hAnsi="Trebuchet MS"/>
          <w:color w:val="5B9BD5" w:themeColor="accent1"/>
          <w:sz w:val="28"/>
        </w:rPr>
        <w:t>sewage</w:t>
      </w:r>
      <w:r w:rsidRPr="00063CB1">
        <w:rPr>
          <w:rFonts w:ascii="Trebuchet MS" w:hAnsi="Trebuchet MS"/>
          <w:color w:val="5B9BD5" w:themeColor="accent1"/>
          <w:sz w:val="28"/>
        </w:rPr>
        <w:t xml:space="preserve"> treatment plant</w:t>
      </w:r>
      <w:r>
        <w:rPr>
          <w:rFonts w:ascii="Trebuchet MS" w:hAnsi="Trebuchet MS"/>
          <w:sz w:val="28"/>
        </w:rPr>
        <w:t>_.</w:t>
      </w:r>
      <w:r w:rsidRPr="0000456E">
        <w:rPr>
          <w:rFonts w:ascii="Trebuchet MS" w:hAnsi="Trebuchet MS"/>
          <w:sz w:val="28"/>
        </w:rPr>
        <w:t xml:space="preserve"> The </w:t>
      </w:r>
      <w:r w:rsidR="00D7226A">
        <w:rPr>
          <w:rFonts w:ascii="Trebuchet MS" w:hAnsi="Trebuchet MS"/>
          <w:sz w:val="28"/>
        </w:rPr>
        <w:t xml:space="preserve">sewage </w:t>
      </w:r>
      <w:r w:rsidRPr="0000456E">
        <w:rPr>
          <w:rFonts w:ascii="Trebuchet MS" w:hAnsi="Trebuchet MS"/>
          <w:sz w:val="28"/>
        </w:rPr>
        <w:t>treatment pla</w:t>
      </w:r>
      <w:r>
        <w:rPr>
          <w:rFonts w:ascii="Trebuchet MS" w:hAnsi="Trebuchet MS"/>
          <w:sz w:val="28"/>
        </w:rPr>
        <w:t>nt cannot completely retain the microplastic</w:t>
      </w:r>
      <w:r w:rsidR="008160CD">
        <w:rPr>
          <w:rFonts w:ascii="Trebuchet MS" w:hAnsi="Trebuchet MS"/>
          <w:sz w:val="28"/>
        </w:rPr>
        <w:t>s</w:t>
      </w:r>
      <w:r w:rsidRPr="0000456E">
        <w:rPr>
          <w:rFonts w:ascii="Trebuchet MS" w:hAnsi="Trebuchet MS"/>
          <w:sz w:val="28"/>
        </w:rPr>
        <w:t>, so some small pl</w:t>
      </w:r>
      <w:r w:rsidR="008160CD">
        <w:rPr>
          <w:rFonts w:ascii="Trebuchet MS" w:hAnsi="Trebuchet MS"/>
          <w:sz w:val="28"/>
        </w:rPr>
        <w:t>astic particles get into the _</w:t>
      </w:r>
      <w:r w:rsidR="005C75A0">
        <w:rPr>
          <w:rFonts w:ascii="Trebuchet MS" w:hAnsi="Trebuchet MS"/>
          <w:sz w:val="28"/>
        </w:rPr>
        <w:t>__</w:t>
      </w:r>
      <w:r w:rsidRPr="00063CB1">
        <w:rPr>
          <w:rFonts w:ascii="Trebuchet MS" w:hAnsi="Trebuchet MS"/>
          <w:color w:val="5B9BD5" w:themeColor="accent1"/>
          <w:sz w:val="28"/>
        </w:rPr>
        <w:t>environment</w:t>
      </w:r>
      <w:r w:rsidR="008160CD">
        <w:rPr>
          <w:rFonts w:ascii="Trebuchet MS" w:hAnsi="Trebuchet MS"/>
          <w:sz w:val="28"/>
        </w:rPr>
        <w:t>_</w:t>
      </w:r>
      <w:r w:rsidR="005C75A0">
        <w:rPr>
          <w:rFonts w:ascii="Trebuchet MS" w:hAnsi="Trebuchet MS"/>
          <w:sz w:val="28"/>
        </w:rPr>
        <w:t>__</w:t>
      </w:r>
      <w:r w:rsidR="008160CD">
        <w:rPr>
          <w:rFonts w:ascii="Trebuchet MS" w:hAnsi="Trebuchet MS"/>
          <w:sz w:val="28"/>
        </w:rPr>
        <w:t>.</w:t>
      </w:r>
      <w:r w:rsidRPr="0000456E">
        <w:rPr>
          <w:rFonts w:ascii="Trebuchet MS" w:hAnsi="Trebuchet MS"/>
          <w:sz w:val="28"/>
        </w:rPr>
        <w:t xml:space="preserve"> </w:t>
      </w:r>
      <w:r w:rsidR="00AE37AC">
        <w:rPr>
          <w:rFonts w:ascii="Trebuchet MS" w:hAnsi="Trebuchet MS"/>
          <w:sz w:val="28"/>
        </w:rPr>
        <w:br w:type="page"/>
      </w:r>
    </w:p>
    <w:p w14:paraId="3E7B6384" w14:textId="5B2C9947" w:rsidR="009E462C" w:rsidRPr="00CC6951" w:rsidRDefault="0029638E" w:rsidP="009E462C">
      <w:pPr>
        <w:ind w:right="-284"/>
        <w:rPr>
          <w:rFonts w:ascii="Trebuchet MS" w:hAnsi="Trebuchet MS"/>
          <w:b/>
          <w:sz w:val="36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747328" behindDoc="0" locked="0" layoutInCell="1" allowOverlap="1" wp14:anchorId="237AD8BB" wp14:editId="253E5531">
            <wp:simplePos x="0" y="0"/>
            <wp:positionH relativeFrom="column">
              <wp:posOffset>3884100</wp:posOffset>
            </wp:positionH>
            <wp:positionV relativeFrom="paragraph">
              <wp:posOffset>-635</wp:posOffset>
            </wp:positionV>
            <wp:extent cx="613410" cy="687070"/>
            <wp:effectExtent l="0" t="0" r="0" b="0"/>
            <wp:wrapNone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410" cy="68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458F5" w:rsidRPr="00C458F5"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drawing>
          <wp:anchor distT="0" distB="0" distL="114300" distR="114300" simplePos="0" relativeHeight="251745280" behindDoc="0" locked="0" layoutInCell="1" allowOverlap="1" wp14:anchorId="0E85376E" wp14:editId="3E3F7CE8">
            <wp:simplePos x="0" y="0"/>
            <wp:positionH relativeFrom="column">
              <wp:posOffset>3674745</wp:posOffset>
            </wp:positionH>
            <wp:positionV relativeFrom="paragraph">
              <wp:posOffset>-150495</wp:posOffset>
            </wp:positionV>
            <wp:extent cx="822325" cy="660400"/>
            <wp:effectExtent l="0" t="0" r="0" b="6350"/>
            <wp:wrapNone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" name="Grafik 1102"/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325" cy="66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AE37AC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Station </w:t>
      </w:r>
      <w:r w:rsidR="00412DA8">
        <w:rPr>
          <w:rFonts w:ascii="Trebuchet MS" w:hAnsi="Trebuchet MS"/>
          <w:b/>
          <w:color w:val="1F3864" w:themeColor="accent5" w:themeShade="80"/>
          <w:sz w:val="36"/>
          <w:lang w:val="en-US"/>
        </w:rPr>
        <w:t>2</w:t>
      </w:r>
      <w:r w:rsidR="00AE37AC">
        <w:rPr>
          <w:rFonts w:ascii="Trebuchet MS" w:hAnsi="Trebuchet MS"/>
          <w:b/>
          <w:color w:val="1F3864" w:themeColor="accent5" w:themeShade="80"/>
          <w:sz w:val="36"/>
          <w:lang w:val="en-US"/>
        </w:rPr>
        <w:t>: Examination of textiles</w:t>
      </w:r>
    </w:p>
    <w:p w14:paraId="1EA5A41C" w14:textId="6DDDFCE3" w:rsidR="009E462C" w:rsidRPr="009520F3" w:rsidRDefault="00AE37AC" w:rsidP="009E462C">
      <w:pPr>
        <w:ind w:right="-284"/>
        <w:rPr>
          <w:rFonts w:ascii="Trebuchet MS" w:hAnsi="Trebuchet MS"/>
          <w:sz w:val="28"/>
          <w:szCs w:val="28"/>
          <w:lang w:val="en-US"/>
        </w:rPr>
      </w:pPr>
      <w:r w:rsidRPr="009520F3">
        <w:rPr>
          <w:rFonts w:ascii="Trebuchet MS" w:hAnsi="Trebuchet MS"/>
          <w:sz w:val="28"/>
          <w:szCs w:val="28"/>
          <w:u w:val="single"/>
          <w:lang w:val="en-US"/>
        </w:rPr>
        <w:t>Task 1:</w:t>
      </w:r>
    </w:p>
    <w:p w14:paraId="539581E4" w14:textId="0D147BAC" w:rsidR="009E462C" w:rsidRPr="00063CB1" w:rsidRDefault="00AE37AC" w:rsidP="00063CB1">
      <w:pPr>
        <w:pStyle w:val="ListParagraph"/>
        <w:numPr>
          <w:ilvl w:val="0"/>
          <w:numId w:val="52"/>
        </w:numPr>
        <w:tabs>
          <w:tab w:val="left" w:pos="1701"/>
        </w:tabs>
        <w:spacing w:before="240" w:after="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 xml:space="preserve">Part A: </w:t>
      </w:r>
      <w:r w:rsidRPr="00063CB1">
        <w:rPr>
          <w:rFonts w:ascii="Trebuchet MS" w:hAnsi="Trebuchet MS"/>
          <w:sz w:val="26"/>
          <w:szCs w:val="26"/>
          <w:lang w:val="en-US"/>
        </w:rPr>
        <w:tab/>
      </w:r>
      <w:r w:rsidRPr="00063CB1">
        <w:rPr>
          <w:rFonts w:ascii="Trebuchet MS" w:hAnsi="Trebuchet MS"/>
          <w:sz w:val="26"/>
          <w:szCs w:val="26"/>
          <w:lang w:val="en"/>
        </w:rPr>
        <w:t>Carry out the experiment according to the instructions</w:t>
      </w:r>
      <w:r w:rsidRPr="00063CB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29A4D8C1" w14:textId="0D1D1860" w:rsidR="009E462C" w:rsidRPr="00063CB1" w:rsidRDefault="00AE37AC" w:rsidP="00063CB1">
      <w:pPr>
        <w:pStyle w:val="ListParagraph"/>
        <w:numPr>
          <w:ilvl w:val="0"/>
          <w:numId w:val="52"/>
        </w:numPr>
        <w:tabs>
          <w:tab w:val="left" w:pos="1701"/>
        </w:tabs>
        <w:spacing w:before="240" w:after="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>Part B:</w:t>
      </w:r>
      <w:r w:rsidRPr="00063CB1">
        <w:rPr>
          <w:rFonts w:ascii="Trebuchet MS" w:hAnsi="Trebuchet MS"/>
          <w:sz w:val="26"/>
          <w:szCs w:val="26"/>
          <w:lang w:val="en-US"/>
        </w:rPr>
        <w:tab/>
      </w:r>
      <w:r w:rsidRPr="00063CB1">
        <w:rPr>
          <w:rFonts w:ascii="Trebuchet MS" w:hAnsi="Trebuchet MS"/>
          <w:sz w:val="26"/>
          <w:szCs w:val="26"/>
          <w:lang w:val="en"/>
        </w:rPr>
        <w:t>Carry out the experiment according to the instructions</w:t>
      </w:r>
      <w:r w:rsidRPr="00063CB1">
        <w:rPr>
          <w:rFonts w:ascii="Trebuchet MS" w:hAnsi="Trebuchet MS"/>
          <w:sz w:val="26"/>
          <w:szCs w:val="26"/>
          <w:lang w:val="en-US"/>
        </w:rPr>
        <w:t>.</w:t>
      </w:r>
    </w:p>
    <w:p w14:paraId="341C1E2F" w14:textId="2EEEE8B5" w:rsidR="009E462C" w:rsidRPr="00175878" w:rsidRDefault="00AE37AC" w:rsidP="009E462C">
      <w:pPr>
        <w:pStyle w:val="ListParagraph"/>
        <w:tabs>
          <w:tab w:val="left" w:pos="1701"/>
        </w:tabs>
        <w:spacing w:before="240"/>
        <w:ind w:right="-284" w:firstLine="696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ab/>
      </w:r>
      <w:r w:rsidRPr="00175878">
        <w:rPr>
          <w:rFonts w:ascii="Trebuchet MS" w:hAnsi="Trebuchet MS"/>
          <w:sz w:val="26"/>
          <w:szCs w:val="26"/>
          <w:lang w:val="en-US"/>
        </w:rPr>
        <w:t>Write down your observations.</w:t>
      </w:r>
    </w:p>
    <w:p w14:paraId="35BEC226" w14:textId="20EE9724" w:rsidR="009E462C" w:rsidRDefault="009E462C" w:rsidP="009E462C">
      <w:pPr>
        <w:rPr>
          <w:rFonts w:ascii="Trebuchet MS" w:hAnsi="Trebuchet MS"/>
          <w:color w:val="5B9BD5" w:themeColor="accent1"/>
          <w:sz w:val="28"/>
          <w:lang w:val="en"/>
        </w:rPr>
      </w:pPr>
    </w:p>
    <w:p w14:paraId="722AF3CF" w14:textId="0788C536" w:rsidR="009E462C" w:rsidRDefault="00AE37AC" w:rsidP="009E462C">
      <w:pPr>
        <w:rPr>
          <w:rFonts w:ascii="Trebuchet MS" w:hAnsi="Trebuchet MS"/>
          <w:color w:val="5B9BD5" w:themeColor="accent1"/>
          <w:sz w:val="28"/>
          <w:lang w:val="en"/>
        </w:rPr>
      </w:pPr>
      <w:r w:rsidRPr="00175878">
        <w:rPr>
          <w:rFonts w:ascii="Trebuchet MS" w:hAnsi="Trebuchet MS"/>
          <w:color w:val="5B9BD5" w:themeColor="accent1"/>
          <w:sz w:val="28"/>
          <w:lang w:val="en"/>
        </w:rPr>
        <w:t>From the black fleece fabric, small fibers are released during washing.</w:t>
      </w:r>
    </w:p>
    <w:p w14:paraId="74D83B64" w14:textId="648BC77E" w:rsidR="009E462C" w:rsidRPr="00175878" w:rsidRDefault="00AE37AC" w:rsidP="009E462C">
      <w:pPr>
        <w:rPr>
          <w:rFonts w:ascii="Trebuchet MS" w:hAnsi="Trebuchet MS"/>
          <w:color w:val="5B9BD5" w:themeColor="accent1"/>
          <w:sz w:val="28"/>
          <w:lang w:val="en"/>
        </w:rPr>
      </w:pPr>
      <w:r w:rsidRPr="00175878">
        <w:rPr>
          <w:rFonts w:ascii="Trebuchet MS" w:hAnsi="Trebuchet MS"/>
          <w:color w:val="5B9BD5" w:themeColor="accent1"/>
          <w:sz w:val="28"/>
          <w:lang w:val="en"/>
        </w:rPr>
        <w:t xml:space="preserve">These look like short black hair under the </w:t>
      </w:r>
      <w:r w:rsidR="00DE7386">
        <w:rPr>
          <w:rFonts w:ascii="Trebuchet MS" w:hAnsi="Trebuchet MS"/>
          <w:color w:val="5B9BD5" w:themeColor="accent1"/>
          <w:sz w:val="28"/>
          <w:lang w:val="en"/>
        </w:rPr>
        <w:t>microscope</w:t>
      </w:r>
      <w:r w:rsidRPr="00175878">
        <w:rPr>
          <w:rFonts w:ascii="Trebuchet MS" w:hAnsi="Trebuchet MS"/>
          <w:color w:val="5B9BD5" w:themeColor="accent1"/>
          <w:sz w:val="28"/>
          <w:lang w:val="en"/>
        </w:rPr>
        <w:t>.</w:t>
      </w:r>
    </w:p>
    <w:p w14:paraId="266B5A73" w14:textId="59011614" w:rsidR="009E462C" w:rsidRPr="00175878" w:rsidRDefault="00590ECB" w:rsidP="009E462C">
      <w:pPr>
        <w:spacing w:line="360" w:lineRule="auto"/>
        <w:ind w:right="-284"/>
        <w:rPr>
          <w:rFonts w:ascii="Trebuchet MS" w:hAnsi="Trebuchet MS"/>
          <w:sz w:val="36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758592" behindDoc="0" locked="0" layoutInCell="1" allowOverlap="1" wp14:anchorId="6A7C9CA3" wp14:editId="4BFE4BFE">
            <wp:simplePos x="0" y="0"/>
            <wp:positionH relativeFrom="margin">
              <wp:posOffset>2558513</wp:posOffset>
            </wp:positionH>
            <wp:positionV relativeFrom="paragraph">
              <wp:posOffset>319259</wp:posOffset>
            </wp:positionV>
            <wp:extent cx="334108" cy="374229"/>
            <wp:effectExtent l="0" t="0" r="8890" b="6985"/>
            <wp:wrapNone/>
            <wp:docPr id="1133" name="Grafik 11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" name="Grafik 266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108" cy="3742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79AFA3" w14:textId="36B4C2F8" w:rsidR="009E462C" w:rsidRPr="00CC6951" w:rsidRDefault="00AE37AC" w:rsidP="00063CB1">
      <w:pPr>
        <w:pStyle w:val="ListParagraph"/>
        <w:numPr>
          <w:ilvl w:val="0"/>
          <w:numId w:val="52"/>
        </w:numPr>
        <w:ind w:right="-284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What could be the </w:t>
      </w:r>
      <w:r>
        <w:rPr>
          <w:rFonts w:ascii="Trebuchet MS" w:hAnsi="Trebuchet MS"/>
          <w:sz w:val="26"/>
          <w:szCs w:val="26"/>
          <w:lang w:val="en-US"/>
        </w:rPr>
        <w:t>residue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? </w:t>
      </w:r>
    </w:p>
    <w:p w14:paraId="7A53F374" w14:textId="77777777" w:rsidR="009E462C" w:rsidRPr="00CC6951" w:rsidRDefault="00AE37AC" w:rsidP="009E462C">
      <w:pPr>
        <w:pStyle w:val="ListParagraph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>Find out about the composition of the substance on the label.</w:t>
      </w:r>
    </w:p>
    <w:p w14:paraId="01AF9112" w14:textId="25D01B76" w:rsidR="009E462C" w:rsidRPr="00CC6951" w:rsidRDefault="00AE37AC" w:rsidP="009E462C">
      <w:pPr>
        <w:pStyle w:val="ListParagraph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>The fabric is 100%</w:t>
      </w:r>
      <w:r>
        <w:rPr>
          <w:rFonts w:ascii="Trebuchet MS" w:hAnsi="Trebuchet MS"/>
          <w:sz w:val="26"/>
          <w:szCs w:val="26"/>
          <w:lang w:val="en-US"/>
        </w:rPr>
        <w:t xml:space="preserve"> </w:t>
      </w:r>
      <w:r w:rsidRPr="005E5354">
        <w:rPr>
          <w:rFonts w:ascii="Trebuchet MS" w:hAnsi="Trebuchet MS"/>
          <w:color w:val="5B9BD5" w:themeColor="accent1"/>
          <w:sz w:val="26"/>
          <w:szCs w:val="26"/>
          <w:lang w:val="en-US"/>
        </w:rPr>
        <w:t>Polyester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463B7499" w14:textId="77777777" w:rsidR="00055A75" w:rsidRDefault="00055A75" w:rsidP="009E462C">
      <w:pPr>
        <w:ind w:right="-284"/>
        <w:rPr>
          <w:rFonts w:ascii="Trebuchet MS" w:hAnsi="Trebuchet MS"/>
          <w:sz w:val="28"/>
          <w:szCs w:val="28"/>
          <w:u w:val="single"/>
          <w:lang w:val="en-US"/>
        </w:rPr>
      </w:pPr>
    </w:p>
    <w:p w14:paraId="475D109E" w14:textId="172D7703" w:rsidR="009E462C" w:rsidRPr="00CC6951" w:rsidRDefault="00AE37AC" w:rsidP="009E462C">
      <w:pPr>
        <w:ind w:right="-284"/>
        <w:rPr>
          <w:rFonts w:ascii="Trebuchet MS" w:hAnsi="Trebuchet MS"/>
          <w:sz w:val="28"/>
          <w:szCs w:val="28"/>
          <w:lang w:val="en-US"/>
        </w:rPr>
      </w:pPr>
      <w:r w:rsidRPr="00CC6951">
        <w:rPr>
          <w:rFonts w:ascii="Trebuchet MS" w:hAnsi="Trebuchet MS"/>
          <w:sz w:val="28"/>
          <w:szCs w:val="28"/>
          <w:u w:val="single"/>
          <w:lang w:val="en-US"/>
        </w:rPr>
        <w:t>Task 2:</w:t>
      </w:r>
      <w:r w:rsidRPr="00CC6951">
        <w:rPr>
          <w:rFonts w:ascii="Trebuchet MS" w:hAnsi="Trebuchet MS"/>
          <w:sz w:val="28"/>
          <w:szCs w:val="28"/>
          <w:lang w:val="en-US"/>
        </w:rPr>
        <w:t xml:space="preserve"> </w:t>
      </w:r>
      <w:r w:rsidRPr="004B582A">
        <w:rPr>
          <w:rFonts w:ascii="Trebuchet MS" w:hAnsi="Trebuchet MS"/>
          <w:sz w:val="28"/>
          <w:szCs w:val="28"/>
          <w:lang w:val="en"/>
        </w:rPr>
        <w:t>Are plastic particles in the laundry a problem?</w:t>
      </w:r>
    </w:p>
    <w:p w14:paraId="58535644" w14:textId="69F11A3A" w:rsidR="009E462C" w:rsidRPr="00CC6951" w:rsidRDefault="00AE37AC" w:rsidP="009E462C">
      <w:pPr>
        <w:ind w:right="-284"/>
        <w:jc w:val="both"/>
        <w:rPr>
          <w:rFonts w:ascii="Trebuchet MS" w:hAnsi="Trebuchet MS"/>
          <w:noProof/>
          <w:sz w:val="26"/>
          <w:szCs w:val="26"/>
          <w:lang w:val="en-US" w:eastAsia="de-DE"/>
        </w:rPr>
      </w:pPr>
      <w:r>
        <w:rPr>
          <w:rFonts w:ascii="Trebuchet MS" w:hAnsi="Trebuchet MS"/>
          <w:noProof/>
          <w:sz w:val="26"/>
          <w:szCs w:val="26"/>
          <w:lang w:val="en-US"/>
        </w:rPr>
        <mc:AlternateContent>
          <mc:Choice Requires="wps">
            <w:drawing>
              <wp:anchor distT="0" distB="0" distL="114300" distR="114300" simplePos="0" relativeHeight="251613184" behindDoc="0" locked="0" layoutInCell="1" allowOverlap="1" wp14:anchorId="2BD189DE" wp14:editId="4DFC1938">
                <wp:simplePos x="0" y="0"/>
                <wp:positionH relativeFrom="margin">
                  <wp:posOffset>-23495</wp:posOffset>
                </wp:positionH>
                <wp:positionV relativeFrom="paragraph">
                  <wp:posOffset>480060</wp:posOffset>
                </wp:positionV>
                <wp:extent cx="5775960" cy="453600"/>
                <wp:effectExtent l="0" t="0" r="15240" b="22860"/>
                <wp:wrapNone/>
                <wp:docPr id="285" name="Rechteck 2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75960" cy="4536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01A846F5" id="Rechteck 285" o:spid="_x0000_s1026" style="position:absolute;margin-left:-1.85pt;margin-top:37.8pt;width:454.8pt;height:35.7pt;z-index:25184563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" filled="f" strokecolor="black [3213]" strokeweight="1pt">
                <w10:wrap anchorx="margin"/>
              </v:rect>
            </w:pict>
          </mc:Fallback>
        </mc:AlternateContent>
      </w:r>
      <w:r w:rsidRPr="004B582A">
        <w:rPr>
          <w:rFonts w:ascii="Trebuchet MS" w:hAnsi="Trebuchet MS"/>
          <w:noProof/>
          <w:sz w:val="26"/>
          <w:szCs w:val="26"/>
          <w:lang w:val="en" w:eastAsia="de-DE"/>
        </w:rPr>
        <w:t xml:space="preserve">Use the word box and the card to fill in the blanks. </w:t>
      </w:r>
      <w:r w:rsidR="00E5425C">
        <w:rPr>
          <w:rFonts w:ascii="Trebuchet MS" w:hAnsi="Trebuchet MS"/>
          <w:noProof/>
          <w:sz w:val="26"/>
          <w:szCs w:val="26"/>
          <w:lang w:val="en" w:eastAsia="de-DE"/>
        </w:rPr>
        <w:t xml:space="preserve">Orally explain </w:t>
      </w:r>
      <w:r w:rsidRPr="004B582A">
        <w:rPr>
          <w:rFonts w:ascii="Trebuchet MS" w:hAnsi="Trebuchet MS"/>
          <w:noProof/>
          <w:sz w:val="26"/>
          <w:szCs w:val="26"/>
          <w:lang w:val="en" w:eastAsia="de-DE"/>
        </w:rPr>
        <w:t>the effects of plastic particles in the wash.</w:t>
      </w:r>
    </w:p>
    <w:p w14:paraId="10214985" w14:textId="7733D94F" w:rsidR="009E462C" w:rsidRPr="00CC6951" w:rsidRDefault="00AE37AC" w:rsidP="009E462C">
      <w:pPr>
        <w:pStyle w:val="HTMLPreformatted"/>
        <w:ind w:right="-284"/>
        <w:rPr>
          <w:rFonts w:ascii="Courier New" w:eastAsia="Times New Roman" w:hAnsi="Courier New" w:cs="Courier New"/>
          <w:lang w:val="en-US" w:eastAsia="de-DE"/>
        </w:rPr>
      </w:pPr>
      <w:r w:rsidRPr="00CC6951">
        <w:rPr>
          <w:rFonts w:ascii="Trebuchet MS" w:hAnsi="Trebuchet MS"/>
          <w:sz w:val="26"/>
          <w:szCs w:val="26"/>
          <w:lang w:val="en-US"/>
        </w:rPr>
        <w:t>Word box: plastic, lint</w:t>
      </w:r>
      <w:r w:rsidR="002222D2">
        <w:rPr>
          <w:rFonts w:ascii="Trebuchet MS" w:hAnsi="Trebuchet MS"/>
          <w:sz w:val="26"/>
          <w:szCs w:val="26"/>
          <w:lang w:val="en-US"/>
        </w:rPr>
        <w:t>s</w:t>
      </w:r>
      <w:r w:rsidRPr="00CC6951">
        <w:rPr>
          <w:rFonts w:ascii="Trebuchet MS" w:hAnsi="Trebuchet MS"/>
          <w:sz w:val="26"/>
          <w:szCs w:val="26"/>
          <w:lang w:val="en-US"/>
        </w:rPr>
        <w:t>, sewage treatment plant, wastewater, environment, plastic particles</w:t>
      </w:r>
    </w:p>
    <w:p w14:paraId="680E2C7C" w14:textId="77777777" w:rsidR="009E462C" w:rsidRPr="00CC6951" w:rsidRDefault="009E462C" w:rsidP="009E462C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</w:p>
    <w:p w14:paraId="02CD8198" w14:textId="3EDA65EE" w:rsidR="009E462C" w:rsidRPr="00CD407E" w:rsidRDefault="00AE37AC" w:rsidP="009E462C">
      <w:pPr>
        <w:spacing w:before="240" w:line="480" w:lineRule="auto"/>
        <w:ind w:right="-284"/>
        <w:jc w:val="both"/>
        <w:rPr>
          <w:rFonts w:ascii="Trebuchet MS" w:hAnsi="Trebuchet MS"/>
          <w:sz w:val="28"/>
        </w:rPr>
      </w:pPr>
      <w:r w:rsidRPr="003F44E3">
        <w:rPr>
          <w:rFonts w:ascii="Trebuchet MS" w:hAnsi="Trebuchet MS"/>
          <w:sz w:val="26"/>
          <w:szCs w:val="26"/>
          <w:lang w:val="en-US"/>
        </w:rPr>
        <w:t>From the fabric (plastic fib</w:t>
      </w:r>
      <w:r w:rsidR="00A37AE5">
        <w:rPr>
          <w:rFonts w:ascii="Trebuchet MS" w:hAnsi="Trebuchet MS"/>
          <w:sz w:val="26"/>
          <w:szCs w:val="26"/>
          <w:lang w:val="en-US"/>
        </w:rPr>
        <w:t>e</w:t>
      </w:r>
      <w:r w:rsidRPr="003F44E3">
        <w:rPr>
          <w:rFonts w:ascii="Trebuchet MS" w:hAnsi="Trebuchet MS"/>
          <w:sz w:val="26"/>
          <w:szCs w:val="26"/>
          <w:lang w:val="en-US"/>
        </w:rPr>
        <w:t>rs)</w:t>
      </w:r>
      <w:r w:rsidR="00D93588">
        <w:rPr>
          <w:rFonts w:ascii="Trebuchet MS" w:hAnsi="Trebuchet MS"/>
          <w:sz w:val="26"/>
          <w:szCs w:val="26"/>
          <w:lang w:val="en-US"/>
        </w:rPr>
        <w:t>,</w:t>
      </w:r>
      <w:r w:rsidRPr="003F44E3">
        <w:rPr>
          <w:rFonts w:ascii="Trebuchet MS" w:hAnsi="Trebuchet MS"/>
          <w:sz w:val="26"/>
          <w:szCs w:val="26"/>
          <w:lang w:val="en-US"/>
        </w:rPr>
        <w:t xml:space="preserve"> </w:t>
      </w:r>
      <w:r w:rsidR="00D93588" w:rsidRPr="003F44E3">
        <w:rPr>
          <w:rFonts w:ascii="Trebuchet MS" w:hAnsi="Trebuchet MS"/>
          <w:sz w:val="26"/>
          <w:szCs w:val="26"/>
          <w:lang w:val="en-US"/>
        </w:rPr>
        <w:t>which consists of __</w:t>
      </w:r>
      <w:r w:rsidR="00D93588">
        <w:rPr>
          <w:rFonts w:ascii="Trebuchet MS" w:hAnsi="Trebuchet MS"/>
          <w:sz w:val="26"/>
          <w:szCs w:val="26"/>
          <w:lang w:val="en-US"/>
        </w:rPr>
        <w:t>__</w:t>
      </w:r>
      <w:r w:rsidR="00D93588" w:rsidRPr="003F44E3">
        <w:rPr>
          <w:rFonts w:ascii="Trebuchet MS" w:hAnsi="Trebuchet MS"/>
          <w:sz w:val="26"/>
          <w:szCs w:val="26"/>
          <w:lang w:val="en-US"/>
        </w:rPr>
        <w:t>_</w:t>
      </w:r>
      <w:r w:rsidR="00D93588" w:rsidRPr="003F44E3">
        <w:rPr>
          <w:rFonts w:ascii="Trebuchet MS" w:hAnsi="Trebuchet MS"/>
          <w:color w:val="5B9BD5" w:themeColor="accent1"/>
          <w:sz w:val="26"/>
          <w:szCs w:val="26"/>
          <w:lang w:val="en-US"/>
        </w:rPr>
        <w:t>pla</w:t>
      </w:r>
      <w:r w:rsidR="00D93588" w:rsidRPr="00B84706">
        <w:rPr>
          <w:rFonts w:ascii="Trebuchet MS" w:hAnsi="Trebuchet MS"/>
          <w:color w:val="5B9BD5" w:themeColor="accent1"/>
          <w:sz w:val="26"/>
          <w:szCs w:val="26"/>
          <w:lang w:val="en"/>
        </w:rPr>
        <w:t>st</w:t>
      </w:r>
      <w:r w:rsidR="00D93588" w:rsidRPr="003F44E3">
        <w:rPr>
          <w:rFonts w:ascii="Trebuchet MS" w:hAnsi="Trebuchet MS"/>
          <w:color w:val="5B9BD5" w:themeColor="accent1"/>
          <w:sz w:val="26"/>
          <w:szCs w:val="26"/>
          <w:lang w:val="en-US"/>
        </w:rPr>
        <w:t>ic</w:t>
      </w:r>
      <w:r w:rsidR="00D93588" w:rsidRPr="00063CB1">
        <w:rPr>
          <w:rFonts w:ascii="Trebuchet MS" w:hAnsi="Trebuchet MS"/>
          <w:sz w:val="26"/>
          <w:szCs w:val="26"/>
          <w:lang w:val="en-US"/>
        </w:rPr>
        <w:t>____,</w:t>
      </w:r>
      <w:r w:rsidR="00D93588">
        <w:rPr>
          <w:rFonts w:ascii="Trebuchet MS" w:hAnsi="Trebuchet MS"/>
          <w:color w:val="5B9BD5" w:themeColor="accent1"/>
          <w:sz w:val="26"/>
          <w:szCs w:val="26"/>
          <w:lang w:val="en-US"/>
        </w:rPr>
        <w:t xml:space="preserve"> </w:t>
      </w:r>
      <w:r w:rsidR="00D93588" w:rsidRPr="003F44E3">
        <w:rPr>
          <w:rFonts w:ascii="Trebuchet MS" w:hAnsi="Trebuchet MS"/>
          <w:sz w:val="26"/>
          <w:szCs w:val="26"/>
          <w:lang w:val="en-US"/>
        </w:rPr>
        <w:t>___</w:t>
      </w:r>
      <w:r w:rsidR="002222D2">
        <w:rPr>
          <w:rFonts w:ascii="Trebuchet MS" w:hAnsi="Trebuchet MS"/>
          <w:sz w:val="26"/>
          <w:szCs w:val="26"/>
          <w:lang w:val="en-US"/>
        </w:rPr>
        <w:t>_</w:t>
      </w:r>
      <w:r w:rsidRPr="003F44E3">
        <w:rPr>
          <w:rFonts w:ascii="Trebuchet MS" w:hAnsi="Trebuchet MS"/>
          <w:sz w:val="26"/>
          <w:szCs w:val="26"/>
          <w:lang w:val="en-US"/>
        </w:rPr>
        <w:t>_</w:t>
      </w:r>
      <w:r w:rsidR="00D93588">
        <w:rPr>
          <w:rFonts w:ascii="Trebuchet MS" w:hAnsi="Trebuchet MS"/>
          <w:color w:val="5B9BD5" w:themeColor="accent1"/>
          <w:sz w:val="26"/>
          <w:szCs w:val="26"/>
          <w:lang w:val="en"/>
        </w:rPr>
        <w:t>l</w:t>
      </w:r>
      <w:r w:rsidRPr="00B84706">
        <w:rPr>
          <w:rFonts w:ascii="Trebuchet MS" w:hAnsi="Trebuchet MS"/>
          <w:color w:val="5B9BD5" w:themeColor="accent1"/>
          <w:sz w:val="26"/>
          <w:szCs w:val="26"/>
          <w:lang w:val="en"/>
        </w:rPr>
        <w:t>int</w:t>
      </w:r>
      <w:r w:rsidR="00D93588">
        <w:rPr>
          <w:rFonts w:ascii="Trebuchet MS" w:hAnsi="Trebuchet MS"/>
          <w:color w:val="5B9BD5" w:themeColor="accent1"/>
          <w:sz w:val="26"/>
          <w:szCs w:val="26"/>
          <w:lang w:val="en"/>
        </w:rPr>
        <w:t>s</w:t>
      </w:r>
      <w:r w:rsidRPr="003F44E3">
        <w:rPr>
          <w:rFonts w:ascii="Trebuchet MS" w:hAnsi="Trebuchet MS"/>
          <w:sz w:val="26"/>
          <w:szCs w:val="26"/>
          <w:lang w:val="en-US"/>
        </w:rPr>
        <w:t>_</w:t>
      </w:r>
      <w:r w:rsidR="002222D2">
        <w:rPr>
          <w:rFonts w:ascii="Trebuchet MS" w:hAnsi="Trebuchet MS"/>
          <w:sz w:val="26"/>
          <w:szCs w:val="26"/>
          <w:lang w:val="en-US"/>
        </w:rPr>
        <w:t>__</w:t>
      </w:r>
      <w:r w:rsidRPr="003F44E3">
        <w:rPr>
          <w:rFonts w:ascii="Trebuchet MS" w:hAnsi="Trebuchet MS"/>
          <w:sz w:val="26"/>
          <w:szCs w:val="26"/>
          <w:lang w:val="en-US"/>
        </w:rPr>
        <w:t>___ dissolve. These _</w:t>
      </w:r>
      <w:r w:rsidR="002222D2">
        <w:rPr>
          <w:rFonts w:ascii="Trebuchet MS" w:hAnsi="Trebuchet MS"/>
          <w:sz w:val="26"/>
          <w:szCs w:val="26"/>
          <w:lang w:val="en-US"/>
        </w:rPr>
        <w:t>_____</w:t>
      </w:r>
      <w:r w:rsidRPr="003F44E3">
        <w:rPr>
          <w:rFonts w:ascii="Trebuchet MS" w:hAnsi="Trebuchet MS"/>
          <w:color w:val="5B9BD5" w:themeColor="accent1"/>
          <w:sz w:val="26"/>
          <w:szCs w:val="26"/>
          <w:lang w:val="en-US"/>
        </w:rPr>
        <w:t>plastic particles</w:t>
      </w:r>
      <w:r w:rsidRPr="003F44E3">
        <w:rPr>
          <w:rFonts w:ascii="Trebuchet MS" w:hAnsi="Trebuchet MS"/>
          <w:sz w:val="26"/>
          <w:szCs w:val="26"/>
          <w:lang w:val="en-US"/>
        </w:rPr>
        <w:t>___</w:t>
      </w:r>
      <w:r w:rsidR="002222D2">
        <w:rPr>
          <w:rFonts w:ascii="Trebuchet MS" w:hAnsi="Trebuchet MS"/>
          <w:sz w:val="26"/>
          <w:szCs w:val="26"/>
          <w:lang w:val="en-US"/>
        </w:rPr>
        <w:t>__</w:t>
      </w:r>
      <w:r w:rsidRPr="003F44E3">
        <w:rPr>
          <w:rFonts w:ascii="Trebuchet MS" w:hAnsi="Trebuchet MS"/>
          <w:sz w:val="26"/>
          <w:szCs w:val="26"/>
          <w:lang w:val="en-US"/>
        </w:rPr>
        <w:t xml:space="preserve">_ flow via the washing machine and its </w:t>
      </w:r>
      <w:r w:rsidR="002222D2">
        <w:rPr>
          <w:rFonts w:ascii="Trebuchet MS" w:hAnsi="Trebuchet MS"/>
          <w:sz w:val="26"/>
          <w:szCs w:val="26"/>
          <w:lang w:val="en-US"/>
        </w:rPr>
        <w:t>___</w:t>
      </w:r>
      <w:r w:rsidRPr="003F44E3">
        <w:rPr>
          <w:rFonts w:ascii="Trebuchet MS" w:hAnsi="Trebuchet MS"/>
          <w:sz w:val="26"/>
          <w:szCs w:val="26"/>
          <w:lang w:val="en-US"/>
        </w:rPr>
        <w:t>_</w:t>
      </w:r>
      <w:r>
        <w:rPr>
          <w:rFonts w:ascii="Trebuchet MS" w:hAnsi="Trebuchet MS"/>
          <w:color w:val="5B9BD5" w:themeColor="accent1"/>
          <w:sz w:val="26"/>
          <w:szCs w:val="26"/>
          <w:lang w:val="en-US"/>
        </w:rPr>
        <w:t>wastew</w:t>
      </w:r>
      <w:r w:rsidRPr="003F44E3">
        <w:rPr>
          <w:rFonts w:ascii="Trebuchet MS" w:hAnsi="Trebuchet MS"/>
          <w:color w:val="5B9BD5" w:themeColor="accent1"/>
          <w:sz w:val="26"/>
          <w:szCs w:val="26"/>
          <w:lang w:val="en-US"/>
        </w:rPr>
        <w:t>ater</w:t>
      </w:r>
      <w:r w:rsidRPr="003F44E3">
        <w:rPr>
          <w:rFonts w:ascii="Trebuchet MS" w:hAnsi="Trebuchet MS"/>
          <w:sz w:val="26"/>
          <w:szCs w:val="26"/>
          <w:lang w:val="en-US"/>
        </w:rPr>
        <w:t>_</w:t>
      </w:r>
      <w:r w:rsidR="002222D2">
        <w:rPr>
          <w:rFonts w:ascii="Trebuchet MS" w:hAnsi="Trebuchet MS"/>
          <w:sz w:val="26"/>
          <w:szCs w:val="26"/>
          <w:lang w:val="en-US"/>
        </w:rPr>
        <w:t>______</w:t>
      </w:r>
      <w:r w:rsidRPr="003F44E3">
        <w:rPr>
          <w:rFonts w:ascii="Trebuchet MS" w:hAnsi="Trebuchet MS"/>
          <w:sz w:val="26"/>
          <w:szCs w:val="26"/>
          <w:lang w:val="en-US"/>
        </w:rPr>
        <w:t xml:space="preserve"> into the </w:t>
      </w:r>
      <w:r w:rsidR="002222D2">
        <w:rPr>
          <w:rFonts w:ascii="Trebuchet MS" w:hAnsi="Trebuchet MS"/>
          <w:sz w:val="26"/>
          <w:szCs w:val="26"/>
          <w:lang w:val="en-US"/>
        </w:rPr>
        <w:t>_</w:t>
      </w:r>
      <w:r w:rsidR="005C75A0">
        <w:rPr>
          <w:rFonts w:ascii="Trebuchet MS" w:hAnsi="Trebuchet MS"/>
          <w:sz w:val="26"/>
          <w:szCs w:val="26"/>
          <w:lang w:val="en-US"/>
        </w:rPr>
        <w:t>__</w:t>
      </w:r>
      <w:r w:rsidRPr="003F44E3">
        <w:rPr>
          <w:rFonts w:ascii="Trebuchet MS" w:hAnsi="Trebuchet MS"/>
          <w:sz w:val="26"/>
          <w:szCs w:val="26"/>
          <w:lang w:val="en-US"/>
        </w:rPr>
        <w:t>__</w:t>
      </w:r>
      <w:r w:rsidRPr="003F44E3">
        <w:rPr>
          <w:rFonts w:ascii="Trebuchet MS" w:hAnsi="Trebuchet MS"/>
          <w:color w:val="5B9BD5" w:themeColor="accent1"/>
          <w:sz w:val="26"/>
          <w:szCs w:val="26"/>
          <w:lang w:val="en-US"/>
        </w:rPr>
        <w:t>sewage</w:t>
      </w:r>
      <w:r w:rsidR="005C75A0">
        <w:rPr>
          <w:rFonts w:ascii="Trebuchet MS" w:hAnsi="Trebuchet MS"/>
          <w:color w:val="5B9BD5" w:themeColor="accent1"/>
          <w:sz w:val="26"/>
          <w:szCs w:val="26"/>
          <w:lang w:val="en-US"/>
        </w:rPr>
        <w:t>___</w:t>
      </w:r>
      <w:r w:rsidRPr="003F44E3">
        <w:rPr>
          <w:rFonts w:ascii="Trebuchet MS" w:hAnsi="Trebuchet MS"/>
          <w:color w:val="5B9BD5" w:themeColor="accent1"/>
          <w:sz w:val="26"/>
          <w:szCs w:val="26"/>
          <w:lang w:val="en-US"/>
        </w:rPr>
        <w:t xml:space="preserve"> </w:t>
      </w:r>
      <w:r w:rsidR="005C75A0">
        <w:rPr>
          <w:rFonts w:ascii="Trebuchet MS" w:hAnsi="Trebuchet MS"/>
          <w:color w:val="5B9BD5" w:themeColor="accent1"/>
          <w:sz w:val="26"/>
          <w:szCs w:val="26"/>
          <w:lang w:val="en-US"/>
        </w:rPr>
        <w:t>___</w:t>
      </w:r>
      <w:r w:rsidRPr="003F44E3">
        <w:rPr>
          <w:rFonts w:ascii="Trebuchet MS" w:hAnsi="Trebuchet MS"/>
          <w:color w:val="5B9BD5" w:themeColor="accent1"/>
          <w:sz w:val="26"/>
          <w:szCs w:val="26"/>
          <w:lang w:val="en-US"/>
        </w:rPr>
        <w:t>treatment plant</w:t>
      </w:r>
      <w:r w:rsidRPr="003F44E3">
        <w:rPr>
          <w:rFonts w:ascii="Trebuchet MS" w:hAnsi="Trebuchet MS"/>
          <w:sz w:val="26"/>
          <w:szCs w:val="26"/>
          <w:lang w:val="en-US"/>
        </w:rPr>
        <w:t>_</w:t>
      </w:r>
      <w:r w:rsidR="002222D2">
        <w:rPr>
          <w:rFonts w:ascii="Trebuchet MS" w:hAnsi="Trebuchet MS"/>
          <w:sz w:val="26"/>
          <w:szCs w:val="26"/>
          <w:lang w:val="en-US"/>
        </w:rPr>
        <w:t>_____</w:t>
      </w:r>
      <w:r w:rsidRPr="003F44E3">
        <w:rPr>
          <w:rFonts w:ascii="Trebuchet MS" w:hAnsi="Trebuchet MS"/>
          <w:sz w:val="26"/>
          <w:szCs w:val="26"/>
          <w:lang w:val="en-US"/>
        </w:rPr>
        <w:t xml:space="preserve">_. </w:t>
      </w:r>
      <w:r w:rsidR="00D7226A" w:rsidRPr="0000456E">
        <w:rPr>
          <w:rFonts w:ascii="Trebuchet MS" w:hAnsi="Trebuchet MS"/>
          <w:sz w:val="28"/>
        </w:rPr>
        <w:t xml:space="preserve">The </w:t>
      </w:r>
      <w:r w:rsidR="002222D2">
        <w:rPr>
          <w:rFonts w:ascii="Trebuchet MS" w:hAnsi="Trebuchet MS"/>
          <w:sz w:val="28"/>
        </w:rPr>
        <w:t xml:space="preserve">sewage </w:t>
      </w:r>
      <w:r w:rsidR="00D7226A" w:rsidRPr="0000456E">
        <w:rPr>
          <w:rFonts w:ascii="Trebuchet MS" w:hAnsi="Trebuchet MS"/>
          <w:sz w:val="28"/>
        </w:rPr>
        <w:t>treatment pla</w:t>
      </w:r>
      <w:r w:rsidR="00D7226A">
        <w:rPr>
          <w:rFonts w:ascii="Trebuchet MS" w:hAnsi="Trebuchet MS"/>
          <w:sz w:val="28"/>
        </w:rPr>
        <w:t>nt cannot complet</w:t>
      </w:r>
      <w:r w:rsidR="00D7226A">
        <w:rPr>
          <w:rFonts w:ascii="Trebuchet MS" w:hAnsi="Trebuchet MS"/>
          <w:sz w:val="28"/>
        </w:rPr>
        <w:t>e</w:t>
      </w:r>
      <w:r w:rsidR="00D7226A">
        <w:rPr>
          <w:rFonts w:ascii="Trebuchet MS" w:hAnsi="Trebuchet MS"/>
          <w:sz w:val="28"/>
        </w:rPr>
        <w:t>ly retain the microplastics</w:t>
      </w:r>
      <w:r w:rsidR="00D7226A" w:rsidRPr="0000456E">
        <w:rPr>
          <w:rFonts w:ascii="Trebuchet MS" w:hAnsi="Trebuchet MS"/>
          <w:sz w:val="28"/>
        </w:rPr>
        <w:t xml:space="preserve">, so some </w:t>
      </w:r>
      <w:r w:rsidR="005C75A0">
        <w:rPr>
          <w:rFonts w:ascii="Trebuchet MS" w:hAnsi="Trebuchet MS"/>
          <w:sz w:val="28"/>
        </w:rPr>
        <w:t>s</w:t>
      </w:r>
      <w:r w:rsidR="00D7226A" w:rsidRPr="0000456E">
        <w:rPr>
          <w:rFonts w:ascii="Trebuchet MS" w:hAnsi="Trebuchet MS"/>
          <w:sz w:val="28"/>
        </w:rPr>
        <w:t>mall pl</w:t>
      </w:r>
      <w:r w:rsidR="00D7226A">
        <w:rPr>
          <w:rFonts w:ascii="Trebuchet MS" w:hAnsi="Trebuchet MS"/>
          <w:sz w:val="28"/>
        </w:rPr>
        <w:t>astic particles get into the _</w:t>
      </w:r>
      <w:r w:rsidR="002222D2">
        <w:rPr>
          <w:rFonts w:ascii="Trebuchet MS" w:hAnsi="Trebuchet MS"/>
          <w:sz w:val="28"/>
        </w:rPr>
        <w:t>___</w:t>
      </w:r>
      <w:r w:rsidR="00D7226A" w:rsidRPr="00172BF5">
        <w:rPr>
          <w:rFonts w:ascii="Trebuchet MS" w:hAnsi="Trebuchet MS"/>
          <w:color w:val="5B9BD5" w:themeColor="accent1"/>
          <w:sz w:val="28"/>
        </w:rPr>
        <w:t>environment</w:t>
      </w:r>
      <w:r w:rsidR="00D7226A">
        <w:rPr>
          <w:rFonts w:ascii="Trebuchet MS" w:hAnsi="Trebuchet MS"/>
          <w:sz w:val="28"/>
        </w:rPr>
        <w:t>___.</w:t>
      </w:r>
      <w:r w:rsidR="00D7226A" w:rsidRPr="0000456E">
        <w:rPr>
          <w:rFonts w:ascii="Trebuchet MS" w:hAnsi="Trebuchet MS"/>
          <w:sz w:val="28"/>
        </w:rPr>
        <w:t xml:space="preserve"> </w:t>
      </w:r>
      <w:r w:rsidRPr="00CC6951">
        <w:rPr>
          <w:rFonts w:ascii="Trebuchet MS" w:hAnsi="Trebuchet MS"/>
          <w:sz w:val="26"/>
          <w:szCs w:val="26"/>
          <w:lang w:val="en-US"/>
        </w:rPr>
        <w:br w:type="page"/>
      </w:r>
    </w:p>
    <w:p w14:paraId="64BB64FA" w14:textId="7ACCA312" w:rsidR="009E462C" w:rsidRPr="00771AA5" w:rsidRDefault="00AE37AC" w:rsidP="009E462C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b/>
          <w:noProof/>
          <w:color w:val="1F3864" w:themeColor="accent5" w:themeShade="80"/>
          <w:sz w:val="36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31616" behindDoc="0" locked="0" layoutInCell="1" allowOverlap="1" wp14:anchorId="239F285A" wp14:editId="7CD35053">
                <wp:simplePos x="0" y="0"/>
                <wp:positionH relativeFrom="column">
                  <wp:posOffset>4399084</wp:posOffset>
                </wp:positionH>
                <wp:positionV relativeFrom="paragraph">
                  <wp:posOffset>43278</wp:posOffset>
                </wp:positionV>
                <wp:extent cx="1532255" cy="801370"/>
                <wp:effectExtent l="0" t="0" r="0" b="0"/>
                <wp:wrapNone/>
                <wp:docPr id="286" name="Gruppieren 2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532255" cy="801370"/>
                          <a:chOff x="0" y="0"/>
                          <a:chExt cx="1532255" cy="801370"/>
                        </a:xfrm>
                      </wpg:grpSpPr>
                      <pic:pic xmlns:pic="http://schemas.openxmlformats.org/drawingml/2006/picture">
                        <pic:nvPicPr>
                          <pic:cNvPr id="287" name="Grafik 287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32255" cy="7112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152" name="Grafik 1152"/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622300" y="114300"/>
                            <a:ext cx="613410" cy="687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2F0F08A7" id="Gruppieren 286" o:spid="_x0000_s1026" style="position:absolute;margin-left:346.4pt;margin-top:3.4pt;width:120.65pt;height:63.1pt;z-index:251660800" coordsize="15322,801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">
                <v:shape id="Grafik 287" o:spid="_x0000_s1027" type="#_x0000_t75" style="position:absolute;width:15322;height:71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">
                  <v:imagedata r:id="rId192" o:title=""/>
                  <v:path arrowok="t"/>
                </v:shape>
                <v:shape id="Grafik 1152" o:spid="_x0000_s1028" type="#_x0000_t75" style="position:absolute;left:6223;top:1143;width:6134;height:68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">
                  <v:imagedata r:id="rId193" o:title=""/>
                  <v:path arrowok="t"/>
                </v:shape>
              </v:group>
            </w:pict>
          </mc:Fallback>
        </mc:AlternateConten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Station </w:t>
      </w:r>
      <w:r w:rsidR="00412DA8">
        <w:rPr>
          <w:rFonts w:ascii="Trebuchet MS" w:hAnsi="Trebuchet MS"/>
          <w:b/>
          <w:color w:val="1F3864" w:themeColor="accent5" w:themeShade="80"/>
          <w:sz w:val="36"/>
          <w:lang w:val="en-US"/>
        </w:rPr>
        <w:t>3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Mr. Experto looking for traces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br/>
      </w:r>
      <w:r w:rsidRPr="00771AA5">
        <w:rPr>
          <w:rFonts w:ascii="Trebuchet MS" w:hAnsi="Trebuchet MS"/>
          <w:b/>
          <w:color w:val="1F3864" w:themeColor="accent5" w:themeShade="80"/>
          <w:sz w:val="36"/>
          <w:lang w:val="en-US"/>
        </w:rPr>
        <w:t>in the drugstore</w:t>
      </w:r>
    </w:p>
    <w:p w14:paraId="041DAE7B" w14:textId="77777777" w:rsidR="009E462C" w:rsidRPr="00CC6951" w:rsidRDefault="009E462C" w:rsidP="009E462C">
      <w:pPr>
        <w:ind w:right="-284"/>
        <w:rPr>
          <w:rFonts w:ascii="Trebuchet MS" w:hAnsi="Trebuchet MS"/>
          <w:sz w:val="28"/>
          <w:lang w:val="en-US"/>
        </w:rPr>
      </w:pPr>
    </w:p>
    <w:p w14:paraId="01BB4821" w14:textId="77777777" w:rsidR="009E462C" w:rsidRPr="00CC6951" w:rsidRDefault="00AE37AC" w:rsidP="009E462C">
      <w:pPr>
        <w:ind w:right="-284"/>
        <w:rPr>
          <w:rFonts w:ascii="Trebuchet MS" w:hAnsi="Trebuchet MS"/>
          <w:sz w:val="28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32640" behindDoc="1" locked="0" layoutInCell="1" allowOverlap="1" wp14:anchorId="2A45FE5A" wp14:editId="19D13ED6">
            <wp:simplePos x="0" y="0"/>
            <wp:positionH relativeFrom="margin">
              <wp:align>left</wp:align>
            </wp:positionH>
            <wp:positionV relativeFrom="paragraph">
              <wp:posOffset>50165</wp:posOffset>
            </wp:positionV>
            <wp:extent cx="1435100" cy="1325880"/>
            <wp:effectExtent l="0" t="0" r="0" b="7620"/>
            <wp:wrapTight wrapText="bothSides">
              <wp:wrapPolygon edited="0">
                <wp:start x="0" y="0"/>
                <wp:lineTo x="0" y="21414"/>
                <wp:lineTo x="21218" y="21414"/>
                <wp:lineTo x="21218" y="0"/>
                <wp:lineTo x="0" y="0"/>
              </wp:wrapPolygon>
            </wp:wrapTight>
            <wp:docPr id="1027" name="Grafik 10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0384909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5100" cy="13258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C6951">
        <w:rPr>
          <w:rFonts w:ascii="Trebuchet MS" w:hAnsi="Trebuchet MS"/>
          <w:sz w:val="28"/>
          <w:u w:val="single"/>
          <w:lang w:val="en-US"/>
        </w:rPr>
        <w:t>Task:</w:t>
      </w:r>
      <w:r w:rsidRPr="00CC6951">
        <w:rPr>
          <w:rFonts w:ascii="Trebuchet MS" w:hAnsi="Trebuchet MS"/>
          <w:sz w:val="28"/>
          <w:lang w:val="en-US"/>
        </w:rPr>
        <w:t xml:space="preserve"> </w:t>
      </w:r>
    </w:p>
    <w:p w14:paraId="08CACA3F" w14:textId="77777777" w:rsidR="009E462C" w:rsidRPr="00D01F14" w:rsidRDefault="00AE37AC" w:rsidP="009E462C">
      <w:pPr>
        <w:ind w:right="-284"/>
        <w:rPr>
          <w:rFonts w:ascii="Trebuchet MS" w:hAnsi="Trebuchet MS"/>
          <w:sz w:val="26"/>
          <w:szCs w:val="26"/>
          <w:lang w:val="en"/>
        </w:rPr>
      </w:pPr>
      <w:r w:rsidRPr="00D01F14">
        <w:rPr>
          <w:rFonts w:ascii="Trebuchet MS" w:hAnsi="Trebuchet MS"/>
          <w:sz w:val="26"/>
          <w:szCs w:val="26"/>
          <w:lang w:val="en"/>
        </w:rPr>
        <w:t>Mr. Experto has recently been shopping in the drugstore.</w:t>
      </w:r>
    </w:p>
    <w:p w14:paraId="66BD8577" w14:textId="77777777" w:rsidR="009E462C" w:rsidRPr="00CC6951" w:rsidRDefault="00AE37AC" w:rsidP="009E462C">
      <w:pPr>
        <w:ind w:right="-284"/>
        <w:rPr>
          <w:rFonts w:ascii="Trebuchet MS" w:hAnsi="Trebuchet MS"/>
          <w:sz w:val="26"/>
          <w:szCs w:val="26"/>
          <w:lang w:val="en-US"/>
        </w:rPr>
      </w:pPr>
      <w:r w:rsidRPr="00D01F14">
        <w:rPr>
          <w:rFonts w:ascii="Trebuchet MS" w:hAnsi="Trebuchet MS"/>
          <w:sz w:val="26"/>
          <w:szCs w:val="26"/>
          <w:lang w:val="en"/>
        </w:rPr>
        <w:t>Look at the ingredients of the purchased items and use the plastic list to identify the products that contain plastic. Write down these articles.</w:t>
      </w:r>
    </w:p>
    <w:p w14:paraId="0FB60801" w14:textId="77777777" w:rsidR="009E462C" w:rsidRPr="00CC6951" w:rsidRDefault="00AE37AC" w:rsidP="009E462C">
      <w:pPr>
        <w:ind w:right="-284"/>
        <w:jc w:val="both"/>
        <w:rPr>
          <w:rFonts w:ascii="Trebuchet MS" w:hAnsi="Trebuchet MS"/>
          <w:noProof/>
          <w:sz w:val="28"/>
          <w:lang w:val="en-US" w:eastAsia="de-DE"/>
        </w:rPr>
      </w:pPr>
      <w:r w:rsidRPr="00D01F14">
        <w:rPr>
          <w:rFonts w:ascii="Trebuchet MS" w:hAnsi="Trebuchet MS"/>
          <w:noProof/>
          <w:sz w:val="28"/>
          <w:lang w:val="en" w:eastAsia="de-DE"/>
        </w:rPr>
        <w:t>Share the work in the group and then exchange it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506"/>
        <w:gridCol w:w="1535"/>
        <w:gridCol w:w="1535"/>
      </w:tblGrid>
      <w:tr w:rsidR="0066661B" w14:paraId="1F748FB7" w14:textId="77777777" w:rsidTr="009B2EDC">
        <w:trPr>
          <w:jc w:val="center"/>
        </w:trPr>
        <w:tc>
          <w:tcPr>
            <w:tcW w:w="4506" w:type="dxa"/>
          </w:tcPr>
          <w:p w14:paraId="555DDA7D" w14:textId="77777777" w:rsidR="009E462C" w:rsidRDefault="00AE37AC" w:rsidP="009B2EDC">
            <w:pPr>
              <w:spacing w:line="360" w:lineRule="auto"/>
              <w:rPr>
                <w:rFonts w:ascii="Trebuchet MS" w:hAnsi="Trebuchet MS"/>
                <w:sz w:val="28"/>
              </w:rPr>
            </w:pPr>
            <w:r>
              <w:rPr>
                <w:rFonts w:ascii="Trebuchet MS" w:hAnsi="Trebuchet MS"/>
                <w:sz w:val="28"/>
              </w:rPr>
              <w:t>Article</w:t>
            </w:r>
          </w:p>
        </w:tc>
        <w:tc>
          <w:tcPr>
            <w:tcW w:w="3070" w:type="dxa"/>
            <w:gridSpan w:val="2"/>
          </w:tcPr>
          <w:p w14:paraId="0C93DC3C" w14:textId="77777777" w:rsidR="009E462C" w:rsidRDefault="00AE37AC" w:rsidP="009B2EDC">
            <w:pPr>
              <w:spacing w:line="360" w:lineRule="auto"/>
              <w:jc w:val="center"/>
              <w:rPr>
                <w:rFonts w:ascii="Trebuchet MS" w:hAnsi="Trebuchet MS"/>
                <w:sz w:val="28"/>
              </w:rPr>
            </w:pPr>
            <w:r>
              <w:rPr>
                <w:rFonts w:ascii="Trebuchet MS" w:hAnsi="Trebuchet MS"/>
                <w:sz w:val="28"/>
              </w:rPr>
              <w:t>Plastic contained?</w:t>
            </w:r>
          </w:p>
        </w:tc>
      </w:tr>
      <w:tr w:rsidR="0066661B" w14:paraId="65D7990E" w14:textId="77777777" w:rsidTr="009B2EDC">
        <w:trPr>
          <w:trHeight w:val="510"/>
          <w:jc w:val="center"/>
        </w:trPr>
        <w:tc>
          <w:tcPr>
            <w:tcW w:w="4506" w:type="dxa"/>
          </w:tcPr>
          <w:p w14:paraId="55BA0F82" w14:textId="77777777" w:rsidR="009E462C" w:rsidRPr="00717B3C" w:rsidRDefault="00AE37AC" w:rsidP="009B2EDC">
            <w:pPr>
              <w:spacing w:line="360" w:lineRule="auto"/>
              <w:rPr>
                <w:rFonts w:ascii="Trebuchet MS" w:hAnsi="Trebuchet MS"/>
                <w:color w:val="5B9BD5" w:themeColor="accent1"/>
                <w:sz w:val="28"/>
              </w:rPr>
            </w:pPr>
            <w:r>
              <w:rPr>
                <w:rFonts w:ascii="Trebuchet MS" w:hAnsi="Trebuchet MS"/>
                <w:color w:val="5B9BD5" w:themeColor="accent1"/>
                <w:sz w:val="28"/>
              </w:rPr>
              <w:t>Examples of drugstore articles:</w:t>
            </w:r>
          </w:p>
        </w:tc>
        <w:tc>
          <w:tcPr>
            <w:tcW w:w="1535" w:type="dxa"/>
          </w:tcPr>
          <w:p w14:paraId="5DF1D8A0" w14:textId="77777777" w:rsidR="009E462C" w:rsidRPr="005101AD" w:rsidRDefault="00AE37AC" w:rsidP="009B2EDC">
            <w:pPr>
              <w:spacing w:line="360" w:lineRule="auto"/>
              <w:jc w:val="center"/>
              <w:rPr>
                <w:rFonts w:ascii="Trebuchet MS" w:hAnsi="Trebuchet MS"/>
                <w:sz w:val="28"/>
              </w:rPr>
            </w:pPr>
            <w:r w:rsidRPr="005101AD">
              <w:rPr>
                <w:rFonts w:ascii="Trebuchet MS" w:hAnsi="Trebuchet MS"/>
                <w:sz w:val="28"/>
              </w:rPr>
              <w:t>YES</w:t>
            </w:r>
          </w:p>
        </w:tc>
        <w:tc>
          <w:tcPr>
            <w:tcW w:w="1535" w:type="dxa"/>
          </w:tcPr>
          <w:p w14:paraId="22104945" w14:textId="77777777" w:rsidR="009E462C" w:rsidRPr="005101AD" w:rsidRDefault="00AE37AC" w:rsidP="009B2EDC">
            <w:pPr>
              <w:spacing w:line="360" w:lineRule="auto"/>
              <w:jc w:val="center"/>
              <w:rPr>
                <w:rFonts w:ascii="Trebuchet MS" w:hAnsi="Trebuchet MS"/>
                <w:sz w:val="28"/>
              </w:rPr>
            </w:pPr>
            <w:r w:rsidRPr="005101AD">
              <w:rPr>
                <w:rFonts w:ascii="Trebuchet MS" w:hAnsi="Trebuchet MS"/>
                <w:sz w:val="28"/>
              </w:rPr>
              <w:t>NO</w:t>
            </w:r>
          </w:p>
        </w:tc>
      </w:tr>
      <w:tr w:rsidR="0066661B" w14:paraId="08BC441F" w14:textId="77777777" w:rsidTr="009B2EDC">
        <w:trPr>
          <w:trHeight w:val="510"/>
          <w:jc w:val="center"/>
        </w:trPr>
        <w:tc>
          <w:tcPr>
            <w:tcW w:w="4506" w:type="dxa"/>
          </w:tcPr>
          <w:p w14:paraId="1B17A8BF" w14:textId="77777777" w:rsidR="009E462C" w:rsidRPr="00717B3C" w:rsidRDefault="00AE37AC" w:rsidP="009B2EDC">
            <w:pPr>
              <w:spacing w:line="360" w:lineRule="auto"/>
              <w:rPr>
                <w:rFonts w:ascii="Trebuchet MS" w:hAnsi="Trebuchet MS"/>
                <w:color w:val="5B9BD5" w:themeColor="accent1"/>
                <w:sz w:val="28"/>
              </w:rPr>
            </w:pPr>
            <w:r>
              <w:rPr>
                <w:rFonts w:ascii="Trebuchet MS" w:hAnsi="Trebuchet MS"/>
                <w:color w:val="5B9BD5" w:themeColor="accent1"/>
                <w:sz w:val="28"/>
              </w:rPr>
              <w:t xml:space="preserve">Toothpaste </w:t>
            </w:r>
            <w:r w:rsidRPr="00870769">
              <w:rPr>
                <w:rFonts w:ascii="Trebuchet MS" w:hAnsi="Trebuchet MS"/>
                <w:color w:val="5B9BD5" w:themeColor="accent1"/>
                <w:sz w:val="16"/>
              </w:rPr>
              <w:t>(</w:t>
            </w:r>
            <w:r>
              <w:rPr>
                <w:rFonts w:ascii="Trebuchet MS" w:hAnsi="Trebuchet MS"/>
                <w:color w:val="5B9BD5" w:themeColor="accent1"/>
                <w:sz w:val="16"/>
              </w:rPr>
              <w:t xml:space="preserve">Rossmann: </w:t>
            </w:r>
            <w:r w:rsidRPr="00870769">
              <w:rPr>
                <w:rFonts w:ascii="Trebuchet MS" w:hAnsi="Trebuchet MS"/>
                <w:color w:val="5B9BD5" w:themeColor="accent1"/>
                <w:sz w:val="16"/>
              </w:rPr>
              <w:t>P</w:t>
            </w:r>
            <w:r>
              <w:rPr>
                <w:rFonts w:ascii="Trebuchet MS" w:hAnsi="Trebuchet MS"/>
                <w:color w:val="5B9BD5" w:themeColor="accent1"/>
                <w:sz w:val="16"/>
              </w:rPr>
              <w:t>erlodent med, Sensitiv</w:t>
            </w:r>
            <w:r w:rsidRPr="00870769">
              <w:rPr>
                <w:rFonts w:ascii="Trebuchet MS" w:hAnsi="Trebuchet MS"/>
                <w:color w:val="5B9BD5" w:themeColor="accent1"/>
                <w:sz w:val="16"/>
              </w:rPr>
              <w:t>)</w:t>
            </w:r>
          </w:p>
        </w:tc>
        <w:tc>
          <w:tcPr>
            <w:tcW w:w="1535" w:type="dxa"/>
          </w:tcPr>
          <w:p w14:paraId="75B1681F" w14:textId="77777777" w:rsidR="009E462C" w:rsidRPr="00717B3C" w:rsidRDefault="009E462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</w:p>
        </w:tc>
        <w:tc>
          <w:tcPr>
            <w:tcW w:w="1535" w:type="dxa"/>
          </w:tcPr>
          <w:p w14:paraId="31F46B11" w14:textId="77777777" w:rsidR="009E462C" w:rsidRPr="00717B3C" w:rsidRDefault="00AE37A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  <w:r>
              <w:rPr>
                <w:rFonts w:ascii="Trebuchet MS" w:hAnsi="Trebuchet MS"/>
                <w:color w:val="5B9BD5" w:themeColor="accent1"/>
                <w:sz w:val="28"/>
              </w:rPr>
              <w:t>X</w:t>
            </w:r>
          </w:p>
        </w:tc>
      </w:tr>
      <w:tr w:rsidR="0066661B" w14:paraId="34C32A89" w14:textId="77777777" w:rsidTr="009B2EDC">
        <w:trPr>
          <w:trHeight w:val="510"/>
          <w:jc w:val="center"/>
        </w:trPr>
        <w:tc>
          <w:tcPr>
            <w:tcW w:w="4506" w:type="dxa"/>
          </w:tcPr>
          <w:p w14:paraId="398DFDAD" w14:textId="77777777" w:rsidR="009E462C" w:rsidRPr="005E5354" w:rsidRDefault="00AE37AC" w:rsidP="009B2EDC">
            <w:pPr>
              <w:spacing w:line="360" w:lineRule="auto"/>
              <w:rPr>
                <w:rFonts w:ascii="Trebuchet MS" w:hAnsi="Trebuchet MS"/>
                <w:color w:val="5B9BD5" w:themeColor="accent1"/>
                <w:sz w:val="28"/>
                <w:lang w:val="en-US"/>
              </w:rPr>
            </w:pPr>
            <w:r w:rsidRPr="005E5354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 xml:space="preserve">Eyeshadow </w:t>
            </w:r>
            <w:r w:rsidRPr="005E5354">
              <w:rPr>
                <w:rFonts w:ascii="Trebuchet MS" w:hAnsi="Trebuchet MS"/>
                <w:color w:val="5B9BD5" w:themeColor="accent1"/>
                <w:sz w:val="16"/>
                <w:lang w:val="en-US"/>
              </w:rPr>
              <w:t>(Catrice: The Fresh Nude Collection Eyeshadow Palette)</w:t>
            </w:r>
          </w:p>
        </w:tc>
        <w:tc>
          <w:tcPr>
            <w:tcW w:w="1535" w:type="dxa"/>
          </w:tcPr>
          <w:p w14:paraId="1749BA54" w14:textId="77777777" w:rsidR="009E462C" w:rsidRPr="00717B3C" w:rsidRDefault="00AE37A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  <w:r>
              <w:rPr>
                <w:rFonts w:ascii="Trebuchet MS" w:hAnsi="Trebuchet MS"/>
                <w:color w:val="5B9BD5" w:themeColor="accent1"/>
                <w:sz w:val="28"/>
              </w:rPr>
              <w:t>X</w:t>
            </w:r>
          </w:p>
        </w:tc>
        <w:tc>
          <w:tcPr>
            <w:tcW w:w="1535" w:type="dxa"/>
          </w:tcPr>
          <w:p w14:paraId="027DF240" w14:textId="77777777" w:rsidR="009E462C" w:rsidRPr="00717B3C" w:rsidRDefault="009E462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</w:p>
        </w:tc>
      </w:tr>
      <w:tr w:rsidR="0066661B" w14:paraId="5B27C2CC" w14:textId="77777777" w:rsidTr="009B2EDC">
        <w:trPr>
          <w:trHeight w:val="510"/>
          <w:jc w:val="center"/>
        </w:trPr>
        <w:tc>
          <w:tcPr>
            <w:tcW w:w="4506" w:type="dxa"/>
          </w:tcPr>
          <w:p w14:paraId="3E43A6D5" w14:textId="77777777" w:rsidR="009E462C" w:rsidRPr="005E5354" w:rsidRDefault="00AE37AC" w:rsidP="009B2EDC">
            <w:pPr>
              <w:spacing w:line="360" w:lineRule="auto"/>
              <w:rPr>
                <w:rFonts w:ascii="Trebuchet MS" w:hAnsi="Trebuchet MS"/>
                <w:color w:val="5B9BD5" w:themeColor="accent1"/>
                <w:sz w:val="28"/>
                <w:lang w:val="en-US"/>
              </w:rPr>
            </w:pPr>
            <w:r w:rsidRPr="005E5354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 xml:space="preserve">Make-Up </w:t>
            </w:r>
            <w:r w:rsidRPr="005E5354">
              <w:rPr>
                <w:rFonts w:ascii="Trebuchet MS" w:hAnsi="Trebuchet MS"/>
                <w:color w:val="5B9BD5" w:themeColor="accent1"/>
                <w:sz w:val="16"/>
                <w:lang w:val="en-US"/>
              </w:rPr>
              <w:t>(Maybelline: Fit me, Matte+Poreless, 120)</w:t>
            </w:r>
          </w:p>
        </w:tc>
        <w:tc>
          <w:tcPr>
            <w:tcW w:w="1535" w:type="dxa"/>
          </w:tcPr>
          <w:p w14:paraId="44641AC9" w14:textId="77777777" w:rsidR="009E462C" w:rsidRPr="00717B3C" w:rsidRDefault="00AE37A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  <w:r>
              <w:rPr>
                <w:rFonts w:ascii="Trebuchet MS" w:hAnsi="Trebuchet MS"/>
                <w:color w:val="5B9BD5" w:themeColor="accent1"/>
                <w:sz w:val="28"/>
              </w:rPr>
              <w:t>X</w:t>
            </w:r>
          </w:p>
        </w:tc>
        <w:tc>
          <w:tcPr>
            <w:tcW w:w="1535" w:type="dxa"/>
          </w:tcPr>
          <w:p w14:paraId="4F646FF4" w14:textId="77777777" w:rsidR="009E462C" w:rsidRPr="00717B3C" w:rsidRDefault="009E462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</w:p>
        </w:tc>
      </w:tr>
      <w:tr w:rsidR="0066661B" w14:paraId="547E3850" w14:textId="77777777" w:rsidTr="009B2EDC">
        <w:trPr>
          <w:trHeight w:val="510"/>
          <w:jc w:val="center"/>
        </w:trPr>
        <w:tc>
          <w:tcPr>
            <w:tcW w:w="4506" w:type="dxa"/>
          </w:tcPr>
          <w:p w14:paraId="1F69002D" w14:textId="77777777" w:rsidR="009E462C" w:rsidRPr="005E5354" w:rsidRDefault="00AE37AC" w:rsidP="009B2EDC">
            <w:pPr>
              <w:spacing w:line="360" w:lineRule="auto"/>
              <w:rPr>
                <w:rFonts w:ascii="Trebuchet MS" w:hAnsi="Trebuchet MS"/>
                <w:color w:val="5B9BD5" w:themeColor="accent1"/>
                <w:sz w:val="28"/>
                <w:lang w:val="en-US"/>
              </w:rPr>
            </w:pPr>
            <w:r w:rsidRPr="005E5354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 xml:space="preserve">Detergent </w:t>
            </w:r>
            <w:r w:rsidRPr="005E5354">
              <w:rPr>
                <w:rFonts w:ascii="Trebuchet MS" w:hAnsi="Trebuchet MS"/>
                <w:color w:val="5B9BD5" w:themeColor="accent1"/>
                <w:sz w:val="16"/>
                <w:lang w:val="en-US"/>
              </w:rPr>
              <w:t>(Ariel: heavy-duty detergent)</w:t>
            </w:r>
          </w:p>
        </w:tc>
        <w:tc>
          <w:tcPr>
            <w:tcW w:w="1535" w:type="dxa"/>
          </w:tcPr>
          <w:p w14:paraId="1A387FB0" w14:textId="77777777" w:rsidR="009E462C" w:rsidRPr="005E5354" w:rsidRDefault="009E462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  <w:lang w:val="en-US"/>
              </w:rPr>
            </w:pPr>
          </w:p>
        </w:tc>
        <w:tc>
          <w:tcPr>
            <w:tcW w:w="1535" w:type="dxa"/>
          </w:tcPr>
          <w:p w14:paraId="04874567" w14:textId="77777777" w:rsidR="009E462C" w:rsidRPr="00717B3C" w:rsidRDefault="00AE37A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  <w:r>
              <w:rPr>
                <w:rFonts w:ascii="Trebuchet MS" w:hAnsi="Trebuchet MS"/>
                <w:color w:val="5B9BD5" w:themeColor="accent1"/>
                <w:sz w:val="28"/>
              </w:rPr>
              <w:t>X</w:t>
            </w:r>
          </w:p>
        </w:tc>
      </w:tr>
      <w:tr w:rsidR="0066661B" w14:paraId="506F7280" w14:textId="77777777" w:rsidTr="009B2EDC">
        <w:trPr>
          <w:trHeight w:val="510"/>
          <w:jc w:val="center"/>
        </w:trPr>
        <w:tc>
          <w:tcPr>
            <w:tcW w:w="4506" w:type="dxa"/>
          </w:tcPr>
          <w:p w14:paraId="0943423D" w14:textId="77777777" w:rsidR="009E462C" w:rsidRPr="005E5354" w:rsidRDefault="00AE37AC" w:rsidP="009B2EDC">
            <w:pPr>
              <w:spacing w:line="360" w:lineRule="auto"/>
              <w:rPr>
                <w:rFonts w:ascii="Trebuchet MS" w:hAnsi="Trebuchet MS"/>
                <w:color w:val="5B9BD5" w:themeColor="accent1"/>
                <w:sz w:val="16"/>
                <w:lang w:val="en-US"/>
              </w:rPr>
            </w:pPr>
            <w:r w:rsidRPr="005E5354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 xml:space="preserve">Washing Gel </w:t>
            </w:r>
            <w:r w:rsidRPr="005E5354">
              <w:rPr>
                <w:rFonts w:ascii="Trebuchet MS" w:hAnsi="Trebuchet MS"/>
                <w:color w:val="5B9BD5" w:themeColor="accent1"/>
                <w:sz w:val="16"/>
                <w:lang w:val="en-US"/>
              </w:rPr>
              <w:t xml:space="preserve">(Balea: </w:t>
            </w:r>
            <w:r w:rsidRPr="005101AD">
              <w:rPr>
                <w:rFonts w:ascii="Trebuchet MS" w:hAnsi="Trebuchet MS"/>
                <w:color w:val="5B9BD5" w:themeColor="accent1"/>
                <w:sz w:val="16"/>
                <w:lang w:val="en"/>
              </w:rPr>
              <w:t>Clarifying wash gel with fruit acid, combination skin</w:t>
            </w:r>
            <w:r w:rsidRPr="005E5354">
              <w:rPr>
                <w:rFonts w:ascii="Trebuchet MS" w:hAnsi="Trebuchet MS"/>
                <w:color w:val="5B9BD5" w:themeColor="accent1"/>
                <w:sz w:val="16"/>
                <w:lang w:val="en-US"/>
              </w:rPr>
              <w:t>)</w:t>
            </w:r>
          </w:p>
        </w:tc>
        <w:tc>
          <w:tcPr>
            <w:tcW w:w="1535" w:type="dxa"/>
          </w:tcPr>
          <w:p w14:paraId="7450C439" w14:textId="77777777" w:rsidR="009E462C" w:rsidRPr="005E5354" w:rsidRDefault="009E462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  <w:lang w:val="en-US"/>
              </w:rPr>
            </w:pPr>
          </w:p>
        </w:tc>
        <w:tc>
          <w:tcPr>
            <w:tcW w:w="1535" w:type="dxa"/>
          </w:tcPr>
          <w:p w14:paraId="5984A309" w14:textId="77777777" w:rsidR="009E462C" w:rsidRPr="00717B3C" w:rsidRDefault="00AE37A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  <w:r>
              <w:rPr>
                <w:rFonts w:ascii="Trebuchet MS" w:hAnsi="Trebuchet MS"/>
                <w:color w:val="5B9BD5" w:themeColor="accent1"/>
                <w:sz w:val="28"/>
              </w:rPr>
              <w:t>X</w:t>
            </w:r>
          </w:p>
        </w:tc>
      </w:tr>
      <w:tr w:rsidR="0066661B" w14:paraId="76D96CE2" w14:textId="77777777" w:rsidTr="009B2EDC">
        <w:trPr>
          <w:trHeight w:val="510"/>
          <w:jc w:val="center"/>
        </w:trPr>
        <w:tc>
          <w:tcPr>
            <w:tcW w:w="4506" w:type="dxa"/>
          </w:tcPr>
          <w:p w14:paraId="5E88775C" w14:textId="1798DB0F" w:rsidR="009E462C" w:rsidRPr="005E5354" w:rsidRDefault="00AE37AC">
            <w:pPr>
              <w:spacing w:line="360" w:lineRule="auto"/>
              <w:rPr>
                <w:rFonts w:ascii="Trebuchet MS" w:hAnsi="Trebuchet MS"/>
                <w:color w:val="5B9BD5" w:themeColor="accent1"/>
                <w:sz w:val="16"/>
                <w:lang w:val="en-US"/>
              </w:rPr>
            </w:pPr>
            <w:r w:rsidRPr="005E5354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>S</w:t>
            </w:r>
            <w:r w:rsidR="00FA522D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>oap</w:t>
            </w:r>
            <w:r w:rsidRPr="005E5354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 xml:space="preserve"> </w:t>
            </w:r>
            <w:r w:rsidRPr="005E5354">
              <w:rPr>
                <w:rFonts w:ascii="Trebuchet MS" w:hAnsi="Trebuchet MS"/>
                <w:color w:val="5B9BD5" w:themeColor="accent1"/>
                <w:sz w:val="16"/>
                <w:lang w:val="en-US"/>
              </w:rPr>
              <w:t xml:space="preserve">(Balea: </w:t>
            </w:r>
            <w:r w:rsidRPr="005101AD">
              <w:rPr>
                <w:rFonts w:ascii="Trebuchet MS" w:hAnsi="Trebuchet MS"/>
                <w:color w:val="5B9BD5" w:themeColor="accent1"/>
                <w:sz w:val="16"/>
                <w:lang w:val="en"/>
              </w:rPr>
              <w:t>Savona Cream Soap: Milk &amp; Honey</w:t>
            </w:r>
            <w:r w:rsidRPr="005E5354">
              <w:rPr>
                <w:rFonts w:ascii="Trebuchet MS" w:hAnsi="Trebuchet MS"/>
                <w:color w:val="5B9BD5" w:themeColor="accent1"/>
                <w:sz w:val="16"/>
                <w:lang w:val="en-US"/>
              </w:rPr>
              <w:t>)</w:t>
            </w:r>
          </w:p>
        </w:tc>
        <w:tc>
          <w:tcPr>
            <w:tcW w:w="1535" w:type="dxa"/>
          </w:tcPr>
          <w:p w14:paraId="3457DC9D" w14:textId="77777777" w:rsidR="009E462C" w:rsidRPr="005E5354" w:rsidRDefault="009E462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  <w:lang w:val="en-US"/>
              </w:rPr>
            </w:pPr>
          </w:p>
        </w:tc>
        <w:tc>
          <w:tcPr>
            <w:tcW w:w="1535" w:type="dxa"/>
          </w:tcPr>
          <w:p w14:paraId="29B744DC" w14:textId="77777777" w:rsidR="009E462C" w:rsidRPr="00717B3C" w:rsidRDefault="00AE37A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  <w:r>
              <w:rPr>
                <w:rFonts w:ascii="Trebuchet MS" w:hAnsi="Trebuchet MS"/>
                <w:color w:val="5B9BD5" w:themeColor="accent1"/>
                <w:sz w:val="28"/>
              </w:rPr>
              <w:t>X</w:t>
            </w:r>
          </w:p>
        </w:tc>
      </w:tr>
      <w:tr w:rsidR="0066661B" w14:paraId="52917D2C" w14:textId="77777777" w:rsidTr="009B2EDC">
        <w:trPr>
          <w:trHeight w:val="510"/>
          <w:jc w:val="center"/>
        </w:trPr>
        <w:tc>
          <w:tcPr>
            <w:tcW w:w="4506" w:type="dxa"/>
          </w:tcPr>
          <w:p w14:paraId="0E330674" w14:textId="5E18891E" w:rsidR="009E462C" w:rsidRPr="005E5354" w:rsidRDefault="00AE37AC">
            <w:pPr>
              <w:spacing w:line="360" w:lineRule="auto"/>
              <w:rPr>
                <w:rFonts w:ascii="Trebuchet MS" w:hAnsi="Trebuchet MS"/>
                <w:color w:val="5B9BD5" w:themeColor="accent1"/>
                <w:sz w:val="28"/>
                <w:lang w:val="en-US"/>
              </w:rPr>
            </w:pPr>
            <w:r w:rsidRPr="005E5354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>P</w:t>
            </w:r>
            <w:r w:rsidR="00FA522D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>owder</w:t>
            </w:r>
            <w:r w:rsidRPr="005E5354">
              <w:rPr>
                <w:rFonts w:ascii="Trebuchet MS" w:hAnsi="Trebuchet MS"/>
                <w:color w:val="5B9BD5" w:themeColor="accent1"/>
                <w:sz w:val="28"/>
                <w:lang w:val="en-US"/>
              </w:rPr>
              <w:t xml:space="preserve"> </w:t>
            </w:r>
            <w:r w:rsidRPr="005E5354">
              <w:rPr>
                <w:rFonts w:ascii="Trebuchet MS" w:hAnsi="Trebuchet MS"/>
                <w:color w:val="5B9BD5" w:themeColor="accent1"/>
                <w:sz w:val="16"/>
                <w:lang w:val="en-US"/>
              </w:rPr>
              <w:t>(Manhatten: Soft Compact Powder, Natural Look, Naturelle)</w:t>
            </w:r>
          </w:p>
        </w:tc>
        <w:tc>
          <w:tcPr>
            <w:tcW w:w="1535" w:type="dxa"/>
          </w:tcPr>
          <w:p w14:paraId="568B366E" w14:textId="77777777" w:rsidR="009E462C" w:rsidRDefault="00AE37A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  <w:r>
              <w:rPr>
                <w:rFonts w:ascii="Trebuchet MS" w:hAnsi="Trebuchet MS"/>
                <w:color w:val="5B9BD5" w:themeColor="accent1"/>
                <w:sz w:val="28"/>
              </w:rPr>
              <w:t>X</w:t>
            </w:r>
          </w:p>
        </w:tc>
        <w:tc>
          <w:tcPr>
            <w:tcW w:w="1535" w:type="dxa"/>
          </w:tcPr>
          <w:p w14:paraId="35B3ECD5" w14:textId="77777777" w:rsidR="009E462C" w:rsidRPr="00717B3C" w:rsidRDefault="009E462C" w:rsidP="009B2EDC">
            <w:pPr>
              <w:spacing w:line="360" w:lineRule="auto"/>
              <w:jc w:val="center"/>
              <w:rPr>
                <w:rFonts w:ascii="Trebuchet MS" w:hAnsi="Trebuchet MS"/>
                <w:color w:val="5B9BD5" w:themeColor="accent1"/>
                <w:sz w:val="28"/>
              </w:rPr>
            </w:pPr>
          </w:p>
        </w:tc>
      </w:tr>
    </w:tbl>
    <w:p w14:paraId="327BDA00" w14:textId="77777777" w:rsidR="009E462C" w:rsidRDefault="00AE37AC" w:rsidP="009E462C">
      <w:pPr>
        <w:spacing w:line="360" w:lineRule="auto"/>
        <w:ind w:right="-284"/>
        <w:rPr>
          <w:rFonts w:ascii="Trebuchet MS" w:hAnsi="Trebuchet MS"/>
          <w:b/>
          <w:sz w:val="28"/>
          <w:u w:val="single"/>
        </w:rPr>
      </w:pPr>
      <w:r>
        <w:rPr>
          <w:rFonts w:ascii="Trebuchet MS" w:hAnsi="Trebuchet MS"/>
          <w:noProof/>
          <w:sz w:val="28"/>
          <w:lang w:val="en-US"/>
        </w:rPr>
        <mc:AlternateContent>
          <mc:Choice Requires="wps">
            <w:drawing>
              <wp:anchor distT="0" distB="0" distL="114300" distR="114300" simplePos="0" relativeHeight="251616256" behindDoc="0" locked="0" layoutInCell="1" allowOverlap="1" wp14:anchorId="39FFBBD1" wp14:editId="0B6447A0">
                <wp:simplePos x="0" y="0"/>
                <wp:positionH relativeFrom="margin">
                  <wp:posOffset>-116024</wp:posOffset>
                </wp:positionH>
                <wp:positionV relativeFrom="paragraph">
                  <wp:posOffset>268061</wp:posOffset>
                </wp:positionV>
                <wp:extent cx="6161315" cy="1404257"/>
                <wp:effectExtent l="0" t="0" r="11430" b="24765"/>
                <wp:wrapNone/>
                <wp:docPr id="1163" name="Rechteck 11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61315" cy="1404257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7E633D5C" id="Rechteck 1163" o:spid="_x0000_s1026" style="position:absolute;margin-left:-9.15pt;margin-top:21.1pt;width:485.15pt;height:110.55pt;z-index:2518507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" filled="f" strokecolor="black [3213]" strokeweight="1pt">
                <w10:wrap anchorx="margin"/>
              </v:rect>
            </w:pict>
          </mc:Fallback>
        </mc:AlternateContent>
      </w:r>
      <w:r w:rsidRPr="00977E50">
        <w:rPr>
          <w:rFonts w:ascii="Trebuchet MS" w:hAnsi="Trebuchet MS"/>
          <w:noProof/>
          <w:sz w:val="28"/>
          <w:lang w:val="en-US"/>
        </w:rPr>
        <w:drawing>
          <wp:anchor distT="0" distB="0" distL="114300" distR="114300" simplePos="0" relativeHeight="251617280" behindDoc="1" locked="0" layoutInCell="1" allowOverlap="1" wp14:anchorId="61FB1F32" wp14:editId="211C7B3A">
            <wp:simplePos x="0" y="0"/>
            <wp:positionH relativeFrom="margin">
              <wp:align>left</wp:align>
            </wp:positionH>
            <wp:positionV relativeFrom="paragraph">
              <wp:posOffset>300899</wp:posOffset>
            </wp:positionV>
            <wp:extent cx="521335" cy="450215"/>
            <wp:effectExtent l="0" t="0" r="0" b="6985"/>
            <wp:wrapTight wrapText="bothSides">
              <wp:wrapPolygon edited="0">
                <wp:start x="7893" y="0"/>
                <wp:lineTo x="789" y="14623"/>
                <wp:lineTo x="0" y="19193"/>
                <wp:lineTo x="0" y="21021"/>
                <wp:lineTo x="20521" y="21021"/>
                <wp:lineTo x="20521" y="19193"/>
                <wp:lineTo x="19732" y="14623"/>
                <wp:lineTo x="12629" y="0"/>
                <wp:lineTo x="7893" y="0"/>
              </wp:wrapPolygon>
            </wp:wrapTight>
            <wp:docPr id="1032" name="Grafik 1032" descr="Warnung, Schild, Gefahr, Achtung, StraÃenschil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7388982" name="Picture 1" descr="Warnung, Schild, Gefahr, Achtung, StraÃenschild"/>
                    <pic:cNvPicPr>
                      <a:picLocks noChangeAspect="1" noChangeArrowheads="1"/>
                    </pic:cNvPicPr>
                  </pic:nvPicPr>
                  <pic:blipFill>
                    <a:blip r:embed="rId19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35" cy="450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46703BF" w14:textId="77777777" w:rsidR="009E462C" w:rsidRPr="00D01F14" w:rsidRDefault="00AE37AC" w:rsidP="009E462C">
      <w:pPr>
        <w:spacing w:line="360" w:lineRule="auto"/>
        <w:ind w:right="-284"/>
        <w:rPr>
          <w:rFonts w:ascii="Trebuchet MS" w:hAnsi="Trebuchet MS"/>
          <w:sz w:val="28"/>
        </w:rPr>
      </w:pPr>
      <w:r>
        <w:rPr>
          <w:rFonts w:ascii="Trebuchet MS" w:hAnsi="Trebuchet MS"/>
          <w:b/>
          <w:sz w:val="28"/>
          <w:u w:val="single"/>
        </w:rPr>
        <w:t>Attention, tell a friend</w:t>
      </w:r>
      <w:r w:rsidRPr="00AB5FE8">
        <w:rPr>
          <w:rFonts w:ascii="Trebuchet MS" w:hAnsi="Trebuchet MS"/>
          <w:b/>
          <w:sz w:val="28"/>
          <w:u w:val="single"/>
        </w:rPr>
        <w:t xml:space="preserve">! </w:t>
      </w:r>
    </w:p>
    <w:p w14:paraId="0F0796BF" w14:textId="77777777" w:rsidR="009E462C" w:rsidRPr="00CC6951" w:rsidRDefault="00AE37AC" w:rsidP="009E462C">
      <w:pPr>
        <w:ind w:right="-284"/>
        <w:jc w:val="both"/>
        <w:rPr>
          <w:rFonts w:ascii="Trebuchet MS" w:hAnsi="Trebuchet MS"/>
          <w:sz w:val="28"/>
          <w:lang w:val="en-US"/>
        </w:rPr>
      </w:pPr>
      <w:r w:rsidRPr="00D01F14">
        <w:rPr>
          <w:rFonts w:ascii="Trebuchet MS" w:hAnsi="Trebuchet MS"/>
          <w:sz w:val="28"/>
          <w:lang w:val="en"/>
        </w:rPr>
        <w:t>Look at the ingredients when buying cosmetics. If plastic is included, then do not buy the item better.</w:t>
      </w:r>
    </w:p>
    <w:p w14:paraId="312EE77E" w14:textId="77777777" w:rsidR="009E462C" w:rsidRPr="00CC6951" w:rsidRDefault="00AE37AC" w:rsidP="009E462C">
      <w:pPr>
        <w:ind w:right="-284"/>
        <w:jc w:val="both"/>
        <w:rPr>
          <w:rFonts w:ascii="Trebuchet MS" w:hAnsi="Trebuchet MS"/>
          <w:sz w:val="28"/>
          <w:lang w:val="en-US"/>
        </w:rPr>
      </w:pPr>
      <w:r w:rsidRPr="00CC6951">
        <w:rPr>
          <w:rFonts w:ascii="Trebuchet MS" w:hAnsi="Trebuchet MS"/>
          <w:b/>
          <w:sz w:val="28"/>
          <w:lang w:val="en-US"/>
        </w:rPr>
        <w:t>Tip:</w:t>
      </w:r>
      <w:r w:rsidRPr="00CC6951">
        <w:rPr>
          <w:rFonts w:ascii="Trebuchet MS" w:hAnsi="Trebuchet MS"/>
          <w:sz w:val="28"/>
          <w:lang w:val="en-US"/>
        </w:rPr>
        <w:t xml:space="preserve"> </w:t>
      </w:r>
      <w:r w:rsidRPr="00D01F14">
        <w:rPr>
          <w:rFonts w:ascii="Trebuchet MS" w:hAnsi="Trebuchet MS"/>
          <w:sz w:val="28"/>
          <w:lang w:val="en"/>
        </w:rPr>
        <w:t>Words that contain "poly" are an indication of plastic.</w:t>
      </w:r>
      <w:r w:rsidRPr="00CC6951">
        <w:rPr>
          <w:rFonts w:ascii="Trebuchet MS" w:hAnsi="Trebuchet MS"/>
          <w:sz w:val="28"/>
          <w:lang w:val="en-US"/>
        </w:rPr>
        <w:t xml:space="preserve">  </w:t>
      </w:r>
      <w:r w:rsidRPr="00CC6951">
        <w:rPr>
          <w:rFonts w:ascii="Trebuchet MS" w:hAnsi="Trebuchet MS"/>
          <w:sz w:val="28"/>
          <w:lang w:val="en-US"/>
        </w:rPr>
        <w:br w:type="page"/>
      </w:r>
    </w:p>
    <w:p w14:paraId="6F7398E6" w14:textId="6E51265A" w:rsidR="009E462C" w:rsidRDefault="00AE37AC" w:rsidP="009E462C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412DA8">
        <w:rPr>
          <w:rFonts w:ascii="Trebuchet MS" w:hAnsi="Trebuchet MS"/>
          <w:b/>
          <w:color w:val="1F3864" w:themeColor="accent5" w:themeShade="80"/>
          <w:sz w:val="36"/>
          <w:lang w:val="en-US"/>
        </w:rPr>
        <w:t>4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How does the microplastic get to the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b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each?</w:t>
      </w:r>
    </w:p>
    <w:p w14:paraId="4571953A" w14:textId="77777777" w:rsidR="009E462C" w:rsidRPr="00CC6951" w:rsidRDefault="00AE37AC" w:rsidP="009E462C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771AA5">
        <w:rPr>
          <w:rFonts w:ascii="Trebuchet MS" w:hAnsi="Trebuchet MS"/>
          <w:sz w:val="26"/>
          <w:szCs w:val="26"/>
          <w:u w:val="single"/>
          <w:lang w:val="en-US"/>
        </w:rPr>
        <w:t>Task 1:</w:t>
      </w:r>
      <w:r>
        <w:rPr>
          <w:rFonts w:ascii="Trebuchet MS" w:hAnsi="Trebuchet MS"/>
          <w:sz w:val="26"/>
          <w:szCs w:val="26"/>
          <w:lang w:val="en-US"/>
        </w:rPr>
        <w:t xml:space="preserve"> </w:t>
      </w:r>
      <w:r w:rsidRPr="00CC6951">
        <w:rPr>
          <w:rFonts w:ascii="Trebuchet MS" w:hAnsi="Trebuchet MS"/>
          <w:sz w:val="26"/>
          <w:szCs w:val="26"/>
          <w:lang w:val="en-US"/>
        </w:rPr>
        <w:t>Watch the short information film.</w:t>
      </w:r>
    </w:p>
    <w:p w14:paraId="3176AF6F" w14:textId="77777777" w:rsidR="009E462C" w:rsidRPr="00CC6951" w:rsidRDefault="00AE37AC" w:rsidP="009E462C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8"/>
          <w:szCs w:val="26"/>
          <w:u w:val="single"/>
          <w:lang w:val="en-US"/>
        </w:rPr>
        <w:t xml:space="preserve">Task </w:t>
      </w:r>
      <w:r>
        <w:rPr>
          <w:rFonts w:ascii="Trebuchet MS" w:hAnsi="Trebuchet MS"/>
          <w:sz w:val="28"/>
          <w:szCs w:val="26"/>
          <w:u w:val="single"/>
          <w:lang w:val="en-US"/>
        </w:rPr>
        <w:t>2</w:t>
      </w:r>
      <w:r w:rsidRPr="00CC6951">
        <w:rPr>
          <w:rFonts w:ascii="Trebuchet MS" w:hAnsi="Trebuchet MS"/>
          <w:sz w:val="28"/>
          <w:szCs w:val="26"/>
          <w:u w:val="single"/>
          <w:lang w:val="en-US"/>
        </w:rPr>
        <w:t>:</w:t>
      </w:r>
      <w:r w:rsidRPr="00CC6951">
        <w:rPr>
          <w:rFonts w:ascii="Trebuchet MS" w:hAnsi="Trebuchet MS"/>
          <w:sz w:val="28"/>
          <w:szCs w:val="26"/>
          <w:lang w:val="en-US"/>
        </w:rPr>
        <w:t xml:space="preserve"> </w:t>
      </w:r>
      <w:r>
        <w:rPr>
          <w:rFonts w:ascii="Trebuchet MS" w:hAnsi="Trebuchet MS"/>
          <w:sz w:val="26"/>
          <w:szCs w:val="26"/>
          <w:lang w:val="en"/>
        </w:rPr>
        <w:t xml:space="preserve">Sort </w:t>
      </w:r>
      <w:r w:rsidRPr="00BB637B">
        <w:rPr>
          <w:rFonts w:ascii="Trebuchet MS" w:hAnsi="Trebuchet MS"/>
          <w:sz w:val="26"/>
          <w:szCs w:val="26"/>
          <w:lang w:val="en"/>
        </w:rPr>
        <w:t>the laminated images into a flowchart. The lower scheme will help you.</w:t>
      </w:r>
    </w:p>
    <w:p w14:paraId="3134F53D" w14:textId="77777777" w:rsidR="009E462C" w:rsidRPr="00CC6951" w:rsidRDefault="00AE37AC" w:rsidP="009E462C">
      <w:pPr>
        <w:ind w:right="-284"/>
        <w:rPr>
          <w:rFonts w:ascii="Trebuchet MS" w:hAnsi="Trebuchet MS"/>
          <w:sz w:val="28"/>
          <w:lang w:val="en-US"/>
        </w:rPr>
      </w:pPr>
      <w:r>
        <w:rPr>
          <w:rFonts w:ascii="Trebuchet MS" w:hAnsi="Trebuchet MS"/>
          <w:noProof/>
          <w:sz w:val="28"/>
          <w:lang w:val="en-US"/>
        </w:rPr>
        <w:drawing>
          <wp:anchor distT="0" distB="0" distL="114300" distR="114300" simplePos="0" relativeHeight="251611136" behindDoc="1" locked="0" layoutInCell="1" allowOverlap="1" wp14:anchorId="6E834505" wp14:editId="5CB01917">
            <wp:simplePos x="0" y="0"/>
            <wp:positionH relativeFrom="margin">
              <wp:align>center</wp:align>
            </wp:positionH>
            <wp:positionV relativeFrom="paragraph">
              <wp:posOffset>15321</wp:posOffset>
            </wp:positionV>
            <wp:extent cx="2188210" cy="813435"/>
            <wp:effectExtent l="0" t="0" r="2540" b="5715"/>
            <wp:wrapTight wrapText="bothSides">
              <wp:wrapPolygon edited="0">
                <wp:start x="0" y="0"/>
                <wp:lineTo x="0" y="4553"/>
                <wp:lineTo x="14291" y="8094"/>
                <wp:lineTo x="4513" y="16187"/>
                <wp:lineTo x="4513" y="20234"/>
                <wp:lineTo x="4889" y="20740"/>
                <wp:lineTo x="7898" y="21246"/>
                <wp:lineTo x="8650" y="21246"/>
                <wp:lineTo x="10907" y="20740"/>
                <wp:lineTo x="12975" y="18211"/>
                <wp:lineTo x="12787" y="16187"/>
                <wp:lineTo x="21437" y="13658"/>
                <wp:lineTo x="21437" y="6070"/>
                <wp:lineTo x="11471" y="0"/>
                <wp:lineTo x="0" y="0"/>
              </wp:wrapPolygon>
            </wp:wrapTight>
            <wp:docPr id="1033" name="Grafik 10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3742743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b="366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8210" cy="81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7B0FCAD" w14:textId="77777777" w:rsidR="009E462C" w:rsidRPr="00CC6951" w:rsidRDefault="009E462C" w:rsidP="009E462C">
      <w:pPr>
        <w:ind w:right="-284"/>
        <w:rPr>
          <w:rFonts w:ascii="Trebuchet MS" w:hAnsi="Trebuchet MS"/>
          <w:sz w:val="28"/>
          <w:lang w:val="en-US"/>
        </w:rPr>
      </w:pPr>
    </w:p>
    <w:p w14:paraId="3BDA58AE" w14:textId="77777777" w:rsidR="009E462C" w:rsidRPr="00CC6951" w:rsidRDefault="009E462C" w:rsidP="009E462C">
      <w:pPr>
        <w:ind w:right="-284"/>
        <w:rPr>
          <w:rFonts w:ascii="Trebuchet MS" w:hAnsi="Trebuchet MS"/>
          <w:sz w:val="28"/>
          <w:lang w:val="en-US"/>
        </w:rPr>
      </w:pPr>
    </w:p>
    <w:p w14:paraId="4288F143" w14:textId="49DC365C" w:rsidR="009E462C" w:rsidRPr="00CC6951" w:rsidRDefault="00D411E3" w:rsidP="009E462C">
      <w:pPr>
        <w:ind w:right="-284"/>
        <w:rPr>
          <w:rFonts w:ascii="Trebuchet MS" w:hAnsi="Trebuchet MS"/>
          <w:sz w:val="26"/>
          <w:szCs w:val="26"/>
          <w:lang w:val="en-US"/>
        </w:rPr>
      </w:pPr>
      <w:r w:rsidRPr="00D411E3">
        <w:rPr>
          <w:rFonts w:ascii="Trebuchet MS" w:hAnsi="Trebuchet MS"/>
          <w:noProof/>
          <w:sz w:val="28"/>
          <w:lang w:val="en-US"/>
        </w:rPr>
        <w:drawing>
          <wp:anchor distT="0" distB="0" distL="114300" distR="114300" simplePos="0" relativeHeight="251742208" behindDoc="1" locked="0" layoutInCell="1" allowOverlap="1" wp14:anchorId="3B1972B4" wp14:editId="201E5305">
            <wp:simplePos x="0" y="0"/>
            <wp:positionH relativeFrom="margin">
              <wp:align>left</wp:align>
            </wp:positionH>
            <wp:positionV relativeFrom="paragraph">
              <wp:posOffset>460375</wp:posOffset>
            </wp:positionV>
            <wp:extent cx="5962015" cy="3353435"/>
            <wp:effectExtent l="0" t="0" r="635" b="0"/>
            <wp:wrapTight wrapText="bothSides">
              <wp:wrapPolygon edited="0">
                <wp:start x="0" y="0"/>
                <wp:lineTo x="0" y="21473"/>
                <wp:lineTo x="21533" y="21473"/>
                <wp:lineTo x="21533" y="0"/>
                <wp:lineTo x="0" y="0"/>
              </wp:wrapPolygon>
            </wp:wrapTight>
            <wp:docPr id="7" name="Grafik 7" descr="C:\Users\bt305302\Documents\03_Daten\02_American Biology Teacher\Finale Einreichung\Station 2_Legespiel_Musterlösun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t305302\Documents\03_Daten\02_American Biology Teacher\Finale Einreichung\Station 2_Legespiel_Musterlösung.jpg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2015" cy="3353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E37AC" w:rsidRPr="00CC6951">
        <w:rPr>
          <w:rFonts w:ascii="Trebuchet MS" w:hAnsi="Trebuchet MS"/>
          <w:sz w:val="26"/>
          <w:szCs w:val="26"/>
          <w:lang w:val="en-US"/>
        </w:rPr>
        <w:t xml:space="preserve">Paste the sample solution here: </w:t>
      </w:r>
    </w:p>
    <w:p w14:paraId="1A9C8051" w14:textId="45E6FF48" w:rsidR="009E462C" w:rsidRDefault="009E462C" w:rsidP="009E462C">
      <w:pPr>
        <w:ind w:right="-284"/>
        <w:rPr>
          <w:rFonts w:ascii="Trebuchet MS" w:hAnsi="Trebuchet MS"/>
          <w:sz w:val="28"/>
          <w:lang w:val="en-US"/>
        </w:rPr>
      </w:pPr>
    </w:p>
    <w:p w14:paraId="00F36943" w14:textId="77777777" w:rsidR="009E462C" w:rsidRPr="00CC6951" w:rsidRDefault="00AE37AC" w:rsidP="009E462C">
      <w:pPr>
        <w:ind w:right="-284"/>
        <w:rPr>
          <w:rFonts w:ascii="Trebuchet MS" w:hAnsi="Trebuchet MS"/>
          <w:sz w:val="26"/>
          <w:szCs w:val="26"/>
          <w:lang w:val="en-US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</w:t>
      </w:r>
      <w:r>
        <w:rPr>
          <w:rFonts w:ascii="Trebuchet MS" w:hAnsi="Trebuchet MS"/>
          <w:sz w:val="28"/>
          <w:u w:val="single"/>
          <w:lang w:val="en-US"/>
        </w:rPr>
        <w:t xml:space="preserve"> 3</w:t>
      </w:r>
      <w:r w:rsidRPr="00CC6951">
        <w:rPr>
          <w:rFonts w:ascii="Trebuchet MS" w:hAnsi="Trebuchet MS"/>
          <w:sz w:val="28"/>
          <w:u w:val="single"/>
          <w:lang w:val="en-US"/>
        </w:rPr>
        <w:t>:</w:t>
      </w:r>
      <w:r w:rsidRPr="00CC6951">
        <w:rPr>
          <w:rFonts w:ascii="Trebuchet MS" w:hAnsi="Trebuchet MS"/>
          <w:sz w:val="28"/>
          <w:lang w:val="en-US"/>
        </w:rPr>
        <w:t xml:space="preserve"> </w:t>
      </w:r>
      <w:r w:rsidRPr="00BB637B">
        <w:rPr>
          <w:rFonts w:ascii="Trebuchet MS" w:hAnsi="Trebuchet MS"/>
          <w:sz w:val="26"/>
          <w:szCs w:val="26"/>
          <w:lang w:val="en"/>
        </w:rPr>
        <w:t xml:space="preserve">After you've laid and checked the pictures, </w:t>
      </w:r>
      <w:r>
        <w:rPr>
          <w:rFonts w:ascii="Trebuchet MS" w:hAnsi="Trebuchet MS"/>
          <w:sz w:val="26"/>
          <w:szCs w:val="26"/>
          <w:lang w:val="en"/>
        </w:rPr>
        <w:t>explain</w:t>
      </w:r>
      <w:r w:rsidRPr="00BB637B">
        <w:rPr>
          <w:rFonts w:ascii="Trebuchet MS" w:hAnsi="Trebuchet MS"/>
          <w:sz w:val="26"/>
          <w:szCs w:val="26"/>
          <w:lang w:val="en"/>
        </w:rPr>
        <w:t xml:space="preserve"> each other the question: "How does microplastics get to the beach?".</w:t>
      </w:r>
    </w:p>
    <w:p w14:paraId="1519EDE8" w14:textId="77777777" w:rsidR="009E462C" w:rsidRPr="00CC6951" w:rsidRDefault="00AE37AC" w:rsidP="009E462C">
      <w:pPr>
        <w:ind w:right="-284"/>
        <w:rPr>
          <w:rFonts w:ascii="Trebuchet MS" w:hAnsi="Trebuchet MS"/>
          <w:b/>
          <w:sz w:val="26"/>
          <w:szCs w:val="26"/>
          <w:u w:val="single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33664" behindDoc="1" locked="0" layoutInCell="1" allowOverlap="1" wp14:anchorId="79D7A76A" wp14:editId="55562C57">
            <wp:simplePos x="0" y="0"/>
            <wp:positionH relativeFrom="leftMargin">
              <wp:align>right</wp:align>
            </wp:positionH>
            <wp:positionV relativeFrom="paragraph">
              <wp:posOffset>37465</wp:posOffset>
            </wp:positionV>
            <wp:extent cx="596900" cy="551484"/>
            <wp:effectExtent l="0" t="0" r="0" b="1270"/>
            <wp:wrapTight wrapText="bothSides">
              <wp:wrapPolygon edited="0">
                <wp:start x="0" y="0"/>
                <wp:lineTo x="0" y="20903"/>
                <wp:lineTo x="20681" y="20903"/>
                <wp:lineTo x="20681" y="0"/>
                <wp:lineTo x="0" y="0"/>
              </wp:wrapPolygon>
            </wp:wrapTight>
            <wp:docPr id="1053" name="Grafik 10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7886515" name="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900" cy="5514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CC6951">
        <w:rPr>
          <w:rFonts w:ascii="Trebuchet MS" w:hAnsi="Trebuchet MS"/>
          <w:b/>
          <w:sz w:val="26"/>
          <w:szCs w:val="26"/>
          <w:u w:val="single"/>
          <w:lang w:val="en-US"/>
        </w:rPr>
        <w:t xml:space="preserve">For experts: </w:t>
      </w:r>
    </w:p>
    <w:p w14:paraId="1EC8AA76" w14:textId="77777777" w:rsidR="009E462C" w:rsidRPr="00CC6951" w:rsidRDefault="00AE37AC" w:rsidP="009E462C">
      <w:pPr>
        <w:ind w:right="-284"/>
        <w:rPr>
          <w:rFonts w:ascii="Trebuchet MS" w:hAnsi="Trebuchet MS"/>
          <w:sz w:val="26"/>
          <w:szCs w:val="26"/>
          <w:lang w:val="en-US"/>
        </w:rPr>
      </w:pPr>
      <w:r w:rsidRPr="00BB637B">
        <w:rPr>
          <w:rFonts w:ascii="Trebuchet MS" w:hAnsi="Trebuchet MS"/>
          <w:sz w:val="26"/>
          <w:szCs w:val="26"/>
          <w:lang w:val="en"/>
        </w:rPr>
        <w:t xml:space="preserve">Try to explain the terms </w:t>
      </w:r>
      <w:r w:rsidRPr="00BB637B">
        <w:rPr>
          <w:rFonts w:ascii="Trebuchet MS" w:hAnsi="Trebuchet MS"/>
          <w:b/>
          <w:sz w:val="26"/>
          <w:szCs w:val="26"/>
          <w:lang w:val="en"/>
        </w:rPr>
        <w:t>primary microplastic</w:t>
      </w:r>
      <w:r>
        <w:rPr>
          <w:rFonts w:ascii="Trebuchet MS" w:hAnsi="Trebuchet MS"/>
          <w:b/>
          <w:sz w:val="26"/>
          <w:szCs w:val="26"/>
          <w:lang w:val="en"/>
        </w:rPr>
        <w:t>s</w:t>
      </w:r>
      <w:r w:rsidRPr="00BB637B">
        <w:rPr>
          <w:rFonts w:ascii="Trebuchet MS" w:hAnsi="Trebuchet MS"/>
          <w:b/>
          <w:sz w:val="26"/>
          <w:szCs w:val="26"/>
          <w:lang w:val="en"/>
        </w:rPr>
        <w:t xml:space="preserve"> and secondary microplastics</w:t>
      </w:r>
      <w:r w:rsidRPr="00BB637B">
        <w:rPr>
          <w:rFonts w:ascii="Trebuchet MS" w:hAnsi="Trebuchet MS"/>
          <w:sz w:val="26"/>
          <w:szCs w:val="26"/>
          <w:lang w:val="en"/>
        </w:rPr>
        <w:t xml:space="preserve"> using the graphic.</w:t>
      </w:r>
    </w:p>
    <w:p w14:paraId="1340334B" w14:textId="77777777" w:rsidR="009E462C" w:rsidRPr="00CC6951" w:rsidRDefault="00AE37AC" w:rsidP="009E462C">
      <w:pPr>
        <w:ind w:right="-284"/>
        <w:rPr>
          <w:rFonts w:ascii="Trebuchet MS" w:hAnsi="Trebuchet MS"/>
          <w:sz w:val="24"/>
          <w:szCs w:val="26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 xml:space="preserve"> </w:t>
      </w:r>
      <w:r w:rsidRPr="00CC6951">
        <w:rPr>
          <w:rFonts w:ascii="Trebuchet MS" w:hAnsi="Trebuchet MS"/>
          <w:sz w:val="24"/>
          <w:szCs w:val="26"/>
          <w:lang w:val="en-US"/>
        </w:rPr>
        <w:t>„primary" = first available, „secondary" = later added</w:t>
      </w:r>
    </w:p>
    <w:p w14:paraId="4AF2FBFC" w14:textId="66AAEB31" w:rsidR="00985580" w:rsidRPr="00CC6951" w:rsidRDefault="00AE37AC" w:rsidP="00063CB1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175878">
        <w:rPr>
          <w:rFonts w:ascii="Trebuchet MS" w:hAnsi="Trebuchet MS"/>
          <w:color w:val="5B9BD5" w:themeColor="accent1"/>
          <w:sz w:val="28"/>
          <w:lang w:val="en"/>
        </w:rPr>
        <w:t>Primary microplastics are fine plastic particles, e.g.</w:t>
      </w:r>
      <w:r w:rsidR="00E5425C">
        <w:rPr>
          <w:rFonts w:ascii="Trebuchet MS" w:hAnsi="Trebuchet MS"/>
          <w:color w:val="5B9BD5" w:themeColor="accent1"/>
          <w:sz w:val="28"/>
          <w:lang w:val="en"/>
        </w:rPr>
        <w:t>,</w:t>
      </w:r>
      <w:r w:rsidRPr="00175878">
        <w:rPr>
          <w:rFonts w:ascii="Trebuchet MS" w:hAnsi="Trebuchet MS"/>
          <w:color w:val="5B9BD5" w:themeColor="accent1"/>
          <w:sz w:val="28"/>
          <w:lang w:val="en"/>
        </w:rPr>
        <w:t xml:space="preserve"> for the cosmetics industry. Secondary microplastics are fine plastic particles that result from the disintegration of large pieces of plastic.</w:t>
      </w:r>
      <w:r w:rsidRPr="005F4F30">
        <w:rPr>
          <w:rFonts w:ascii="Trebuchet MS" w:hAnsi="Trebuchet MS"/>
          <w:sz w:val="28"/>
          <w:lang w:val="en-US"/>
        </w:rPr>
        <w:br w:type="page"/>
      </w:r>
      <w:r w:rsidR="00985580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985580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5: </w:t>
      </w:r>
      <w:r w:rsidR="00985580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Microplastic in the</w:t>
      </w:r>
      <w:r w:rsidR="00985580"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 </w:t>
      </w:r>
      <w:r w:rsidR="00985580"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environment – so what?!</w:t>
      </w:r>
    </w:p>
    <w:p w14:paraId="66B9DC1E" w14:textId="77777777" w:rsidR="00985580" w:rsidRDefault="00985580" w:rsidP="00985580">
      <w:p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 1:</w:t>
      </w:r>
      <w:r w:rsidRPr="00CC6951">
        <w:rPr>
          <w:rFonts w:ascii="Trebuchet MS" w:hAnsi="Trebuchet MS"/>
          <w:sz w:val="28"/>
          <w:lang w:val="en-US"/>
        </w:rPr>
        <w:t xml:space="preserve"> </w:t>
      </w:r>
      <w:r w:rsidRPr="00B8263E">
        <w:rPr>
          <w:rFonts w:ascii="Trebuchet MS" w:hAnsi="Trebuchet MS"/>
          <w:sz w:val="26"/>
          <w:szCs w:val="26"/>
          <w:lang w:val="en"/>
        </w:rPr>
        <w:t>Take the roles of the animals in "Conference of Animals in the Sea".</w:t>
      </w:r>
    </w:p>
    <w:p w14:paraId="0C3AFAA6" w14:textId="6F573DE3" w:rsidR="00985580" w:rsidRDefault="00985580" w:rsidP="00985580">
      <w:p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>
        <w:rPr>
          <w:rFonts w:ascii="Trebuchet MS" w:hAnsi="Trebuchet MS"/>
          <w:sz w:val="26"/>
          <w:szCs w:val="26"/>
          <w:lang w:val="en"/>
        </w:rPr>
        <w:t>Read the text and answer the following questions.</w:t>
      </w:r>
    </w:p>
    <w:p w14:paraId="4DAE5C1E" w14:textId="77777777" w:rsidR="00985580" w:rsidRPr="008E25FA" w:rsidRDefault="00985580" w:rsidP="00985580">
      <w:pPr>
        <w:pStyle w:val="ListParagraph"/>
        <w:numPr>
          <w:ilvl w:val="0"/>
          <w:numId w:val="49"/>
        </w:num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8E25FA">
        <w:rPr>
          <w:rFonts w:ascii="Trebuchet MS" w:hAnsi="Trebuchet MS"/>
          <w:sz w:val="26"/>
          <w:szCs w:val="26"/>
          <w:lang w:val="en"/>
        </w:rPr>
        <w:t>Why are the animals meeting for a conference?</w:t>
      </w:r>
    </w:p>
    <w:p w14:paraId="3510C301" w14:textId="680190E6" w:rsidR="00985580" w:rsidRPr="008E25FA" w:rsidRDefault="00E46629" w:rsidP="00985580">
      <w:pPr>
        <w:spacing w:line="360" w:lineRule="auto"/>
        <w:ind w:right="-284"/>
        <w:jc w:val="both"/>
        <w:rPr>
          <w:rFonts w:ascii="Trebuchet MS" w:hAnsi="Trebuchet MS"/>
          <w:sz w:val="26"/>
          <w:szCs w:val="26"/>
          <w:highlight w:val="darkMagenta"/>
          <w:lang w:val="en"/>
        </w:rPr>
      </w:pPr>
      <w:r>
        <w:rPr>
          <w:rFonts w:ascii="Trebuchet MS" w:hAnsi="Trebuchet MS"/>
          <w:color w:val="5B9BD5" w:themeColor="accent1"/>
          <w:sz w:val="28"/>
          <w:lang w:val="en-US"/>
        </w:rPr>
        <w:t>The animals are meeting for a conference to talk about their experiences due to the growing plastic pollution in their habitat.</w:t>
      </w:r>
    </w:p>
    <w:p w14:paraId="5F15DF4B" w14:textId="66E3CBB5" w:rsidR="00985580" w:rsidRPr="008E25FA" w:rsidRDefault="00985580" w:rsidP="00985580">
      <w:pPr>
        <w:pStyle w:val="ListParagraph"/>
        <w:numPr>
          <w:ilvl w:val="0"/>
          <w:numId w:val="49"/>
        </w:num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8E25FA">
        <w:rPr>
          <w:rFonts w:ascii="Trebuchet MS" w:hAnsi="Trebuchet MS"/>
          <w:sz w:val="26"/>
          <w:szCs w:val="26"/>
          <w:lang w:val="en"/>
        </w:rPr>
        <w:t>What problem of the animals stood out to you?</w:t>
      </w:r>
    </w:p>
    <w:p w14:paraId="65242998" w14:textId="735FA1D9" w:rsidR="00985580" w:rsidRPr="00063CB1" w:rsidRDefault="00765031" w:rsidP="00063CB1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063CB1">
        <w:rPr>
          <w:rFonts w:ascii="Trebuchet MS" w:hAnsi="Trebuchet MS"/>
          <w:color w:val="5B9BD5" w:themeColor="accent1"/>
          <w:sz w:val="28"/>
          <w:szCs w:val="28"/>
          <w:lang w:val="en-US"/>
        </w:rPr>
        <w:t>Personal opinion of the students</w:t>
      </w:r>
      <w:r w:rsidR="00E46629">
        <w:rPr>
          <w:rFonts w:ascii="Trebuchet MS" w:hAnsi="Trebuchet MS"/>
          <w:color w:val="5B9BD5" w:themeColor="accent1"/>
          <w:sz w:val="28"/>
          <w:szCs w:val="28"/>
          <w:lang w:val="en-US"/>
        </w:rPr>
        <w:t>.</w:t>
      </w:r>
      <w:r w:rsidR="00E46629">
        <w:rPr>
          <w:rFonts w:ascii="Trebuchet MS" w:hAnsi="Trebuchet MS"/>
          <w:color w:val="5B9BD5" w:themeColor="accent1"/>
          <w:sz w:val="28"/>
          <w:szCs w:val="28"/>
          <w:lang w:val="en-US"/>
        </w:rPr>
        <w:br/>
        <w:t>For example: The animals eat microplastic without noticing and probably starve to death because of it.</w:t>
      </w:r>
    </w:p>
    <w:p w14:paraId="2EF18C38" w14:textId="77777777" w:rsidR="00047DBE" w:rsidRDefault="00985580" w:rsidP="00063CB1">
      <w:pPr>
        <w:pStyle w:val="ListParagraph"/>
        <w:numPr>
          <w:ilvl w:val="0"/>
          <w:numId w:val="49"/>
        </w:num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8E25FA">
        <w:rPr>
          <w:rFonts w:ascii="Trebuchet MS" w:hAnsi="Trebuchet MS"/>
          <w:sz w:val="26"/>
          <w:szCs w:val="26"/>
          <w:lang w:val="en"/>
        </w:rPr>
        <w:t>Which animal do you think is struggling the most? Explain why.</w:t>
      </w:r>
    </w:p>
    <w:p w14:paraId="7E69EB16" w14:textId="37F49069" w:rsidR="00047DBE" w:rsidRPr="00063CB1" w:rsidRDefault="00047DBE" w:rsidP="00063CB1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063CB1">
        <w:rPr>
          <w:rFonts w:ascii="Trebuchet MS" w:hAnsi="Trebuchet MS"/>
          <w:color w:val="5B9BD5" w:themeColor="accent1"/>
          <w:sz w:val="28"/>
          <w:szCs w:val="28"/>
          <w:lang w:val="en-US"/>
        </w:rPr>
        <w:t>Personal opinion of the students.</w:t>
      </w:r>
      <w:r w:rsidRPr="00063CB1">
        <w:rPr>
          <w:rFonts w:ascii="Trebuchet MS" w:hAnsi="Trebuchet MS"/>
          <w:color w:val="5B9BD5" w:themeColor="accent1"/>
          <w:sz w:val="28"/>
          <w:szCs w:val="28"/>
          <w:lang w:val="en-US"/>
        </w:rPr>
        <w:br/>
        <w:t xml:space="preserve">For example: 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I think the whale is struggling the most because it is at the end of the food </w:t>
      </w:r>
      <w:r w:rsidR="00230A94">
        <w:rPr>
          <w:rFonts w:ascii="Trebuchet MS" w:hAnsi="Trebuchet MS"/>
          <w:color w:val="5B9BD5" w:themeColor="accent1"/>
          <w:sz w:val="28"/>
          <w:szCs w:val="28"/>
          <w:lang w:val="en-US"/>
        </w:rPr>
        <w:t>web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.</w:t>
      </w:r>
    </w:p>
    <w:p w14:paraId="3719C801" w14:textId="15C9FF03" w:rsidR="00985580" w:rsidRPr="008E25FA" w:rsidRDefault="00985580" w:rsidP="00985580">
      <w:pPr>
        <w:pStyle w:val="ListParagraph"/>
        <w:numPr>
          <w:ilvl w:val="0"/>
          <w:numId w:val="49"/>
        </w:numPr>
        <w:spacing w:before="240"/>
        <w:ind w:right="-284"/>
        <w:jc w:val="both"/>
        <w:rPr>
          <w:rFonts w:ascii="Trebuchet MS" w:hAnsi="Trebuchet MS"/>
          <w:sz w:val="26"/>
          <w:szCs w:val="26"/>
        </w:rPr>
      </w:pPr>
      <w:r w:rsidRPr="008E25FA">
        <w:rPr>
          <w:rFonts w:ascii="Trebuchet MS" w:hAnsi="Trebuchet MS"/>
          <w:sz w:val="26"/>
          <w:szCs w:val="26"/>
          <w:lang w:val="en"/>
        </w:rPr>
        <w:t>What problems do the animals have with the microplastic (plastic part</w:t>
      </w:r>
      <w:r w:rsidRPr="008E25FA">
        <w:rPr>
          <w:rFonts w:ascii="Trebuchet MS" w:hAnsi="Trebuchet MS"/>
          <w:sz w:val="26"/>
          <w:szCs w:val="26"/>
          <w:lang w:val="en"/>
        </w:rPr>
        <w:t>i</w:t>
      </w:r>
      <w:r w:rsidRPr="008E25FA">
        <w:rPr>
          <w:rFonts w:ascii="Trebuchet MS" w:hAnsi="Trebuchet MS"/>
          <w:sz w:val="26"/>
          <w:szCs w:val="26"/>
          <w:lang w:val="en"/>
        </w:rPr>
        <w:t>cles smaller than 5 mm)? Tick the right sentences.</w:t>
      </w:r>
    </w:p>
    <w:tbl>
      <w:tblPr>
        <w:tblStyle w:val="TableGrid"/>
        <w:tblW w:w="9062" w:type="dxa"/>
        <w:tblLook w:val="04A0" w:firstRow="1" w:lastRow="0" w:firstColumn="1" w:lastColumn="0" w:noHBand="0" w:noVBand="1"/>
      </w:tblPr>
      <w:tblGrid>
        <w:gridCol w:w="562"/>
        <w:gridCol w:w="3968"/>
        <w:gridCol w:w="568"/>
        <w:gridCol w:w="3964"/>
      </w:tblGrid>
      <w:tr w:rsidR="0066661B" w14:paraId="27D8A4D6" w14:textId="77777777" w:rsidTr="009B2EDC">
        <w:tc>
          <w:tcPr>
            <w:tcW w:w="562" w:type="dxa"/>
            <w:vAlign w:val="center"/>
          </w:tcPr>
          <w:p w14:paraId="41EF5E59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28544" behindDoc="0" locked="0" layoutInCell="1" allowOverlap="1" wp14:anchorId="377ED47C" wp14:editId="65EFD94C">
                      <wp:simplePos x="0" y="0"/>
                      <wp:positionH relativeFrom="column">
                        <wp:posOffset>-19050</wp:posOffset>
                      </wp:positionH>
                      <wp:positionV relativeFrom="paragraph">
                        <wp:posOffset>-3810</wp:posOffset>
                      </wp:positionV>
                      <wp:extent cx="161925" cy="149860"/>
                      <wp:effectExtent l="0" t="0" r="28575" b="21590"/>
                      <wp:wrapNone/>
                      <wp:docPr id="1164" name="Rechteck 116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58B88CE0" id="Rechteck 1164" o:spid="_x0000_s1026" style="position:absolute;margin-left:-1.5pt;margin-top:-.3pt;width:12.75pt;height:11.8pt;z-index:251893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" filled="f" strokecolor="black [3213]" strokeweight="1pt"/>
                  </w:pict>
                </mc:Fallback>
              </mc:AlternateContent>
            </w:r>
            <w:r w:rsidRPr="00063CB1">
              <w:rPr>
                <w:rFonts w:ascii="Trebuchet MS" w:hAnsi="Trebuchet MS"/>
                <w:sz w:val="24"/>
                <w:szCs w:val="24"/>
              </w:rPr>
              <w:t>X</w:t>
            </w:r>
          </w:p>
        </w:tc>
        <w:tc>
          <w:tcPr>
            <w:tcW w:w="3968" w:type="dxa"/>
            <w:vAlign w:val="center"/>
          </w:tcPr>
          <w:p w14:paraId="7344C7BA" w14:textId="509DBB7C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Plastic can be confused with food.</w:t>
            </w:r>
          </w:p>
        </w:tc>
        <w:tc>
          <w:tcPr>
            <w:tcW w:w="568" w:type="dxa"/>
            <w:vAlign w:val="center"/>
          </w:tcPr>
          <w:p w14:paraId="30AF1C8A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23424" behindDoc="0" locked="0" layoutInCell="1" allowOverlap="1" wp14:anchorId="020BD45F" wp14:editId="3D7034B1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7620</wp:posOffset>
                      </wp:positionV>
                      <wp:extent cx="161925" cy="149860"/>
                      <wp:effectExtent l="0" t="0" r="28575" b="21590"/>
                      <wp:wrapNone/>
                      <wp:docPr id="1165" name="Rechteck 116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7D7D3661" id="Rechteck 1165" o:spid="_x0000_s1026" style="position:absolute;margin-left:-.5pt;margin-top:.6pt;width:12.75pt;height:11.8pt;z-index:251883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" filled="f" strokecolor="black [3213]" strokeweight="1pt"/>
                  </w:pict>
                </mc:Fallback>
              </mc:AlternateContent>
            </w:r>
            <w:r w:rsidRPr="00063CB1">
              <w:rPr>
                <w:rFonts w:ascii="Trebuchet MS" w:hAnsi="Trebuchet MS"/>
                <w:sz w:val="24"/>
                <w:szCs w:val="24"/>
              </w:rPr>
              <w:t>X</w:t>
            </w:r>
          </w:p>
        </w:tc>
        <w:tc>
          <w:tcPr>
            <w:tcW w:w="3964" w:type="dxa"/>
            <w:vAlign w:val="center"/>
          </w:tcPr>
          <w:p w14:paraId="516B98FB" w14:textId="6BA41732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 xml:space="preserve">If an animal dies, it can affect other animals (food </w:t>
            </w:r>
            <w:r w:rsidR="00143214"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web</w:t>
            </w: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).</w:t>
            </w:r>
          </w:p>
        </w:tc>
      </w:tr>
      <w:tr w:rsidR="0066661B" w14:paraId="7148EAD3" w14:textId="77777777" w:rsidTr="009B2EDC">
        <w:tc>
          <w:tcPr>
            <w:tcW w:w="562" w:type="dxa"/>
            <w:vAlign w:val="center"/>
          </w:tcPr>
          <w:p w14:paraId="3D385C71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19328" behindDoc="0" locked="0" layoutInCell="1" allowOverlap="1" wp14:anchorId="777C547C" wp14:editId="14A23C5A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9525</wp:posOffset>
                      </wp:positionV>
                      <wp:extent cx="161925" cy="149860"/>
                      <wp:effectExtent l="0" t="0" r="28575" b="21590"/>
                      <wp:wrapNone/>
                      <wp:docPr id="1166" name="Rechteck 116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3EF1CB7C" id="Rechteck 1166" o:spid="_x0000_s1026" style="position:absolute;margin-left:-.5pt;margin-top:.75pt;width:12.75pt;height:11.8pt;z-index:251875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" filled="f" strokecolor="black [3213]" strokeweight="1pt"/>
                  </w:pict>
                </mc:Fallback>
              </mc:AlternateContent>
            </w:r>
          </w:p>
        </w:tc>
        <w:tc>
          <w:tcPr>
            <w:tcW w:w="3968" w:type="dxa"/>
            <w:vAlign w:val="center"/>
          </w:tcPr>
          <w:p w14:paraId="759232D8" w14:textId="77777777" w:rsidR="009B2FCF" w:rsidRDefault="00AE37AC" w:rsidP="009B2EDC">
            <w:pPr>
              <w:rPr>
                <w:rFonts w:ascii="Trebuchet MS" w:hAnsi="Trebuchet MS"/>
                <w:sz w:val="24"/>
                <w:szCs w:val="24"/>
                <w:lang w:val="en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 xml:space="preserve">Microplastics can be digested </w:t>
            </w:r>
          </w:p>
          <w:p w14:paraId="2F8CBB24" w14:textId="61032B30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by fish.</w:t>
            </w:r>
          </w:p>
        </w:tc>
        <w:tc>
          <w:tcPr>
            <w:tcW w:w="568" w:type="dxa"/>
            <w:vAlign w:val="center"/>
          </w:tcPr>
          <w:p w14:paraId="44F4326A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24448" behindDoc="0" locked="0" layoutInCell="1" allowOverlap="1" wp14:anchorId="6B9D4603" wp14:editId="2EF1F834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9525</wp:posOffset>
                      </wp:positionV>
                      <wp:extent cx="161925" cy="149860"/>
                      <wp:effectExtent l="0" t="0" r="28575" b="21590"/>
                      <wp:wrapNone/>
                      <wp:docPr id="1167" name="Rechteck 116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39491A89" id="Rechteck 1167" o:spid="_x0000_s1026" style="position:absolute;margin-left:-.5pt;margin-top:.75pt;width:12.75pt;height:11.8pt;z-index:251885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" filled="f" strokecolor="black [3213]" strokeweight="1pt"/>
                  </w:pict>
                </mc:Fallback>
              </mc:AlternateContent>
            </w:r>
            <w:r w:rsidRPr="00063CB1">
              <w:rPr>
                <w:rFonts w:ascii="Trebuchet MS" w:hAnsi="Trebuchet MS"/>
                <w:sz w:val="24"/>
                <w:szCs w:val="24"/>
              </w:rPr>
              <w:t>X</w:t>
            </w:r>
          </w:p>
        </w:tc>
        <w:tc>
          <w:tcPr>
            <w:tcW w:w="3964" w:type="dxa"/>
            <w:vAlign w:val="center"/>
          </w:tcPr>
          <w:p w14:paraId="673EDA48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Humans also consume microplastic via food.</w:t>
            </w:r>
          </w:p>
        </w:tc>
      </w:tr>
      <w:tr w:rsidR="0066661B" w14:paraId="0C55BDD0" w14:textId="77777777" w:rsidTr="009B2EDC">
        <w:tc>
          <w:tcPr>
            <w:tcW w:w="562" w:type="dxa"/>
            <w:vAlign w:val="center"/>
          </w:tcPr>
          <w:p w14:paraId="1565855C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20352" behindDoc="0" locked="0" layoutInCell="1" allowOverlap="1" wp14:anchorId="423F971D" wp14:editId="13CB9C83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11430</wp:posOffset>
                      </wp:positionV>
                      <wp:extent cx="161925" cy="149860"/>
                      <wp:effectExtent l="0" t="0" r="28575" b="21590"/>
                      <wp:wrapNone/>
                      <wp:docPr id="1168" name="Rechteck 116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739EBCF8" id="Rechteck 1168" o:spid="_x0000_s1026" style="position:absolute;margin-left:-.5pt;margin-top:.9pt;width:12.75pt;height:11.8pt;z-index:251877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" filled="f" strokecolor="black [3213]" strokeweight="1pt"/>
                  </w:pict>
                </mc:Fallback>
              </mc:AlternateContent>
            </w:r>
            <w:r w:rsidRPr="00063CB1">
              <w:rPr>
                <w:rFonts w:ascii="Trebuchet MS" w:hAnsi="Trebuchet MS"/>
                <w:sz w:val="24"/>
                <w:szCs w:val="24"/>
              </w:rPr>
              <w:t>X</w:t>
            </w:r>
          </w:p>
        </w:tc>
        <w:tc>
          <w:tcPr>
            <w:tcW w:w="3968" w:type="dxa"/>
            <w:vAlign w:val="center"/>
          </w:tcPr>
          <w:p w14:paraId="72B9D2B1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Microplastics can accumulate to</w:t>
            </w: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x</w:t>
            </w: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ic substances that endanger an</w:t>
            </w: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i</w:t>
            </w: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mals.</w:t>
            </w: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568" w:type="dxa"/>
            <w:vAlign w:val="center"/>
          </w:tcPr>
          <w:p w14:paraId="5DD4B9F3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25472" behindDoc="0" locked="0" layoutInCell="1" allowOverlap="1" wp14:anchorId="1F87B285" wp14:editId="05401B38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11430</wp:posOffset>
                      </wp:positionV>
                      <wp:extent cx="161925" cy="149860"/>
                      <wp:effectExtent l="0" t="0" r="28575" b="21590"/>
                      <wp:wrapNone/>
                      <wp:docPr id="1169" name="Rechteck 116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24ACA1C7" id="Rechteck 1169" o:spid="_x0000_s1026" style="position:absolute;margin-left:-.5pt;margin-top:.9pt;width:12.75pt;height:11.8pt;z-index:251887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" filled="f" strokecolor="black [3213]" strokeweight="1pt"/>
                  </w:pict>
                </mc:Fallback>
              </mc:AlternateContent>
            </w:r>
          </w:p>
        </w:tc>
        <w:tc>
          <w:tcPr>
            <w:tcW w:w="3964" w:type="dxa"/>
            <w:vAlign w:val="center"/>
          </w:tcPr>
          <w:p w14:paraId="41F8AF70" w14:textId="77777777" w:rsidR="009B2FCF" w:rsidRDefault="00AE37AC" w:rsidP="009B2EDC">
            <w:pPr>
              <w:rPr>
                <w:rFonts w:ascii="Trebuchet MS" w:hAnsi="Trebuchet MS"/>
                <w:sz w:val="24"/>
                <w:szCs w:val="24"/>
                <w:lang w:val="en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 xml:space="preserve">Humans protect animals from </w:t>
            </w:r>
          </w:p>
          <w:p w14:paraId="44EE7D9D" w14:textId="04B57FE9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microplastics.</w:t>
            </w:r>
          </w:p>
        </w:tc>
      </w:tr>
      <w:tr w:rsidR="0066661B" w14:paraId="56FB2550" w14:textId="77777777" w:rsidTr="009B2EDC">
        <w:tc>
          <w:tcPr>
            <w:tcW w:w="562" w:type="dxa"/>
            <w:vAlign w:val="center"/>
          </w:tcPr>
          <w:p w14:paraId="505F9CDE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21376" behindDoc="0" locked="0" layoutInCell="1" allowOverlap="1" wp14:anchorId="0EF6F8DB" wp14:editId="0760EDB7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3810</wp:posOffset>
                      </wp:positionV>
                      <wp:extent cx="161925" cy="149860"/>
                      <wp:effectExtent l="0" t="0" r="28575" b="21590"/>
                      <wp:wrapNone/>
                      <wp:docPr id="1170" name="Rechteck 117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09EB470D" id="Rechteck 1170" o:spid="_x0000_s1026" style="position:absolute;margin-left:-.5pt;margin-top:.3pt;width:12.75pt;height:11.8pt;z-index:251879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" filled="f" strokecolor="black [3213]" strokeweight="1pt"/>
                  </w:pict>
                </mc:Fallback>
              </mc:AlternateContent>
            </w:r>
          </w:p>
        </w:tc>
        <w:tc>
          <w:tcPr>
            <w:tcW w:w="3968" w:type="dxa"/>
            <w:vAlign w:val="center"/>
          </w:tcPr>
          <w:p w14:paraId="7F11D559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Animals need microplastics as food.</w:t>
            </w:r>
          </w:p>
        </w:tc>
        <w:tc>
          <w:tcPr>
            <w:tcW w:w="568" w:type="dxa"/>
            <w:vAlign w:val="center"/>
          </w:tcPr>
          <w:p w14:paraId="6A32BC54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26496" behindDoc="0" locked="0" layoutInCell="1" allowOverlap="1" wp14:anchorId="5BE87653" wp14:editId="2C8C4C10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3810</wp:posOffset>
                      </wp:positionV>
                      <wp:extent cx="161925" cy="149860"/>
                      <wp:effectExtent l="0" t="0" r="28575" b="21590"/>
                      <wp:wrapNone/>
                      <wp:docPr id="1171" name="Rechteck 117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0E779940" id="Rechteck 1171" o:spid="_x0000_s1026" style="position:absolute;margin-left:-.5pt;margin-top:.3pt;width:12.75pt;height:11.8pt;z-index:251889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" filled="f" strokecolor="black [3213]" strokeweight="1pt"/>
                  </w:pict>
                </mc:Fallback>
              </mc:AlternateContent>
            </w:r>
            <w:r w:rsidRPr="00063CB1">
              <w:rPr>
                <w:rFonts w:ascii="Trebuchet MS" w:hAnsi="Trebuchet MS"/>
                <w:sz w:val="24"/>
                <w:szCs w:val="24"/>
              </w:rPr>
              <w:t>X</w:t>
            </w:r>
          </w:p>
        </w:tc>
        <w:tc>
          <w:tcPr>
            <w:tcW w:w="3964" w:type="dxa"/>
            <w:vAlign w:val="center"/>
          </w:tcPr>
          <w:p w14:paraId="376FCC3E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"/>
              </w:rPr>
              <w:t>Plastic is indigestible and does not provide energy.</w:t>
            </w:r>
          </w:p>
        </w:tc>
      </w:tr>
      <w:tr w:rsidR="0066661B" w14:paraId="2B3F5DC0" w14:textId="77777777" w:rsidTr="009B2EDC">
        <w:tc>
          <w:tcPr>
            <w:tcW w:w="562" w:type="dxa"/>
            <w:vAlign w:val="center"/>
          </w:tcPr>
          <w:p w14:paraId="7BD35024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22400" behindDoc="0" locked="0" layoutInCell="1" allowOverlap="1" wp14:anchorId="09171337" wp14:editId="1D4EDFB3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5715</wp:posOffset>
                      </wp:positionV>
                      <wp:extent cx="161925" cy="149860"/>
                      <wp:effectExtent l="0" t="0" r="28575" b="21590"/>
                      <wp:wrapNone/>
                      <wp:docPr id="1172" name="Rechteck 117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04F7F9CC" id="Rechteck 1172" o:spid="_x0000_s1026" style="position:absolute;margin-left:-.5pt;margin-top:.45pt;width:12.75pt;height:11.8pt;z-index:251881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" filled="f" strokecolor="black [3213]" strokeweight="1pt"/>
                  </w:pict>
                </mc:Fallback>
              </mc:AlternateContent>
            </w:r>
            <w:r w:rsidRPr="00063CB1">
              <w:rPr>
                <w:rFonts w:ascii="Trebuchet MS" w:hAnsi="Trebuchet MS"/>
                <w:sz w:val="24"/>
                <w:szCs w:val="24"/>
              </w:rPr>
              <w:t>X</w:t>
            </w:r>
          </w:p>
        </w:tc>
        <w:tc>
          <w:tcPr>
            <w:tcW w:w="3968" w:type="dxa"/>
            <w:vAlign w:val="center"/>
          </w:tcPr>
          <w:p w14:paraId="74B66C5C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color w:val="5B9BD5" w:themeColor="accent1"/>
                <w:sz w:val="24"/>
                <w:szCs w:val="24"/>
                <w:lang w:val="en-US"/>
              </w:rPr>
              <w:t>Animals can get caught in plastic and hurt.</w:t>
            </w:r>
          </w:p>
        </w:tc>
        <w:tc>
          <w:tcPr>
            <w:tcW w:w="568" w:type="dxa"/>
            <w:vAlign w:val="center"/>
          </w:tcPr>
          <w:p w14:paraId="15680C39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27520" behindDoc="0" locked="0" layoutInCell="1" allowOverlap="1" wp14:anchorId="6468D991" wp14:editId="75E8A05A">
                      <wp:simplePos x="0" y="0"/>
                      <wp:positionH relativeFrom="column">
                        <wp:posOffset>-6350</wp:posOffset>
                      </wp:positionH>
                      <wp:positionV relativeFrom="paragraph">
                        <wp:posOffset>5715</wp:posOffset>
                      </wp:positionV>
                      <wp:extent cx="161925" cy="149860"/>
                      <wp:effectExtent l="0" t="0" r="28575" b="21590"/>
                      <wp:wrapNone/>
                      <wp:docPr id="1173" name="Rechteck 117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1925" cy="1498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rect w14:anchorId="7F59C674" id="Rechteck 1173" o:spid="_x0000_s1026" style="position:absolute;margin-left:-.5pt;margin-top:.45pt;width:12.75pt;height:11.8pt;z-index:251891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" filled="f" strokecolor="black [3213]" strokeweight="1pt"/>
                  </w:pict>
                </mc:Fallback>
              </mc:AlternateContent>
            </w:r>
          </w:p>
        </w:tc>
        <w:tc>
          <w:tcPr>
            <w:tcW w:w="3964" w:type="dxa"/>
            <w:vAlign w:val="center"/>
          </w:tcPr>
          <w:p w14:paraId="53A9917D" w14:textId="77777777" w:rsidR="009E462C" w:rsidRPr="00063CB1" w:rsidRDefault="00AE37AC" w:rsidP="009B2EDC">
            <w:pPr>
              <w:rPr>
                <w:rFonts w:ascii="Trebuchet MS" w:hAnsi="Trebuchet MS"/>
                <w:sz w:val="24"/>
                <w:szCs w:val="24"/>
                <w:lang w:val="en-US"/>
              </w:rPr>
            </w:pP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Animals need plastic for swi</w:t>
            </w: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m</w:t>
            </w:r>
            <w:r w:rsidRPr="00063CB1">
              <w:rPr>
                <w:rFonts w:ascii="Trebuchet MS" w:hAnsi="Trebuchet MS"/>
                <w:sz w:val="24"/>
                <w:szCs w:val="24"/>
                <w:lang w:val="en"/>
              </w:rPr>
              <w:t>ming.</w:t>
            </w:r>
          </w:p>
        </w:tc>
      </w:tr>
    </w:tbl>
    <w:p w14:paraId="681F6999" w14:textId="5DCB1720" w:rsidR="00206BEA" w:rsidRDefault="00206BEA" w:rsidP="00985580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</w:p>
    <w:p w14:paraId="53432015" w14:textId="77777777" w:rsidR="00206BEA" w:rsidRDefault="00206BEA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br w:type="page"/>
      </w:r>
    </w:p>
    <w:p w14:paraId="559CA9F9" w14:textId="18230FA4" w:rsidR="00985580" w:rsidRPr="00CC6951" w:rsidRDefault="00985580" w:rsidP="00985580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5: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Microplastic in the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 </w:t>
      </w:r>
      <w:r w:rsidRPr="00CC6951">
        <w:rPr>
          <w:rFonts w:ascii="Trebuchet MS" w:hAnsi="Trebuchet MS"/>
          <w:b/>
          <w:color w:val="1F3864" w:themeColor="accent5" w:themeShade="80"/>
          <w:sz w:val="36"/>
          <w:lang w:val="en-US"/>
        </w:rPr>
        <w:t>environment – so what?!</w:t>
      </w:r>
    </w:p>
    <w:p w14:paraId="38FC5376" w14:textId="4C80FC39" w:rsidR="009E462C" w:rsidRDefault="00AE37AC" w:rsidP="009E462C">
      <w:pPr>
        <w:spacing w:before="240"/>
        <w:ind w:right="-284"/>
        <w:jc w:val="both"/>
        <w:rPr>
          <w:rFonts w:ascii="Trebuchet MS" w:hAnsi="Trebuchet MS"/>
          <w:sz w:val="28"/>
        </w:rPr>
      </w:pPr>
      <w:r>
        <w:rPr>
          <w:rFonts w:ascii="Trebuchet MS" w:hAnsi="Trebuchet MS"/>
          <w:sz w:val="28"/>
          <w:u w:val="single"/>
        </w:rPr>
        <w:t>Task</w:t>
      </w:r>
      <w:r w:rsidRPr="003976C1">
        <w:rPr>
          <w:rFonts w:ascii="Trebuchet MS" w:hAnsi="Trebuchet MS"/>
          <w:sz w:val="28"/>
          <w:u w:val="single"/>
        </w:rPr>
        <w:t xml:space="preserve"> 2:</w:t>
      </w:r>
      <w:r>
        <w:rPr>
          <w:rFonts w:ascii="Trebuchet MS" w:hAnsi="Trebuchet MS"/>
          <w:sz w:val="28"/>
        </w:rPr>
        <w:t xml:space="preserve"> </w:t>
      </w:r>
    </w:p>
    <w:p w14:paraId="431A9EFF" w14:textId="3E2669A7" w:rsidR="009E462C" w:rsidRPr="00063CB1" w:rsidRDefault="00AE37AC" w:rsidP="00063CB1">
      <w:pPr>
        <w:pStyle w:val="ListParagraph"/>
        <w:numPr>
          <w:ilvl w:val="0"/>
          <w:numId w:val="50"/>
        </w:num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 xml:space="preserve">Write down the food web beginning with plankton (small crustaceans). Take the text as an aid and fill in the boxes below. </w:t>
      </w:r>
    </w:p>
    <w:p w14:paraId="6F528143" w14:textId="77777777" w:rsidR="009E462C" w:rsidRPr="00CC6951" w:rsidRDefault="00AE37AC" w:rsidP="009E462C">
      <w:pPr>
        <w:ind w:left="360"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15232" behindDoc="0" locked="0" layoutInCell="1" allowOverlap="1" wp14:anchorId="3F71B024" wp14:editId="785CA416">
                <wp:simplePos x="0" y="0"/>
                <wp:positionH relativeFrom="column">
                  <wp:posOffset>1211308</wp:posOffset>
                </wp:positionH>
                <wp:positionV relativeFrom="paragraph">
                  <wp:posOffset>9072</wp:posOffset>
                </wp:positionV>
                <wp:extent cx="3505200" cy="293914"/>
                <wp:effectExtent l="0" t="0" r="19050" b="11430"/>
                <wp:wrapNone/>
                <wp:docPr id="1174" name="Textfeld 11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05200" cy="293914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9CE552E" w14:textId="77777777" w:rsidR="00087753" w:rsidRPr="00CC6951" w:rsidRDefault="00087753" w:rsidP="009E462C">
                            <w:pPr>
                              <w:rPr>
                                <w:rFonts w:ascii="Trebuchet MS" w:hAnsi="Trebuchet MS"/>
                                <w:sz w:val="26"/>
                                <w:szCs w:val="26"/>
                                <w:lang w:val="en-US"/>
                              </w:rPr>
                            </w:pPr>
                            <w:r w:rsidRPr="00CC6951">
                              <w:rPr>
                                <w:rFonts w:ascii="Trebuchet MS" w:hAnsi="Trebuchet MS"/>
                                <w:sz w:val="26"/>
                                <w:szCs w:val="26"/>
                                <w:lang w:val="en-US"/>
                              </w:rPr>
                              <w:t>Words: blue whale, herring, plankton, tuna</w:t>
                            </w:r>
                          </w:p>
                          <w:p w14:paraId="2BA6BFEC" w14:textId="77777777" w:rsidR="00087753" w:rsidRPr="00CC6951" w:rsidRDefault="00087753" w:rsidP="009E462C">
                            <w:pPr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numCol="1" spcCol="0" rtlCol="0" fromWordArt="0" anchor="t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shape w14:anchorId="3F71B024" id="Textfeld 1174" o:spid="_x0000_s1146" type="#_x0000_t202" style="position:absolute;left:0;text-align:left;margin-left:95.4pt;margin-top:.7pt;width:276pt;height:23.15pt;z-index:251633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" filled="f" strokecolor="black [3213]" strokeweight=".5pt">
                <v:textbox>
                  <w:txbxContent>
                    <w:p w14:paraId="69CE552E" w14:textId="77777777" w:rsidR="00087753" w:rsidRPr="00CC6951" w:rsidRDefault="00087753" w:rsidP="009E462C">
                      <w:pPr>
                        <w:rPr>
                          <w:rFonts w:ascii="Trebuchet MS" w:hAnsi="Trebuchet MS"/>
                          <w:sz w:val="26"/>
                          <w:szCs w:val="26"/>
                          <w:lang w:val="en-US"/>
                        </w:rPr>
                      </w:pPr>
                      <w:r w:rsidRPr="00CC6951">
                        <w:rPr>
                          <w:rFonts w:ascii="Trebuchet MS" w:hAnsi="Trebuchet MS"/>
                          <w:sz w:val="26"/>
                          <w:szCs w:val="26"/>
                          <w:lang w:val="en-US"/>
                        </w:rPr>
                        <w:t>Words: blue whale, herring, plankton, tuna</w:t>
                      </w:r>
                    </w:p>
                    <w:p w14:paraId="2BA6BFEC" w14:textId="77777777" w:rsidR="00087753" w:rsidRPr="00CC6951" w:rsidRDefault="00087753" w:rsidP="009E462C">
                      <w:pPr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6F07825D" w14:textId="27475729" w:rsidR="009E462C" w:rsidRPr="00CC6951" w:rsidRDefault="00247D45" w:rsidP="009E462C">
      <w:pPr>
        <w:ind w:left="360"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247D45">
        <w:rPr>
          <w:rFonts w:ascii="Trebuchet MS" w:hAnsi="Trebuchet MS"/>
          <w:noProof/>
          <w:sz w:val="26"/>
          <w:szCs w:val="26"/>
          <w:lang w:val="en-US"/>
        </w:rPr>
        <w:drawing>
          <wp:anchor distT="0" distB="0" distL="114300" distR="114300" simplePos="0" relativeHeight="251695104" behindDoc="1" locked="0" layoutInCell="1" allowOverlap="1" wp14:anchorId="4B6F2A5D" wp14:editId="150FE8E4">
            <wp:simplePos x="0" y="0"/>
            <wp:positionH relativeFrom="margin">
              <wp:posOffset>192405</wp:posOffset>
            </wp:positionH>
            <wp:positionV relativeFrom="paragraph">
              <wp:posOffset>222885</wp:posOffset>
            </wp:positionV>
            <wp:extent cx="5638800" cy="3201035"/>
            <wp:effectExtent l="0" t="0" r="0" b="0"/>
            <wp:wrapTight wrapText="bothSides">
              <wp:wrapPolygon edited="0">
                <wp:start x="0" y="0"/>
                <wp:lineTo x="0" y="21467"/>
                <wp:lineTo x="21527" y="21467"/>
                <wp:lineTo x="21527" y="0"/>
                <wp:lineTo x="0" y="0"/>
              </wp:wrapPolygon>
            </wp:wrapTight>
            <wp:docPr id="1802131052" name="Grafik 1802131052" descr="C:\Users\bt305302\Documents\03_Daten\02_American Biology Teacher\Major Revisions\Manuscript Revisions\Station 3_Nahrungskette_Englisch\Foli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bt305302\Documents\03_Daten\02_American Biology Teacher\Major Revisions\Manuscript Revisions\Station 3_Nahrungskette_Englisch\Folie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95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638800" cy="3201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D754141" w14:textId="0B211ECA" w:rsidR="00985580" w:rsidRPr="00063CB1" w:rsidRDefault="00985580" w:rsidP="00063CB1">
      <w:pPr>
        <w:pStyle w:val="ListParagraph"/>
        <w:numPr>
          <w:ilvl w:val="0"/>
          <w:numId w:val="50"/>
        </w:num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"/>
        </w:rPr>
        <w:t>If microplastic is present in the plankton, then it can enter the food web. Use a red pencil to surround animals burdened with microplastics.</w:t>
      </w:r>
    </w:p>
    <w:p w14:paraId="765540F6" w14:textId="77777777" w:rsidR="00985580" w:rsidRPr="00CC6951" w:rsidRDefault="00985580" w:rsidP="00985580">
      <w:pPr>
        <w:pStyle w:val="ListParagraph"/>
        <w:ind w:right="-284"/>
        <w:jc w:val="both"/>
        <w:rPr>
          <w:rFonts w:ascii="Trebuchet MS" w:hAnsi="Trebuchet MS"/>
          <w:sz w:val="26"/>
          <w:szCs w:val="26"/>
          <w:lang w:val="en-US"/>
        </w:rPr>
      </w:pPr>
    </w:p>
    <w:p w14:paraId="3FAA2237" w14:textId="3CFA3B6D" w:rsidR="00985580" w:rsidRPr="008E25FA" w:rsidRDefault="00985580" w:rsidP="00063CB1">
      <w:pPr>
        <w:pStyle w:val="ListParagraph"/>
        <w:numPr>
          <w:ilvl w:val="0"/>
          <w:numId w:val="50"/>
        </w:num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5F4F30">
        <w:rPr>
          <w:rFonts w:ascii="Trebuchet MS" w:hAnsi="Trebuchet MS"/>
          <w:sz w:val="26"/>
          <w:szCs w:val="26"/>
          <w:lang w:val="en"/>
        </w:rPr>
        <w:t xml:space="preserve">Does it affect humans when microplastics are in the food </w:t>
      </w:r>
      <w:r>
        <w:rPr>
          <w:rFonts w:ascii="Trebuchet MS" w:hAnsi="Trebuchet MS"/>
          <w:sz w:val="26"/>
          <w:szCs w:val="26"/>
          <w:lang w:val="en"/>
        </w:rPr>
        <w:t>web</w:t>
      </w:r>
      <w:r w:rsidRPr="005F4F30">
        <w:rPr>
          <w:rFonts w:ascii="Trebuchet MS" w:hAnsi="Trebuchet MS"/>
          <w:sz w:val="26"/>
          <w:szCs w:val="26"/>
          <w:lang w:val="en"/>
        </w:rPr>
        <w:t>?</w:t>
      </w:r>
      <w:r>
        <w:rPr>
          <w:rFonts w:ascii="Trebuchet MS" w:hAnsi="Trebuchet MS"/>
          <w:sz w:val="26"/>
          <w:szCs w:val="26"/>
          <w:lang w:val="en"/>
        </w:rPr>
        <w:t xml:space="preserve"> Discuss with your group members which marine animals </w:t>
      </w:r>
      <w:r w:rsidR="00C21C63">
        <w:rPr>
          <w:rFonts w:ascii="Trebuchet MS" w:hAnsi="Trebuchet MS"/>
          <w:sz w:val="26"/>
          <w:szCs w:val="26"/>
          <w:lang w:val="en"/>
        </w:rPr>
        <w:t>you</w:t>
      </w:r>
      <w:r>
        <w:rPr>
          <w:rFonts w:ascii="Trebuchet MS" w:hAnsi="Trebuchet MS"/>
          <w:sz w:val="26"/>
          <w:szCs w:val="26"/>
          <w:lang w:val="en"/>
        </w:rPr>
        <w:t xml:space="preserve"> like to eat and co</w:t>
      </w:r>
      <w:r>
        <w:rPr>
          <w:rFonts w:ascii="Trebuchet MS" w:hAnsi="Trebuchet MS"/>
          <w:sz w:val="26"/>
          <w:szCs w:val="26"/>
          <w:lang w:val="en"/>
        </w:rPr>
        <w:t>n</w:t>
      </w:r>
      <w:r>
        <w:rPr>
          <w:rFonts w:ascii="Trebuchet MS" w:hAnsi="Trebuchet MS"/>
          <w:sz w:val="26"/>
          <w:szCs w:val="26"/>
          <w:lang w:val="en"/>
        </w:rPr>
        <w:t xml:space="preserve">sider whether humans are </w:t>
      </w:r>
      <w:r w:rsidRPr="005F4F30">
        <w:rPr>
          <w:rFonts w:ascii="Trebuchet MS" w:hAnsi="Trebuchet MS"/>
          <w:sz w:val="26"/>
          <w:szCs w:val="26"/>
          <w:lang w:val="en"/>
        </w:rPr>
        <w:t>also burdened by microplastics (possibly red box).</w:t>
      </w:r>
    </w:p>
    <w:p w14:paraId="5A314B16" w14:textId="77777777" w:rsidR="00C21C63" w:rsidRPr="00063CB1" w:rsidRDefault="00C21C63" w:rsidP="00063CB1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063CB1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Yes, it can affect humans. </w:t>
      </w:r>
    </w:p>
    <w:p w14:paraId="7855465F" w14:textId="77777777" w:rsidR="00C21C63" w:rsidRDefault="00C21C63" w:rsidP="00063CB1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8E25FA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Personal 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taste or nutritional habits</w:t>
      </w:r>
      <w:r w:rsidRPr="008E25FA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 of the students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.</w:t>
      </w:r>
    </w:p>
    <w:p w14:paraId="3199071E" w14:textId="1DDE44C0" w:rsidR="001C471E" w:rsidRDefault="00C21C63">
      <w:pPr>
        <w:spacing w:line="360" w:lineRule="auto"/>
        <w:ind w:right="-284"/>
        <w:rPr>
          <w:rFonts w:ascii="Trebuchet MS" w:hAnsi="Trebuchet MS"/>
          <w:sz w:val="32"/>
          <w:szCs w:val="32"/>
          <w:lang w:val="en"/>
        </w:rPr>
      </w:pP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For example: I like to eat fish and mussels. If I eat a mussel</w:t>
      </w:r>
      <w:r w:rsidR="000B22CA">
        <w:rPr>
          <w:rFonts w:ascii="Trebuchet MS" w:hAnsi="Trebuchet MS"/>
          <w:color w:val="5B9BD5" w:themeColor="accent1"/>
          <w:sz w:val="28"/>
          <w:szCs w:val="28"/>
          <w:lang w:val="en-US"/>
        </w:rPr>
        <w:t>,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 which ha</w:t>
      </w:r>
      <w:r w:rsidR="007E0DC9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s filtered microplastic, I also eat 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microplastic</w:t>
      </w:r>
      <w:r w:rsidR="007E0DC9">
        <w:rPr>
          <w:rFonts w:ascii="Trebuchet MS" w:hAnsi="Trebuchet MS"/>
          <w:color w:val="5B9BD5" w:themeColor="accent1"/>
          <w:sz w:val="28"/>
          <w:szCs w:val="28"/>
          <w:lang w:val="en-US"/>
        </w:rPr>
        <w:t>.</w:t>
      </w:r>
    </w:p>
    <w:p w14:paraId="23626EAD" w14:textId="69E4AEE9" w:rsidR="009E3683" w:rsidRDefault="009E3683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sz w:val="32"/>
          <w:szCs w:val="32"/>
          <w:lang w:val="en"/>
        </w:rPr>
        <w:br w:type="page"/>
      </w:r>
      <w:r w:rsidRPr="005F4F30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6: Is there an alternative?</w:t>
      </w:r>
    </w:p>
    <w:p w14:paraId="51B5A073" w14:textId="37D65BFB" w:rsidR="00E5214C" w:rsidRDefault="009404DA" w:rsidP="00E5214C">
      <w:pPr>
        <w:ind w:right="-284"/>
        <w:jc w:val="both"/>
        <w:rPr>
          <w:rFonts w:ascii="Trebuchet MS" w:hAnsi="Trebuchet MS"/>
          <w:sz w:val="26"/>
          <w:szCs w:val="26"/>
          <w:lang w:val="en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 1:</w:t>
      </w:r>
      <w:r w:rsidRPr="00CC6951">
        <w:rPr>
          <w:rFonts w:ascii="Trebuchet MS" w:hAnsi="Trebuchet MS"/>
          <w:sz w:val="28"/>
          <w:lang w:val="en-US"/>
        </w:rPr>
        <w:t xml:space="preserve"> </w:t>
      </w:r>
      <w:r w:rsidR="00E5214C">
        <w:rPr>
          <w:rFonts w:ascii="Trebuchet MS" w:hAnsi="Trebuchet MS"/>
          <w:sz w:val="26"/>
          <w:szCs w:val="26"/>
          <w:lang w:val="en"/>
        </w:rPr>
        <w:t xml:space="preserve">Play the plastic-memory and match the </w:t>
      </w:r>
      <w:r w:rsidR="00E5214C" w:rsidRPr="008D0C4C">
        <w:rPr>
          <w:rFonts w:ascii="Trebuchet MS" w:hAnsi="Trebuchet MS"/>
          <w:sz w:val="26"/>
          <w:szCs w:val="26"/>
          <w:lang w:val="en"/>
        </w:rPr>
        <w:t>related single-use, multiple-use and alternative products</w:t>
      </w:r>
      <w:r w:rsidR="00B76759">
        <w:rPr>
          <w:rFonts w:ascii="Trebuchet MS" w:hAnsi="Trebuchet MS"/>
          <w:sz w:val="26"/>
          <w:szCs w:val="26"/>
          <w:lang w:val="en"/>
        </w:rPr>
        <w:t>,</w:t>
      </w:r>
      <w:r w:rsidR="00E5214C" w:rsidRPr="008D0C4C">
        <w:rPr>
          <w:rFonts w:ascii="Trebuchet MS" w:hAnsi="Trebuchet MS"/>
          <w:sz w:val="26"/>
          <w:szCs w:val="26"/>
          <w:lang w:val="en"/>
        </w:rPr>
        <w:t xml:space="preserve"> respectively the least to the most sustainable products.</w:t>
      </w:r>
    </w:p>
    <w:p w14:paraId="65E59E91" w14:textId="77777777" w:rsidR="009404DA" w:rsidRDefault="009404DA" w:rsidP="00063CB1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8"/>
          <w:u w:val="single"/>
          <w:lang w:val="en-US"/>
        </w:rPr>
        <w:t>Task 2:</w:t>
      </w:r>
      <w:r>
        <w:rPr>
          <w:rFonts w:ascii="Trebuchet MS" w:hAnsi="Trebuchet MS"/>
          <w:sz w:val="26"/>
          <w:szCs w:val="26"/>
          <w:lang w:val="en-US"/>
        </w:rPr>
        <w:t xml:space="preserve"> Paste the sample solution here.</w:t>
      </w:r>
    </w:p>
    <w:p w14:paraId="36792B1B" w14:textId="769230F8" w:rsidR="000E64B3" w:rsidRDefault="009404DA" w:rsidP="00063CB1">
      <w:pPr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-US"/>
        </w:rPr>
        <w:t xml:space="preserve">Write down </w:t>
      </w:r>
      <w:r w:rsidR="00B76759">
        <w:rPr>
          <w:rFonts w:ascii="Trebuchet MS" w:hAnsi="Trebuchet MS"/>
          <w:sz w:val="26"/>
          <w:szCs w:val="26"/>
          <w:lang w:val="en-US"/>
        </w:rPr>
        <w:t xml:space="preserve">the </w:t>
      </w:r>
      <w:r>
        <w:rPr>
          <w:rFonts w:ascii="Trebuchet MS" w:hAnsi="Trebuchet MS"/>
          <w:sz w:val="26"/>
          <w:szCs w:val="26"/>
          <w:lang w:val="en-US"/>
        </w:rPr>
        <w:t>pros and cons of the products (e.g.</w:t>
      </w:r>
      <w:r w:rsidR="00B76759">
        <w:rPr>
          <w:rFonts w:ascii="Trebuchet MS" w:hAnsi="Trebuchet MS"/>
          <w:sz w:val="26"/>
          <w:szCs w:val="26"/>
          <w:lang w:val="en-US"/>
        </w:rPr>
        <w:t>,</w:t>
      </w:r>
      <w:r>
        <w:rPr>
          <w:rFonts w:ascii="Trebuchet MS" w:hAnsi="Trebuchet MS"/>
          <w:sz w:val="26"/>
          <w:szCs w:val="26"/>
          <w:lang w:val="en-US"/>
        </w:rPr>
        <w:t xml:space="preserve"> concerning price, weight, durability, amount of garbage, single-use/multiple-use).</w:t>
      </w:r>
    </w:p>
    <w:tbl>
      <w:tblPr>
        <w:tblStyle w:val="TableGrid"/>
        <w:tblW w:w="9179" w:type="dxa"/>
        <w:tblLayout w:type="fixed"/>
        <w:tblLook w:val="04A0" w:firstRow="1" w:lastRow="0" w:firstColumn="1" w:lastColumn="0" w:noHBand="0" w:noVBand="1"/>
      </w:tblPr>
      <w:tblGrid>
        <w:gridCol w:w="3059"/>
        <w:gridCol w:w="3060"/>
        <w:gridCol w:w="3060"/>
      </w:tblGrid>
      <w:tr w:rsidR="000E64B3" w:rsidRPr="0004343E" w14:paraId="34219DEB" w14:textId="77777777" w:rsidTr="00E35FCD">
        <w:trPr>
          <w:trHeight w:val="4059"/>
        </w:trPr>
        <w:tc>
          <w:tcPr>
            <w:tcW w:w="3059" w:type="dxa"/>
          </w:tcPr>
          <w:p w14:paraId="0DEBDCDE" w14:textId="59610478" w:rsidR="000E64B3" w:rsidRPr="00063CB1" w:rsidRDefault="000E64B3" w:rsidP="00225918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0528" behindDoc="1" locked="0" layoutInCell="1" allowOverlap="1" wp14:anchorId="353EF9AB" wp14:editId="12F4C2E2">
                      <wp:simplePos x="0" y="0"/>
                      <wp:positionH relativeFrom="column">
                        <wp:posOffset>201930</wp:posOffset>
                      </wp:positionH>
                      <wp:positionV relativeFrom="paragraph">
                        <wp:posOffset>68580</wp:posOffset>
                      </wp:positionV>
                      <wp:extent cx="1449608" cy="1664459"/>
                      <wp:effectExtent l="0" t="0" r="17780" b="12065"/>
                      <wp:wrapTight wrapText="bothSides">
                        <wp:wrapPolygon edited="0">
                          <wp:start x="0" y="0"/>
                          <wp:lineTo x="0" y="21509"/>
                          <wp:lineTo x="17322" y="21509"/>
                          <wp:lineTo x="21581" y="21509"/>
                          <wp:lineTo x="21581" y="0"/>
                          <wp:lineTo x="0" y="0"/>
                        </wp:wrapPolygon>
                      </wp:wrapTight>
                      <wp:docPr id="1802130836" name="Gruppieren 180213083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49608" cy="1664459"/>
                                <a:chOff x="0" y="-4678"/>
                                <a:chExt cx="1472163" cy="1922378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37" name="Grafik 180213083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96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38" name="Rechteck 1802130838"/>
                              <wps:cNvSpPr/>
                              <wps:spPr>
                                <a:xfrm rot="16200000">
                                  <a:off x="385763" y="827722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61777510" w14:textId="77777777" w:rsidR="00087753" w:rsidRPr="00B06068" w:rsidRDefault="00087753" w:rsidP="000E64B3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 w:rsidRPr="00B06068">
                                      <w:rPr>
                                        <w:sz w:val="20"/>
                                      </w:rPr>
                                      <w:t>Disposable bottl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353EF9AB" id="Gruppieren 1802130836" o:spid="_x0000_s1147" style="position:absolute;left:0;text-align:left;margin-left:15.9pt;margin-top:5.4pt;width:114.15pt;height:131.05pt;z-index:-251578880;mso-width-relative:margin;mso-height-relative:margin" coordorigin=",-46" coordsize="14721,1922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">
                      <v:shape id="Grafik 1802130837" o:spid="_x0000_s1148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">
                        <v:imagedata r:id="rId197" o:title=""/>
                        <v:path arrowok="t"/>
                      </v:shape>
                      <v:rect id="Rechteck 1802130838" o:spid="_x0000_s1149" style="position:absolute;left:3857;top:8278;width:19187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" fillcolor="#5b9bd5 [3204]" strokecolor="white [3212]" strokeweight="1pt">
                        <v:textbox>
                          <w:txbxContent>
                            <w:p w14:paraId="61777510" w14:textId="77777777" w:rsidR="00087753" w:rsidRPr="00B06068" w:rsidRDefault="00087753" w:rsidP="000E64B3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 w:rsidRPr="00B06068">
                                <w:rPr>
                                  <w:sz w:val="20"/>
                                </w:rPr>
                                <w:t>Disposable bottle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Disposable bottle</w:t>
            </w:r>
          </w:p>
          <w:p w14:paraId="2C84F8A8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04440DDE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54B99E9D" w14:textId="77777777" w:rsidR="003E03C5" w:rsidRDefault="003E03C5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</w:p>
          <w:p w14:paraId="41D4A00A" w14:textId="614CA743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unbreakable</w:t>
            </w:r>
          </w:p>
          <w:p w14:paraId="150C87C9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single-use</w:t>
            </w:r>
          </w:p>
          <w:p w14:paraId="1CC1EFEE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a lot of garbage</w:t>
            </w:r>
          </w:p>
        </w:tc>
        <w:tc>
          <w:tcPr>
            <w:tcW w:w="3060" w:type="dxa"/>
          </w:tcPr>
          <w:p w14:paraId="571E42FE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1552" behindDoc="1" locked="0" layoutInCell="1" allowOverlap="1" wp14:anchorId="42931797" wp14:editId="52E51C10">
                      <wp:simplePos x="0" y="0"/>
                      <wp:positionH relativeFrom="column">
                        <wp:posOffset>164465</wp:posOffset>
                      </wp:positionH>
                      <wp:positionV relativeFrom="paragraph">
                        <wp:posOffset>68581</wp:posOffset>
                      </wp:positionV>
                      <wp:extent cx="1419590" cy="1662260"/>
                      <wp:effectExtent l="0" t="0" r="9525" b="14605"/>
                      <wp:wrapTight wrapText="bothSides">
                        <wp:wrapPolygon edited="0">
                          <wp:start x="0" y="0"/>
                          <wp:lineTo x="0" y="21542"/>
                          <wp:lineTo x="17106" y="21542"/>
                          <wp:lineTo x="21455" y="21542"/>
                          <wp:lineTo x="21455" y="0"/>
                          <wp:lineTo x="0" y="0"/>
                        </wp:wrapPolygon>
                      </wp:wrapTight>
                      <wp:docPr id="1802130839" name="Gruppieren 180213083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19590" cy="1662260"/>
                                <a:chOff x="0" y="0"/>
                                <a:chExt cx="1441683" cy="1919837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40" name="Grafik 1802130840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98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41" name="Rechteck 1802130841"/>
                              <wps:cNvSpPr/>
                              <wps:spPr>
                                <a:xfrm rot="16200000">
                                  <a:off x="355283" y="833437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63E37F4" w14:textId="77777777" w:rsidR="00087753" w:rsidRPr="00B06068" w:rsidRDefault="00087753" w:rsidP="000E64B3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Reusable plastic</w:t>
                                    </w:r>
                                    <w:r w:rsidRPr="00B06068">
                                      <w:rPr>
                                        <w:sz w:val="20"/>
                                      </w:rPr>
                                      <w:t xml:space="preserve"> bottl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42931797" id="Gruppieren 1802130839" o:spid="_x0000_s1150" style="position:absolute;left:0;text-align:left;margin-left:12.95pt;margin-top:5.4pt;width:111.8pt;height:130.9pt;z-index:-251577856;mso-width-relative:margin;mso-height-relative:margin" coordsize="14416,1919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">
                      <v:shape id="Grafik 1802130840" o:spid="_x0000_s1151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">
                        <v:imagedata r:id="rId199" o:title=""/>
                        <v:path arrowok="t"/>
                      </v:shape>
                      <v:rect id="Rechteck 1802130841" o:spid="_x0000_s1152" style="position:absolute;left:3552;top:833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363E37F4" w14:textId="77777777" w:rsidR="00087753" w:rsidRPr="00B06068" w:rsidRDefault="00087753" w:rsidP="000E64B3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Reusable plastic</w:t>
                              </w:r>
                              <w:r w:rsidRPr="00B06068">
                                <w:rPr>
                                  <w:sz w:val="20"/>
                                </w:rPr>
                                <w:t xml:space="preserve"> bottle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Reusable plastic bottle</w:t>
            </w:r>
          </w:p>
          <w:p w14:paraId="3EFCF9B1" w14:textId="2907753D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0A03D8F7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50A73127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+/- unbreakable</w:t>
            </w:r>
          </w:p>
          <w:p w14:paraId="39159290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multiple-use</w:t>
            </w:r>
          </w:p>
          <w:p w14:paraId="0BA47FA6" w14:textId="77777777" w:rsidR="000E64B3" w:rsidRPr="00063CB1" w:rsidRDefault="000E64B3" w:rsidP="00225918">
            <w:pPr>
              <w:jc w:val="center"/>
              <w:rPr>
                <w:rFonts w:ascii="Trebuchet MS" w:hAnsi="Trebuchet MS"/>
              </w:rPr>
            </w:pPr>
            <w:r w:rsidRPr="00063CB1">
              <w:rPr>
                <w:rFonts w:ascii="Trebuchet MS" w:hAnsi="Trebuchet MS"/>
                <w:color w:val="C00000"/>
              </w:rPr>
              <w:t>+/- garbage</w:t>
            </w:r>
          </w:p>
        </w:tc>
        <w:tc>
          <w:tcPr>
            <w:tcW w:w="3060" w:type="dxa"/>
          </w:tcPr>
          <w:p w14:paraId="40C1B4E8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2576" behindDoc="1" locked="0" layoutInCell="1" allowOverlap="1" wp14:anchorId="4090AB7E" wp14:editId="3A7261FD">
                      <wp:simplePos x="0" y="0"/>
                      <wp:positionH relativeFrom="column">
                        <wp:posOffset>187326</wp:posOffset>
                      </wp:positionH>
                      <wp:positionV relativeFrom="paragraph">
                        <wp:posOffset>83820</wp:posOffset>
                      </wp:positionV>
                      <wp:extent cx="1417714" cy="1662810"/>
                      <wp:effectExtent l="0" t="0" r="11430" b="13970"/>
                      <wp:wrapTight wrapText="bothSides">
                        <wp:wrapPolygon edited="0">
                          <wp:start x="0" y="0"/>
                          <wp:lineTo x="0" y="21534"/>
                          <wp:lineTo x="17129" y="21534"/>
                          <wp:lineTo x="21484" y="21534"/>
                          <wp:lineTo x="21484" y="0"/>
                          <wp:lineTo x="0" y="0"/>
                        </wp:wrapPolygon>
                      </wp:wrapTight>
                      <wp:docPr id="1802130842" name="Gruppieren 180213084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17714" cy="1662810"/>
                                <a:chOff x="0" y="0"/>
                                <a:chExt cx="1439545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43" name="Grafik 1802130843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0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44" name="Rechteck 1802130844"/>
                              <wps:cNvSpPr/>
                              <wps:spPr>
                                <a:xfrm rot="16200000">
                                  <a:off x="34766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5E576778" w14:textId="77777777" w:rsidR="00087753" w:rsidRPr="00B06068" w:rsidRDefault="00087753" w:rsidP="000E64B3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Glass</w:t>
                                    </w:r>
                                    <w:r w:rsidRPr="00B06068">
                                      <w:rPr>
                                        <w:sz w:val="20"/>
                                      </w:rPr>
                                      <w:t xml:space="preserve"> bottl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4090AB7E" id="Gruppieren 1802130842" o:spid="_x0000_s1153" style="position:absolute;left:0;text-align:left;margin-left:14.75pt;margin-top:6.6pt;width:111.65pt;height:130.95pt;z-index:-251576832;mso-width-relative:margin;mso-height-relative:margin" coordsize="14395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">
                      <v:shape id="Grafik 1802130843" o:spid="_x0000_s1154" type="#_x0000_t75" style="position:absolute;left:-2391;top:2418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">
                        <v:imagedata r:id="rId201" o:title=""/>
                        <v:path arrowok="t"/>
                      </v:shape>
                      <v:rect id="Rechteck 1802130844" o:spid="_x0000_s1155" style="position:absolute;left:3476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5E576778" w14:textId="77777777" w:rsidR="00087753" w:rsidRPr="00B06068" w:rsidRDefault="00087753" w:rsidP="000E64B3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Glass</w:t>
                              </w:r>
                              <w:r w:rsidRPr="00B06068">
                                <w:rPr>
                                  <w:sz w:val="20"/>
                                </w:rPr>
                                <w:t xml:space="preserve"> bottle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Glass bottle</w:t>
            </w:r>
          </w:p>
          <w:p w14:paraId="62460B8F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heavy</w:t>
            </w:r>
          </w:p>
          <w:p w14:paraId="343660A4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25263870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fragile</w:t>
            </w:r>
          </w:p>
          <w:p w14:paraId="464FF7C1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multiple-use</w:t>
            </w:r>
          </w:p>
          <w:p w14:paraId="04E08381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 garbage</w:t>
            </w:r>
          </w:p>
        </w:tc>
      </w:tr>
      <w:tr w:rsidR="000E64B3" w:rsidRPr="0004343E" w14:paraId="70823106" w14:textId="77777777" w:rsidTr="00E35FCD">
        <w:trPr>
          <w:trHeight w:val="4798"/>
        </w:trPr>
        <w:tc>
          <w:tcPr>
            <w:tcW w:w="3059" w:type="dxa"/>
          </w:tcPr>
          <w:p w14:paraId="08B400BD" w14:textId="4FE7DB1B" w:rsidR="000E64B3" w:rsidRPr="00063CB1" w:rsidRDefault="00E35FCD" w:rsidP="00225918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3600" behindDoc="1" locked="0" layoutInCell="1" allowOverlap="1" wp14:anchorId="40C10504" wp14:editId="3E5A46F0">
                      <wp:simplePos x="0" y="0"/>
                      <wp:positionH relativeFrom="column">
                        <wp:posOffset>281940</wp:posOffset>
                      </wp:positionH>
                      <wp:positionV relativeFrom="paragraph">
                        <wp:posOffset>76200</wp:posOffset>
                      </wp:positionV>
                      <wp:extent cx="1417714" cy="1665559"/>
                      <wp:effectExtent l="0" t="0" r="11430" b="11430"/>
                      <wp:wrapTight wrapText="bothSides">
                        <wp:wrapPolygon edited="0">
                          <wp:start x="0" y="0"/>
                          <wp:lineTo x="0" y="21501"/>
                          <wp:lineTo x="17129" y="21501"/>
                          <wp:lineTo x="21484" y="21501"/>
                          <wp:lineTo x="21484" y="0"/>
                          <wp:lineTo x="0" y="0"/>
                        </wp:wrapPolygon>
                      </wp:wrapTight>
                      <wp:docPr id="1802130845" name="Gruppieren 180213084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17714" cy="1665559"/>
                                <a:chOff x="0" y="0"/>
                                <a:chExt cx="1439545" cy="1923647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0846" name="Grafik 1802130846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2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0847" name="Rechteck 1802130847"/>
                              <wps:cNvSpPr/>
                              <wps:spPr>
                                <a:xfrm rot="16200000">
                                  <a:off x="351473" y="837247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DA7BC53" w14:textId="77777777" w:rsidR="00087753" w:rsidRPr="00B06068" w:rsidRDefault="00087753" w:rsidP="000E64B3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Foil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40C10504" id="Gruppieren 1802130845" o:spid="_x0000_s1156" style="position:absolute;left:0;text-align:left;margin-left:22.2pt;margin-top:6pt;width:111.65pt;height:131.15pt;z-index:-251575808;mso-width-relative:margin;mso-height-relative:margin" coordsize="14395,1923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">
                      <v:shape id="Grafik 1802130846" o:spid="_x0000_s1157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">
                        <v:imagedata r:id="rId203" o:title=""/>
                        <v:path arrowok="t"/>
                      </v:shape>
                      <v:rect id="Rechteck 1802130847" o:spid="_x0000_s1158" style="position:absolute;left:3514;top:8372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" fillcolor="#5b9bd5 [3204]" strokecolor="white [3212]" strokeweight="1pt">
                        <v:textbox>
                          <w:txbxContent>
                            <w:p w14:paraId="7DA7BC53" w14:textId="77777777" w:rsidR="00087753" w:rsidRPr="00B06068" w:rsidRDefault="00087753" w:rsidP="000E64B3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Foil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="000E64B3" w:rsidRPr="00063CB1">
              <w:rPr>
                <w:rFonts w:ascii="Trebuchet MS" w:hAnsi="Trebuchet MS"/>
                <w:b/>
                <w:lang w:val="en-US"/>
              </w:rPr>
              <w:t>Foil</w:t>
            </w:r>
          </w:p>
          <w:p w14:paraId="7C8D0742" w14:textId="53C88D76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495C5C72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72961BB4" w14:textId="77777777" w:rsidR="003E03C5" w:rsidRDefault="003E03C5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</w:p>
          <w:p w14:paraId="775369C9" w14:textId="4F2C53C2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hygienic</w:t>
            </w:r>
          </w:p>
          <w:p w14:paraId="560E4532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leaking</w:t>
            </w:r>
          </w:p>
          <w:p w14:paraId="7C816EB2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single-use</w:t>
            </w:r>
          </w:p>
          <w:p w14:paraId="0C809336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a lot of garbage</w:t>
            </w:r>
          </w:p>
        </w:tc>
        <w:tc>
          <w:tcPr>
            <w:tcW w:w="3060" w:type="dxa"/>
          </w:tcPr>
          <w:p w14:paraId="3B9C2B80" w14:textId="0342298A" w:rsidR="000E64B3" w:rsidRPr="00063CB1" w:rsidRDefault="00E35FCD" w:rsidP="00225918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4624" behindDoc="1" locked="0" layoutInCell="1" allowOverlap="1" wp14:anchorId="02CBF198" wp14:editId="6F4E0625">
                      <wp:simplePos x="0" y="0"/>
                      <wp:positionH relativeFrom="column">
                        <wp:posOffset>225425</wp:posOffset>
                      </wp:positionH>
                      <wp:positionV relativeFrom="paragraph">
                        <wp:posOffset>72713</wp:posOffset>
                      </wp:positionV>
                      <wp:extent cx="1417714" cy="1662810"/>
                      <wp:effectExtent l="0" t="0" r="11430" b="13970"/>
                      <wp:wrapTight wrapText="bothSides">
                        <wp:wrapPolygon edited="0">
                          <wp:start x="0" y="0"/>
                          <wp:lineTo x="0" y="21534"/>
                          <wp:lineTo x="17129" y="21534"/>
                          <wp:lineTo x="21484" y="21534"/>
                          <wp:lineTo x="21484" y="0"/>
                          <wp:lineTo x="0" y="0"/>
                        </wp:wrapPolygon>
                      </wp:wrapTight>
                      <wp:docPr id="1647381504" name="Gruppieren 164738150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17714" cy="1662810"/>
                                <a:chOff x="0" y="0"/>
                                <a:chExt cx="1439545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647381505" name="Grafik 1647381505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4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647381506" name="Rechteck 1647381506"/>
                              <wps:cNvSpPr/>
                              <wps:spPr>
                                <a:xfrm rot="16200000">
                                  <a:off x="35147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E5C8ADF" w14:textId="77777777" w:rsidR="00087753" w:rsidRPr="00B06068" w:rsidRDefault="00087753" w:rsidP="000E64B3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lunch box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2CBF198" id="Gruppieren 1647381504" o:spid="_x0000_s1159" style="position:absolute;left:0;text-align:left;margin-left:17.75pt;margin-top:5.75pt;width:111.65pt;height:130.95pt;z-index:-251574784;mso-width-relative:margin;mso-height-relative:margin" coordsize="14395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">
                      <v:shape id="Grafik 1647381505" o:spid="_x0000_s1160" type="#_x0000_t75" style="position:absolute;left:-2391;top:2418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">
                        <v:imagedata r:id="rId205" o:title=""/>
                        <v:path arrowok="t"/>
                      </v:shape>
                      <v:rect id="Rechteck 1647381506" o:spid="_x0000_s1161" style="position:absolute;left:3514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" fillcolor="#5b9bd5 [3204]" strokecolor="white [3212]" strokeweight="1pt">
                        <v:textbox>
                          <w:txbxContent>
                            <w:p w14:paraId="7E5C8ADF" w14:textId="77777777" w:rsidR="00087753" w:rsidRPr="00B06068" w:rsidRDefault="00087753" w:rsidP="000E64B3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lunch box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="000E64B3" w:rsidRPr="00063CB1">
              <w:rPr>
                <w:rFonts w:ascii="Trebuchet MS" w:hAnsi="Trebuchet MS"/>
                <w:b/>
                <w:lang w:val="en-US"/>
              </w:rPr>
              <w:t>Plastic lunch box</w:t>
            </w:r>
          </w:p>
          <w:p w14:paraId="713D9FC5" w14:textId="458465CC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64273356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4EE9644D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daily rinsing</w:t>
            </w:r>
          </w:p>
          <w:p w14:paraId="6AB9B3B0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tight</w:t>
            </w:r>
          </w:p>
          <w:p w14:paraId="712F5F58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multiple-use</w:t>
            </w:r>
          </w:p>
          <w:p w14:paraId="4169AF33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+/- garbage</w:t>
            </w:r>
          </w:p>
        </w:tc>
        <w:tc>
          <w:tcPr>
            <w:tcW w:w="3060" w:type="dxa"/>
          </w:tcPr>
          <w:p w14:paraId="0E7317AA" w14:textId="56B814BA" w:rsidR="000E64B3" w:rsidRPr="00063CB1" w:rsidRDefault="00E35FCD" w:rsidP="00225918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75648" behindDoc="1" locked="0" layoutInCell="1" allowOverlap="1" wp14:anchorId="4ADE243D" wp14:editId="1E72C659">
                      <wp:simplePos x="0" y="0"/>
                      <wp:positionH relativeFrom="column">
                        <wp:posOffset>187290</wp:posOffset>
                      </wp:positionH>
                      <wp:positionV relativeFrom="paragraph">
                        <wp:posOffset>72713</wp:posOffset>
                      </wp:positionV>
                      <wp:extent cx="1402080" cy="1661160"/>
                      <wp:effectExtent l="0" t="0" r="26670" b="15240"/>
                      <wp:wrapTight wrapText="bothSides">
                        <wp:wrapPolygon edited="0">
                          <wp:start x="0" y="0"/>
                          <wp:lineTo x="0" y="21550"/>
                          <wp:lineTo x="17022" y="21550"/>
                          <wp:lineTo x="21717" y="21550"/>
                          <wp:lineTo x="21717" y="0"/>
                          <wp:lineTo x="0" y="0"/>
                        </wp:wrapPolygon>
                      </wp:wrapTight>
                      <wp:docPr id="1647381507" name="Gruppieren 164738150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02080" cy="1661160"/>
                                <a:chOff x="0" y="0"/>
                                <a:chExt cx="1423959" cy="191833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647381508" name="Grafik 1647381508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6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7172" y="243350"/>
                                  <a:ext cx="1897380" cy="142303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647381509" name="Rechteck 1647381509"/>
                              <wps:cNvSpPr/>
                              <wps:spPr>
                                <a:xfrm rot="16200000">
                                  <a:off x="337791" y="832168"/>
                                  <a:ext cx="1918335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5C69F3CB" w14:textId="77777777" w:rsidR="00087753" w:rsidRPr="00B06068" w:rsidRDefault="00087753" w:rsidP="000E64B3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Stainless steel lunch box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4ADE243D" id="Gruppieren 1647381507" o:spid="_x0000_s1162" style="position:absolute;left:0;text-align:left;margin-left:14.75pt;margin-top:5.75pt;width:110.4pt;height:130.8pt;z-index:-251573760;mso-width-relative:margin;mso-height-relative:margin" coordsize="14239,1918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">
                      <v:shape id="Grafik 1647381508" o:spid="_x0000_s1163" type="#_x0000_t75" style="position:absolute;left:-2372;top:2433;width:18974;height:14230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">
                        <v:imagedata r:id="rId207" o:title=""/>
                        <v:path arrowok="t"/>
                      </v:shape>
                      <v:rect id="Rechteck 1647381509" o:spid="_x0000_s1164" style="position:absolute;left:3377;top:8322;width:19183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" fillcolor="#5b9bd5 [3204]" strokecolor="white [3212]" strokeweight="1pt">
                        <v:textbox>
                          <w:txbxContent>
                            <w:p w14:paraId="5C69F3CB" w14:textId="77777777" w:rsidR="00087753" w:rsidRPr="00B06068" w:rsidRDefault="00087753" w:rsidP="000E64B3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Stainless steel lunch box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="000E64B3" w:rsidRPr="00063CB1">
              <w:rPr>
                <w:rFonts w:ascii="Trebuchet MS" w:hAnsi="Trebuchet MS"/>
                <w:b/>
                <w:lang w:val="en-US"/>
              </w:rPr>
              <w:t>Stainless steel lunch box</w:t>
            </w:r>
          </w:p>
          <w:p w14:paraId="705F89F4" w14:textId="3E5B7C30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1C3C547F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5182538B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daily rinsing</w:t>
            </w:r>
          </w:p>
          <w:p w14:paraId="0FCBD94F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leaking</w:t>
            </w:r>
          </w:p>
          <w:p w14:paraId="1A5C6F10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multiple-use</w:t>
            </w:r>
          </w:p>
          <w:p w14:paraId="671D779A" w14:textId="77777777" w:rsidR="000E64B3" w:rsidRPr="00063CB1" w:rsidRDefault="000E64B3" w:rsidP="00225918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 garbage</w:t>
            </w:r>
          </w:p>
        </w:tc>
      </w:tr>
    </w:tbl>
    <w:p w14:paraId="7852506E" w14:textId="77777777" w:rsidR="00E35FCD" w:rsidRDefault="00BB6372">
      <w:pPr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br w:type="page"/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020"/>
        <w:gridCol w:w="3021"/>
        <w:gridCol w:w="3021"/>
      </w:tblGrid>
      <w:tr w:rsidR="00E35FCD" w:rsidRPr="00807B7B" w14:paraId="0348A32A" w14:textId="77777777" w:rsidTr="00FA1666">
        <w:tc>
          <w:tcPr>
            <w:tcW w:w="3020" w:type="dxa"/>
          </w:tcPr>
          <w:p w14:paraId="58DF2288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noProof/>
                <w:color w:val="C00000"/>
                <w:lang w:val="en-US"/>
              </w:rPr>
              <w:lastRenderedPageBreak/>
              <mc:AlternateContent>
                <mc:Choice Requires="wpg">
                  <w:drawing>
                    <wp:anchor distT="0" distB="0" distL="114300" distR="114300" simplePos="0" relativeHeight="251721728" behindDoc="1" locked="0" layoutInCell="1" allowOverlap="1" wp14:anchorId="423D2D7D" wp14:editId="4006DCB7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177800</wp:posOffset>
                      </wp:positionV>
                      <wp:extent cx="1925320" cy="1439545"/>
                      <wp:effectExtent l="0" t="0" r="17780" b="8255"/>
                      <wp:wrapTight wrapText="bothSides">
                        <wp:wrapPolygon edited="0">
                          <wp:start x="0" y="0"/>
                          <wp:lineTo x="0" y="21438"/>
                          <wp:lineTo x="21586" y="21438"/>
                          <wp:lineTo x="21586" y="0"/>
                          <wp:lineTo x="0" y="0"/>
                        </wp:wrapPolygon>
                      </wp:wrapTight>
                      <wp:docPr id="34" name="Gruppieren 3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25320" cy="1439545"/>
                                <a:chOff x="0" y="0"/>
                                <a:chExt cx="192532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5" name="Grafik 35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83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7620" y="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36" name="Rechteck 36"/>
                              <wps:cNvSpPr/>
                              <wps:spPr>
                                <a:xfrm>
                                  <a:off x="0" y="11811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095F321E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Chocolate surprise eg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423D2D7D" id="Gruppieren 34" o:spid="_x0000_s1165" style="position:absolute;left:0;text-align:left;margin-left:-5.15pt;margin-top:14pt;width:151.6pt;height:113.35pt;z-index:-251398656" coordsize="19253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">
                      <v:shape id="Grafik 35" o:spid="_x0000_s1166" type="#_x0000_t75" style="position:absolute;left:76;width:1917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">
                        <v:imagedata r:id="rId84" o:title=""/>
                        <v:path arrowok="t"/>
                      </v:shape>
                      <v:rect id="Rechteck 36" o:spid="_x0000_s1167" style="position:absolute;top:11811;width:19188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" fillcolor="#5b9bd5 [3204]" strokecolor="white [3212]" strokeweight="1pt">
                        <v:textbox>
                          <w:txbxContent>
                            <w:p w14:paraId="095F321E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Chocolate surprise eg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</w:p>
          <w:p w14:paraId="45BDA8FD" w14:textId="04D9398D" w:rsidR="00E35FCD" w:rsidRPr="00063CB1" w:rsidRDefault="00E35FCD" w:rsidP="00E35FCD">
            <w:pPr>
              <w:rPr>
                <w:rFonts w:ascii="Trebuchet MS" w:hAnsi="Trebuchet MS"/>
                <w:b/>
                <w:lang w:val="en-US"/>
              </w:rPr>
            </w:pPr>
          </w:p>
          <w:p w14:paraId="1808DEF0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lang w:val="en-US"/>
              </w:rPr>
              <w:t>Chocolate surprise egg</w:t>
            </w:r>
          </w:p>
          <w:p w14:paraId="275D4C52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4145A2EE" w14:textId="77777777" w:rsidR="00E35FCD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</w:p>
          <w:p w14:paraId="278866B2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nondurable</w:t>
            </w:r>
          </w:p>
          <w:p w14:paraId="36D87329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a lot of garbage</w:t>
            </w:r>
          </w:p>
        </w:tc>
        <w:tc>
          <w:tcPr>
            <w:tcW w:w="3021" w:type="dxa"/>
          </w:tcPr>
          <w:p w14:paraId="28C6C41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22752" behindDoc="1" locked="0" layoutInCell="1" allowOverlap="1" wp14:anchorId="624E3D2F" wp14:editId="558E3ACE">
                      <wp:simplePos x="0" y="0"/>
                      <wp:positionH relativeFrom="column">
                        <wp:posOffset>171450</wp:posOffset>
                      </wp:positionH>
                      <wp:positionV relativeFrom="paragraph">
                        <wp:posOffset>12700</wp:posOffset>
                      </wp:positionV>
                      <wp:extent cx="1429284" cy="1666800"/>
                      <wp:effectExtent l="0" t="0" r="19050" b="10160"/>
                      <wp:wrapTight wrapText="bothSides">
                        <wp:wrapPolygon edited="0">
                          <wp:start x="0" y="0"/>
                          <wp:lineTo x="0" y="21485"/>
                          <wp:lineTo x="17280" y="21485"/>
                          <wp:lineTo x="21600" y="21485"/>
                          <wp:lineTo x="21600" y="0"/>
                          <wp:lineTo x="0" y="0"/>
                        </wp:wrapPolygon>
                      </wp:wrapTight>
                      <wp:docPr id="37" name="Gruppieren 3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29284" cy="1666800"/>
                                <a:chOff x="0" y="0"/>
                                <a:chExt cx="1429284" cy="192207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40" name="Grafik 40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8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3740"/>
                                  <a:ext cx="1184910" cy="191833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41" name="Rechteck 41"/>
                              <wps:cNvSpPr/>
                              <wps:spPr>
                                <a:xfrm rot="16200000">
                                  <a:off x="342900" y="832415"/>
                                  <a:ext cx="1918800" cy="253969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6F9F7E59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toy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624E3D2F" id="Gruppieren 37" o:spid="_x0000_s1168" style="position:absolute;left:0;text-align:left;margin-left:13.5pt;margin-top:1pt;width:112.55pt;height:131.25pt;z-index:-251397632;mso-height-relative:margin" coordsize="14292,1922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">
                      <v:shape id="Grafik 40" o:spid="_x0000_s1169" type="#_x0000_t75" style="position:absolute;top:37;width:11849;height:191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">
                        <v:imagedata r:id="rId209" o:title=""/>
                        <v:path arrowok="t"/>
                      </v:shape>
                      <v:rect id="Rechteck 41" o:spid="_x0000_s1170" style="position:absolute;left:3429;top:8324;width:19188;height:2539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" fillcolor="#5b9bd5 [3204]" strokecolor="white [3212]" strokeweight="1pt">
                        <v:textbox>
                          <w:txbxContent>
                            <w:p w14:paraId="6F9F7E59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toy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Plastic toy</w:t>
            </w:r>
          </w:p>
          <w:p w14:paraId="16B04F27" w14:textId="330D6CDC" w:rsidR="00E35FCD" w:rsidRDefault="00E35FCD" w:rsidP="00E35FCD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53187FE3" w14:textId="48DB0DE1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durable</w:t>
            </w:r>
          </w:p>
          <w:p w14:paraId="6DEF13E2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933DE6">
              <w:rPr>
                <w:rFonts w:ascii="Trebuchet MS" w:hAnsi="Trebuchet MS"/>
                <w:color w:val="C00000"/>
                <w:lang w:val="en-US"/>
              </w:rPr>
              <w:t>+/- garbage</w:t>
            </w:r>
          </w:p>
        </w:tc>
        <w:tc>
          <w:tcPr>
            <w:tcW w:w="3021" w:type="dxa"/>
          </w:tcPr>
          <w:p w14:paraId="07DABEF0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noProof/>
                <w:color w:val="538135" w:themeColor="accent6" w:themeShade="BF"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23776" behindDoc="1" locked="0" layoutInCell="1" allowOverlap="1" wp14:anchorId="5B709367" wp14:editId="4C72D431">
                      <wp:simplePos x="0" y="0"/>
                      <wp:positionH relativeFrom="column">
                        <wp:posOffset>183515</wp:posOffset>
                      </wp:positionH>
                      <wp:positionV relativeFrom="paragraph">
                        <wp:posOffset>12700</wp:posOffset>
                      </wp:positionV>
                      <wp:extent cx="1457859" cy="1666800"/>
                      <wp:effectExtent l="0" t="0" r="28575" b="10160"/>
                      <wp:wrapTight wrapText="bothSides">
                        <wp:wrapPolygon edited="0">
                          <wp:start x="17224" y="0"/>
                          <wp:lineTo x="0" y="0"/>
                          <wp:lineTo x="0" y="21485"/>
                          <wp:lineTo x="17224" y="21485"/>
                          <wp:lineTo x="21741" y="21485"/>
                          <wp:lineTo x="21741" y="0"/>
                          <wp:lineTo x="17224" y="0"/>
                        </wp:wrapPolygon>
                      </wp:wrapTight>
                      <wp:docPr id="48" name="Gruppieren 4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57859" cy="1666800"/>
                                <a:chOff x="0" y="0"/>
                                <a:chExt cx="1457859" cy="193160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531374703" name="Grafik 531374703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10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13265"/>
                                  <a:ext cx="1453515" cy="191833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531374714" name="Rechteck 531374714"/>
                              <wps:cNvSpPr/>
                              <wps:spPr>
                                <a:xfrm rot="16200000">
                                  <a:off x="371475" y="832415"/>
                                  <a:ext cx="1918800" cy="253969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DE55D13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Wooden toy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5B709367" id="Gruppieren 48" o:spid="_x0000_s1171" style="position:absolute;left:0;text-align:left;margin-left:14.45pt;margin-top:1pt;width:114.8pt;height:131.25pt;z-index:-251396608;mso-height-relative:margin" coordsize="14578,1931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">
                      <v:shape id="Grafik 531374703" o:spid="_x0000_s1172" type="#_x0000_t75" style="position:absolute;top:132;width:14535;height:191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">
                        <v:imagedata r:id="rId211" o:title=""/>
                        <v:path arrowok="t"/>
                      </v:shape>
                      <v:rect id="Rechteck 531374714" o:spid="_x0000_s1173" style="position:absolute;left:3714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" fillcolor="#5b9bd5 [3204]" strokecolor="white [3212]" strokeweight="1pt">
                        <v:textbox>
                          <w:txbxContent>
                            <w:p w14:paraId="3DE55D13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Wooden toy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Wooden toy</w:t>
            </w:r>
          </w:p>
          <w:p w14:paraId="6DDBBE2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221AA427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durable</w:t>
            </w:r>
          </w:p>
          <w:p w14:paraId="731838D1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 garbage</w:t>
            </w:r>
          </w:p>
        </w:tc>
      </w:tr>
      <w:tr w:rsidR="00E35FCD" w:rsidRPr="00807B7B" w14:paraId="30F2F771" w14:textId="77777777" w:rsidTr="00FA1666">
        <w:tc>
          <w:tcPr>
            <w:tcW w:w="3020" w:type="dxa"/>
          </w:tcPr>
          <w:p w14:paraId="14A831D7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24800" behindDoc="1" locked="0" layoutInCell="1" allowOverlap="1" wp14:anchorId="3CCA1DE4" wp14:editId="4E3522BB">
                      <wp:simplePos x="0" y="0"/>
                      <wp:positionH relativeFrom="column">
                        <wp:posOffset>209550</wp:posOffset>
                      </wp:positionH>
                      <wp:positionV relativeFrom="paragraph">
                        <wp:posOffset>17780</wp:posOffset>
                      </wp:positionV>
                      <wp:extent cx="1439545" cy="1666800"/>
                      <wp:effectExtent l="0" t="0" r="8255" b="10160"/>
                      <wp:wrapTight wrapText="bothSides">
                        <wp:wrapPolygon edited="0">
                          <wp:start x="0" y="0"/>
                          <wp:lineTo x="0" y="21485"/>
                          <wp:lineTo x="17150" y="21485"/>
                          <wp:lineTo x="21438" y="21485"/>
                          <wp:lineTo x="21438" y="0"/>
                          <wp:lineTo x="0" y="0"/>
                        </wp:wrapPolygon>
                      </wp:wrapTight>
                      <wp:docPr id="531374715" name="Gruppieren 53137471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666800"/>
                                <a:chOff x="0" y="0"/>
                                <a:chExt cx="1439545" cy="1925235"/>
                              </a:xfrm>
                            </wpg:grpSpPr>
                            <wpg:grpSp>
                              <wpg:cNvPr id="834266514" name="Gruppieren 834266514"/>
                              <wpg:cNvGrpSpPr/>
                              <wpg:grpSpPr>
                                <a:xfrm>
                                  <a:off x="0" y="7535"/>
                                  <a:ext cx="1439545" cy="1917700"/>
                                  <a:chOff x="0" y="0"/>
                                  <a:chExt cx="1439545" cy="1917700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834266518" name="Grafik 834266518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212" cstate="print">
                                    <a:extLst>
                                      <a:ext uri="{28A0092B-C50C-407E-A947-70E740481C1C}">
                                        <a14:useLocalDpi xmlns:a14="http://schemas.microsoft.com/office/drawing/2010/main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 rot="16200000">
                                    <a:off x="-239077" y="239077"/>
                                    <a:ext cx="1917700" cy="143954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1024" name="Rechteck 1024"/>
                                <wps:cNvSpPr/>
                                <wps:spPr>
                                  <a:xfrm>
                                    <a:off x="424498" y="737552"/>
                                    <a:ext cx="558800" cy="209550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>
                                    <a:solidFill>
                                      <a:schemeClr val="bg1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1034" name="Rechteck 1034"/>
                                <wps:cNvSpPr/>
                                <wps:spPr>
                                  <a:xfrm>
                                    <a:off x="545148" y="1632902"/>
                                    <a:ext cx="342900" cy="82550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>
                                    <a:solidFill>
                                      <a:schemeClr val="bg1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</wpg:grpSp>
                            <wps:wsp>
                              <wps:cNvPr id="1047" name="Rechteck 1047"/>
                              <wps:cNvSpPr/>
                              <wps:spPr>
                                <a:xfrm rot="16200000">
                                  <a:off x="348615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12C93F13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soap dispenser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3CCA1DE4" id="Gruppieren 531374715" o:spid="_x0000_s1174" style="position:absolute;left:0;text-align:left;margin-left:16.5pt;margin-top:1.4pt;width:113.35pt;height:131.25pt;z-index:-251395584;mso-height-relative:margin" coordsize="14395,19252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">
                      <v:group id="Gruppieren 834266514" o:spid="_x0000_s1175" style="position:absolute;top:75;width:14395;height:19177" coordsize="14395,191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">
                        <v:shape id="Grafik 834266518" o:spid="_x0000_s1176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">
                          <v:imagedata r:id="rId213" o:title=""/>
                          <v:path arrowok="t"/>
                        </v:shape>
                        <v:rect id="Rechteck 1024" o:spid="_x0000_s1177" style="position:absolute;left:4244;top:7375;width:5588;height:209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" fillcolor="white [3212]" strokecolor="white [3212]" strokeweight="1pt"/>
                        <v:rect id="Rechteck 1034" o:spid="_x0000_s1178" style="position:absolute;left:5451;top:16329;width:3429;height:82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" fillcolor="white [3212]" strokecolor="white [3212]" strokeweight="1pt"/>
                      </v:group>
                      <v:rect id="Rechteck 1047" o:spid="_x0000_s1179" style="position:absolute;left:3486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" fillcolor="#5b9bd5 [3204]" strokecolor="white [3212]" strokeweight="1pt">
                        <v:textbox>
                          <w:txbxContent>
                            <w:p w14:paraId="12C93F13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soap dispenser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Plastic soap dispenser</w:t>
            </w:r>
          </w:p>
          <w:p w14:paraId="138CC5B3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</w:p>
          <w:p w14:paraId="1A891E2D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19575607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hygienic</w:t>
            </w:r>
          </w:p>
          <w:p w14:paraId="468C0E6E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plastic packaging</w:t>
            </w:r>
          </w:p>
          <w:p w14:paraId="06125B2B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a lot of garbage</w:t>
            </w:r>
          </w:p>
        </w:tc>
        <w:tc>
          <w:tcPr>
            <w:tcW w:w="3021" w:type="dxa"/>
          </w:tcPr>
          <w:p w14:paraId="094045DC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25824" behindDoc="1" locked="0" layoutInCell="1" allowOverlap="1" wp14:anchorId="084C090F" wp14:editId="6898EFD1">
                      <wp:simplePos x="0" y="0"/>
                      <wp:positionH relativeFrom="column">
                        <wp:posOffset>171450</wp:posOffset>
                      </wp:positionH>
                      <wp:positionV relativeFrom="paragraph">
                        <wp:posOffset>17780</wp:posOffset>
                      </wp:positionV>
                      <wp:extent cx="1439545" cy="1666800"/>
                      <wp:effectExtent l="0" t="0" r="8255" b="10160"/>
                      <wp:wrapTight wrapText="bothSides">
                        <wp:wrapPolygon edited="0">
                          <wp:start x="0" y="0"/>
                          <wp:lineTo x="0" y="21485"/>
                          <wp:lineTo x="17150" y="21485"/>
                          <wp:lineTo x="21438" y="21485"/>
                          <wp:lineTo x="21438" y="0"/>
                          <wp:lineTo x="0" y="0"/>
                        </wp:wrapPolygon>
                      </wp:wrapTight>
                      <wp:docPr id="1051" name="Gruppieren 105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666800"/>
                                <a:chOff x="-26670" y="57150"/>
                                <a:chExt cx="1439545" cy="1918885"/>
                              </a:xfrm>
                            </wpg:grpSpPr>
                            <wpg:grpSp>
                              <wpg:cNvPr id="1056" name="Gruppieren 1056"/>
                              <wpg:cNvGrpSpPr/>
                              <wpg:grpSpPr>
                                <a:xfrm>
                                  <a:off x="-26670" y="57150"/>
                                  <a:ext cx="1439545" cy="1917700"/>
                                  <a:chOff x="-26670" y="57150"/>
                                  <a:chExt cx="1439545" cy="1917700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1062" name="Grafik 1062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214" cstate="print">
                                    <a:extLst>
                                      <a:ext uri="{28A0092B-C50C-407E-A947-70E740481C1C}">
                                        <a14:useLocalDpi xmlns:a14="http://schemas.microsoft.com/office/drawing/2010/main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 rot="16200000">
                                    <a:off x="-265747" y="296227"/>
                                    <a:ext cx="1917700" cy="143954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1063" name="Grafik 1063"/>
                                  <pic:cNvPicPr>
                                    <a:picLocks noChangeAspect="1"/>
                                  </pic:cNvPicPr>
                                </pic:nvPicPr>
                                <pic:blipFill rotWithShape="1">
                                  <a:blip r:embed="rId215" cstate="print">
                                    <a:extLst>
                                      <a:ext uri="{28A0092B-C50C-407E-A947-70E740481C1C}">
                                        <a14:useLocalDpi xmlns:a14="http://schemas.microsoft.com/office/drawing/2010/main"/>
                                      </a:ext>
                                    </a:extLst>
                                  </a:blip>
                                  <a:srcRect/>
                                  <a:stretch/>
                                </pic:blipFill>
                                <pic:spPr bwMode="auto">
                                  <a:xfrm>
                                    <a:off x="381318" y="618172"/>
                                    <a:ext cx="589280" cy="476250"/>
                                  </a:xfrm>
                                  <a:prstGeom prst="rect">
                                    <a:avLst/>
                                  </a:prstGeom>
                                  <a:ln>
                                    <a:noFill/>
                                  </a:ln>
                                  <a:extLst>
                                    <a:ext uri="{53640926-AAD7-44D8-BBD7-CCE9431645EC}">
                                      <a14:shadowObscured xmlns:a14="http://schemas.microsoft.com/office/drawing/2010/main"/>
                                    </a:ext>
                                  </a:extLst>
                                </pic:spPr>
                              </pic:pic>
                            </wpg:grpSp>
                            <wps:wsp>
                              <wps:cNvPr id="1065" name="Rechteck 1065"/>
                              <wps:cNvSpPr/>
                              <wps:spPr>
                                <a:xfrm rot="16200000">
                                  <a:off x="321945" y="889635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133F8BB7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Refill pack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84C090F" id="Gruppieren 1051" o:spid="_x0000_s1180" style="position:absolute;left:0;text-align:left;margin-left:13.5pt;margin-top:1.4pt;width:113.35pt;height:131.25pt;z-index:-251394560;mso-height-relative:margin" coordorigin="-266,571" coordsize="14395,1918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">
                      <v:group id="Gruppieren 1056" o:spid="_x0000_s1181" style="position:absolute;left:-266;top:571;width:14394;height:19177" coordorigin="-266,571" coordsize="14395,191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">
                        <v:shape id="Grafik 1062" o:spid="_x0000_s1182" type="#_x0000_t75" style="position:absolute;left:-2658;top:2963;width:19177;height:14394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">
                          <v:imagedata r:id="rId216" o:title=""/>
                          <v:path arrowok="t"/>
                        </v:shape>
                        <v:shape id="Grafik 1063" o:spid="_x0000_s1183" type="#_x0000_t75" style="position:absolute;left:3813;top:6181;width:5892;height:47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">
                          <v:imagedata r:id="rId217" o:title=""/>
                          <v:path arrowok="t"/>
                        </v:shape>
                      </v:group>
                      <v:rect id="Rechteck 1065" o:spid="_x0000_s1184" style="position:absolute;left:3219;top:8896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" fillcolor="#5b9bd5 [3204]" strokecolor="white [3212]" strokeweight="1pt">
                        <v:textbox>
                          <w:txbxContent>
                            <w:p w14:paraId="133F8BB7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Refill pack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Refillable soap dispenser + refill pack</w:t>
            </w:r>
          </w:p>
          <w:p w14:paraId="01C4B61C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 refill</w:t>
            </w:r>
          </w:p>
          <w:p w14:paraId="728AF19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hygienic</w:t>
            </w:r>
          </w:p>
          <w:p w14:paraId="57630825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plastic packaging</w:t>
            </w:r>
          </w:p>
          <w:p w14:paraId="0D3C5F91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+/- garbage</w:t>
            </w:r>
          </w:p>
        </w:tc>
        <w:tc>
          <w:tcPr>
            <w:tcW w:w="3021" w:type="dxa"/>
          </w:tcPr>
          <w:p w14:paraId="602AF545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26848" behindDoc="1" locked="0" layoutInCell="1" allowOverlap="1" wp14:anchorId="059A487F" wp14:editId="6C433018">
                      <wp:simplePos x="0" y="0"/>
                      <wp:positionH relativeFrom="column">
                        <wp:posOffset>208915</wp:posOffset>
                      </wp:positionH>
                      <wp:positionV relativeFrom="paragraph">
                        <wp:posOffset>17780</wp:posOffset>
                      </wp:positionV>
                      <wp:extent cx="1441450" cy="1666800"/>
                      <wp:effectExtent l="0" t="0" r="25400" b="10160"/>
                      <wp:wrapTight wrapText="bothSides">
                        <wp:wrapPolygon edited="0">
                          <wp:start x="0" y="0"/>
                          <wp:lineTo x="0" y="21485"/>
                          <wp:lineTo x="17128" y="21485"/>
                          <wp:lineTo x="21695" y="21485"/>
                          <wp:lineTo x="21695" y="0"/>
                          <wp:lineTo x="0" y="0"/>
                        </wp:wrapPolygon>
                      </wp:wrapTight>
                      <wp:docPr id="1067" name="Gruppieren 106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41450" cy="1666800"/>
                                <a:chOff x="0" y="0"/>
                                <a:chExt cx="1441683" cy="1919837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070" name="Grafik 1070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18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071" name="Rechteck 1071"/>
                              <wps:cNvSpPr/>
                              <wps:spPr>
                                <a:xfrm rot="16200000">
                                  <a:off x="355283" y="833437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29D083F2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Bar of soap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59A487F" id="Gruppieren 1067" o:spid="_x0000_s1185" style="position:absolute;left:0;text-align:left;margin-left:16.45pt;margin-top:1.4pt;width:113.5pt;height:131.25pt;z-index:-251393536;mso-height-relative:margin" coordsize="14416,1919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">
                      <v:shape id="Grafik 1070" o:spid="_x0000_s1186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">
                        <v:imagedata r:id="rId219" o:title=""/>
                        <v:path arrowok="t"/>
                      </v:shape>
                      <v:rect id="Rechteck 1071" o:spid="_x0000_s1187" style="position:absolute;left:3552;top:833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" fillcolor="#5b9bd5 [3204]" strokecolor="white [3212]" strokeweight="1pt">
                        <v:textbox>
                          <w:txbxContent>
                            <w:p w14:paraId="29D083F2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Bar of soap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Bar of soap</w:t>
            </w:r>
          </w:p>
          <w:p w14:paraId="6B104FB9" w14:textId="77777777" w:rsidR="00E35FCD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</w:p>
          <w:p w14:paraId="6BCF6F7B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0FF4A484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hygienic</w:t>
            </w:r>
          </w:p>
          <w:p w14:paraId="375825E9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paper packaging</w:t>
            </w:r>
          </w:p>
          <w:p w14:paraId="4BB319D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 garbage</w:t>
            </w:r>
          </w:p>
        </w:tc>
      </w:tr>
      <w:tr w:rsidR="00E35FCD" w14:paraId="182B1EC6" w14:textId="77777777" w:rsidTr="00E35FCD">
        <w:trPr>
          <w:trHeight w:val="4579"/>
        </w:trPr>
        <w:tc>
          <w:tcPr>
            <w:tcW w:w="3020" w:type="dxa"/>
          </w:tcPr>
          <w:p w14:paraId="740B7593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27872" behindDoc="1" locked="0" layoutInCell="1" allowOverlap="1" wp14:anchorId="315E8835" wp14:editId="678238CC">
                      <wp:simplePos x="0" y="0"/>
                      <wp:positionH relativeFrom="column">
                        <wp:posOffset>196850</wp:posOffset>
                      </wp:positionH>
                      <wp:positionV relativeFrom="paragraph">
                        <wp:posOffset>0</wp:posOffset>
                      </wp:positionV>
                      <wp:extent cx="1445260" cy="1666800"/>
                      <wp:effectExtent l="0" t="0" r="21590" b="10160"/>
                      <wp:wrapTight wrapText="bothSides">
                        <wp:wrapPolygon edited="0">
                          <wp:start x="0" y="0"/>
                          <wp:lineTo x="0" y="21485"/>
                          <wp:lineTo x="17367" y="21485"/>
                          <wp:lineTo x="21638" y="21485"/>
                          <wp:lineTo x="21638" y="0"/>
                          <wp:lineTo x="0" y="0"/>
                        </wp:wrapPolygon>
                      </wp:wrapTight>
                      <wp:docPr id="1121" name="Gruppieren 112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45260" cy="1666800"/>
                                <a:chOff x="0" y="0"/>
                                <a:chExt cx="1445493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122" name="Grafik 1122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97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123" name="Rechteck 1123"/>
                              <wps:cNvSpPr/>
                              <wps:spPr>
                                <a:xfrm rot="16200000">
                                  <a:off x="35909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4367BF37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315E8835" id="Gruppieren 1121" o:spid="_x0000_s1188" style="position:absolute;left:0;text-align:left;margin-left:15.5pt;margin-top:0;width:113.8pt;height:131.25pt;z-index:-251392512;mso-height-relative:margin" coordsize="14454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">
                      <v:shape id="Grafik 1122" o:spid="_x0000_s1189" type="#_x0000_t75" style="position:absolute;left:-2391;top:2418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">
                        <v:imagedata r:id="rId98" o:title=""/>
                        <v:path arrowok="t"/>
                      </v:shape>
                      <v:rect id="Rechteck 1123" o:spid="_x0000_s1190" style="position:absolute;left:3590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" fillcolor="#5b9bd5 [3204]" strokecolor="white [3212]" strokeweight="1pt">
                        <v:textbox>
                          <w:txbxContent>
                            <w:p w14:paraId="4367BF37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Plastic bag</w:t>
            </w:r>
          </w:p>
          <w:p w14:paraId="76AA8C33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07D16DDA" w14:textId="77777777" w:rsidR="00E35FCD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free</w:t>
            </w:r>
          </w:p>
          <w:p w14:paraId="086FF84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</w:p>
          <w:p w14:paraId="4A94521F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single-use</w:t>
            </w:r>
          </w:p>
          <w:p w14:paraId="371F4E0C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a lot of garbage</w:t>
            </w:r>
          </w:p>
        </w:tc>
        <w:tc>
          <w:tcPr>
            <w:tcW w:w="3021" w:type="dxa"/>
          </w:tcPr>
          <w:p w14:paraId="2D00A67E" w14:textId="5A4BA150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29920" behindDoc="1" locked="0" layoutInCell="1" allowOverlap="1" wp14:anchorId="0BFC816E" wp14:editId="2DE86E45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50800</wp:posOffset>
                      </wp:positionV>
                      <wp:extent cx="1929130" cy="1666800"/>
                      <wp:effectExtent l="0" t="0" r="13970" b="10160"/>
                      <wp:wrapTight wrapText="bothSides">
                        <wp:wrapPolygon edited="0">
                          <wp:start x="0" y="0"/>
                          <wp:lineTo x="0" y="21485"/>
                          <wp:lineTo x="21543" y="21485"/>
                          <wp:lineTo x="21543" y="0"/>
                          <wp:lineTo x="0" y="0"/>
                        </wp:wrapPolygon>
                      </wp:wrapTight>
                      <wp:docPr id="1124" name="Gruppieren 112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29130" cy="1666800"/>
                                <a:chOff x="0" y="0"/>
                                <a:chExt cx="192913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125" name="Grafik 1125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99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0800000">
                                  <a:off x="11430" y="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126" name="Rechteck 1126"/>
                              <wps:cNvSpPr/>
                              <wps:spPr>
                                <a:xfrm>
                                  <a:off x="0" y="1184910"/>
                                  <a:ext cx="1918335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18CBBB0F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Reusable plastic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BFC816E" id="Gruppieren 1124" o:spid="_x0000_s1191" style="position:absolute;left:0;text-align:left;margin-left:-5.15pt;margin-top:4pt;width:151.9pt;height:131.25pt;z-index:-251390464;mso-height-relative:margin" coordsize="19291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">
                      <v:shape id="Grafik 1125" o:spid="_x0000_s1192" type="#_x0000_t75" style="position:absolute;left:114;width:19177;height:14395;rotation:1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">
                        <v:imagedata r:id="rId100" o:title=""/>
                        <v:path arrowok="t"/>
                      </v:shape>
                      <v:rect id="Rechteck 1126" o:spid="_x0000_s1193" style="position:absolute;top:11849;width:19183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" fillcolor="#5b9bd5 [3204]" strokecolor="white [3212]" strokeweight="1pt">
                        <v:textbox>
                          <w:txbxContent>
                            <w:p w14:paraId="18CBBB0F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Reusable plastic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Reuseable plastic bag</w:t>
            </w:r>
          </w:p>
          <w:p w14:paraId="0CFFF948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530AF9E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6721D5FA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multiple-use</w:t>
            </w:r>
          </w:p>
          <w:p w14:paraId="181AC777" w14:textId="77777777" w:rsidR="00E35FCD" w:rsidRPr="00063CB1" w:rsidRDefault="00E35FCD" w:rsidP="00FA1666">
            <w:pPr>
              <w:jc w:val="center"/>
              <w:rPr>
                <w:rFonts w:ascii="Trebuchet MS" w:hAnsi="Trebuchet MS"/>
              </w:rPr>
            </w:pPr>
            <w:r w:rsidRPr="00063CB1">
              <w:rPr>
                <w:rFonts w:ascii="Trebuchet MS" w:hAnsi="Trebuchet MS"/>
                <w:color w:val="C00000"/>
              </w:rPr>
              <w:t>+/- garbage</w:t>
            </w:r>
          </w:p>
        </w:tc>
        <w:tc>
          <w:tcPr>
            <w:tcW w:w="3021" w:type="dxa"/>
          </w:tcPr>
          <w:p w14:paraId="5662EC6E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28896" behindDoc="1" locked="0" layoutInCell="1" allowOverlap="1" wp14:anchorId="5EF621ED" wp14:editId="1EE1B6C2">
                      <wp:simplePos x="0" y="0"/>
                      <wp:positionH relativeFrom="column">
                        <wp:posOffset>170815</wp:posOffset>
                      </wp:positionH>
                      <wp:positionV relativeFrom="paragraph">
                        <wp:posOffset>0</wp:posOffset>
                      </wp:positionV>
                      <wp:extent cx="1439545" cy="1666800"/>
                      <wp:effectExtent l="0" t="0" r="8255" b="10160"/>
                      <wp:wrapTight wrapText="bothSides">
                        <wp:wrapPolygon edited="0">
                          <wp:start x="0" y="0"/>
                          <wp:lineTo x="0" y="21485"/>
                          <wp:lineTo x="17150" y="21485"/>
                          <wp:lineTo x="21438" y="21485"/>
                          <wp:lineTo x="21438" y="0"/>
                          <wp:lineTo x="0" y="0"/>
                        </wp:wrapPolygon>
                      </wp:wrapTight>
                      <wp:docPr id="1127" name="Gruppieren 112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666800"/>
                                <a:chOff x="0" y="0"/>
                                <a:chExt cx="1439545" cy="192428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128" name="Grafik 1128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1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566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129" name="Rechteck 1129"/>
                              <wps:cNvSpPr/>
                              <wps:spPr>
                                <a:xfrm rot="16200000">
                                  <a:off x="35147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0EEDC2FF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Jute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5EF621ED" id="Gruppieren 1127" o:spid="_x0000_s1194" style="position:absolute;left:0;text-align:left;margin-left:13.45pt;margin-top:0;width:113.35pt;height:131.25pt;z-index:-251391488;mso-height-relative:margin" coordsize="14395,19242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">
                      <v:shape id="Grafik 1128" o:spid="_x0000_s1195" type="#_x0000_t75" style="position:absolute;left:-2391;top:2456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">
                        <v:imagedata r:id="rId102" o:title=""/>
                        <v:path arrowok="t"/>
                      </v:shape>
                      <v:rect id="Rechteck 1129" o:spid="_x0000_s1196" style="position:absolute;left:3514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" fillcolor="#5b9bd5 [3204]" strokecolor="white [3212]" strokeweight="1pt">
                        <v:textbox>
                          <w:txbxContent>
                            <w:p w14:paraId="0EEDC2FF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Jute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Jute bag</w:t>
            </w:r>
          </w:p>
          <w:p w14:paraId="2C152DC0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4388E6E8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760F290C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multiple-use</w:t>
            </w:r>
          </w:p>
          <w:p w14:paraId="3EA6983D" w14:textId="77777777" w:rsidR="00E35FCD" w:rsidRPr="00063CB1" w:rsidRDefault="00E35FCD" w:rsidP="00FA1666">
            <w:pPr>
              <w:jc w:val="center"/>
              <w:rPr>
                <w:rFonts w:ascii="Trebuchet MS" w:hAnsi="Trebuchet M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</w:rPr>
              <w:t>no garbage</w:t>
            </w:r>
          </w:p>
        </w:tc>
      </w:tr>
    </w:tbl>
    <w:p w14:paraId="4BAE1CAE" w14:textId="77777777" w:rsidR="00E35FCD" w:rsidRDefault="00E35FCD">
      <w:pPr>
        <w:rPr>
          <w:rFonts w:ascii="Trebuchet MS" w:hAnsi="Trebuchet MS"/>
          <w:b/>
          <w:color w:val="1F3864" w:themeColor="accent5" w:themeShade="80"/>
          <w:sz w:val="36"/>
        </w:rPr>
      </w:pPr>
      <w:r>
        <w:rPr>
          <w:rFonts w:ascii="Trebuchet MS" w:hAnsi="Trebuchet MS"/>
          <w:b/>
          <w:color w:val="1F3864" w:themeColor="accent5" w:themeShade="80"/>
          <w:sz w:val="36"/>
        </w:rPr>
        <w:br w:type="page"/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020"/>
        <w:gridCol w:w="3021"/>
        <w:gridCol w:w="3021"/>
      </w:tblGrid>
      <w:tr w:rsidR="00E35FCD" w14:paraId="03E48E1A" w14:textId="77777777" w:rsidTr="00FA1666">
        <w:tc>
          <w:tcPr>
            <w:tcW w:w="3020" w:type="dxa"/>
          </w:tcPr>
          <w:p w14:paraId="7A5B36D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w:lastRenderedPageBreak/>
              <mc:AlternateContent>
                <mc:Choice Requires="wpg">
                  <w:drawing>
                    <wp:anchor distT="0" distB="0" distL="114300" distR="114300" simplePos="0" relativeHeight="251730944" behindDoc="1" locked="0" layoutInCell="1" allowOverlap="1" wp14:anchorId="350AA82B" wp14:editId="74E24F7C">
                      <wp:simplePos x="0" y="0"/>
                      <wp:positionH relativeFrom="column">
                        <wp:posOffset>171450</wp:posOffset>
                      </wp:positionH>
                      <wp:positionV relativeFrom="paragraph">
                        <wp:posOffset>63500</wp:posOffset>
                      </wp:positionV>
                      <wp:extent cx="1441450" cy="1920240"/>
                      <wp:effectExtent l="0" t="0" r="25400" b="22860"/>
                      <wp:wrapTight wrapText="bothSides">
                        <wp:wrapPolygon edited="0">
                          <wp:start x="0" y="0"/>
                          <wp:lineTo x="0" y="21643"/>
                          <wp:lineTo x="17128" y="21643"/>
                          <wp:lineTo x="21695" y="21643"/>
                          <wp:lineTo x="21695" y="0"/>
                          <wp:lineTo x="0" y="0"/>
                        </wp:wrapPolygon>
                      </wp:wrapTight>
                      <wp:docPr id="1802131013" name="Gruppieren 180213101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41450" cy="1920240"/>
                                <a:chOff x="0" y="0"/>
                                <a:chExt cx="1441683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1014" name="Grafik 1802131014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3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54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1015" name="Rechteck 1802131015"/>
                              <wps:cNvSpPr/>
                              <wps:spPr>
                                <a:xfrm rot="16200000">
                                  <a:off x="35528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640553CC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Food packag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350AA82B" id="Gruppieren 1802131013" o:spid="_x0000_s1197" style="position:absolute;left:0;text-align:left;margin-left:13.5pt;margin-top:5pt;width:113.5pt;height:151.2pt;z-index:-251363840" coordsize="14416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">
                      <v:shape id="Grafik 1802131014" o:spid="_x0000_s1198" type="#_x0000_t75" style="position:absolute;left:-2391;top:2418;width:19177;height:14395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">
                        <v:imagedata r:id="rId104" o:title=""/>
                        <v:path arrowok="t"/>
                      </v:shape>
                      <v:rect id="Rechteck 1802131015" o:spid="_x0000_s1199" style="position:absolute;left:3552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" fillcolor="#5b9bd5 [3204]" strokecolor="white [3212]" strokeweight="1pt">
                        <v:textbox>
                          <w:txbxContent>
                            <w:p w14:paraId="640553CC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Food package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Food package</w:t>
            </w:r>
          </w:p>
          <w:p w14:paraId="1853AC80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5D0D6E9C" w14:textId="77777777" w:rsidR="00E35FCD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free</w:t>
            </w:r>
          </w:p>
          <w:p w14:paraId="675934C8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</w:p>
          <w:p w14:paraId="644ABBE3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single-use</w:t>
            </w:r>
          </w:p>
          <w:p w14:paraId="2216EE80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a lot of garbage</w:t>
            </w:r>
          </w:p>
        </w:tc>
        <w:tc>
          <w:tcPr>
            <w:tcW w:w="3021" w:type="dxa"/>
          </w:tcPr>
          <w:p w14:paraId="64C861B7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31968" behindDoc="1" locked="0" layoutInCell="1" allowOverlap="1" wp14:anchorId="29104E65" wp14:editId="719C4664">
                      <wp:simplePos x="0" y="0"/>
                      <wp:positionH relativeFrom="column">
                        <wp:posOffset>196850</wp:posOffset>
                      </wp:positionH>
                      <wp:positionV relativeFrom="paragraph">
                        <wp:posOffset>63500</wp:posOffset>
                      </wp:positionV>
                      <wp:extent cx="1439545" cy="1920473"/>
                      <wp:effectExtent l="0" t="0" r="8255" b="22860"/>
                      <wp:wrapTight wrapText="bothSides">
                        <wp:wrapPolygon edited="0">
                          <wp:start x="0" y="0"/>
                          <wp:lineTo x="0" y="21643"/>
                          <wp:lineTo x="17150" y="21643"/>
                          <wp:lineTo x="21438" y="21643"/>
                          <wp:lineTo x="21438" y="0"/>
                          <wp:lineTo x="0" y="0"/>
                        </wp:wrapPolygon>
                      </wp:wrapTight>
                      <wp:docPr id="1802131016" name="Gruppieren 180213101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20473"/>
                                <a:chOff x="0" y="0"/>
                                <a:chExt cx="1439545" cy="1920473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1017" name="Grafik 180213101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5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4185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1018" name="Rechteck 1802131018"/>
                              <wps:cNvSpPr/>
                              <wps:spPr>
                                <a:xfrm rot="16200000">
                                  <a:off x="343853" y="8324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B6CA502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Plastic string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29104E65" id="Gruppieren 1802131016" o:spid="_x0000_s1200" style="position:absolute;left:0;text-align:left;margin-left:15.5pt;margin-top:5pt;width:113.35pt;height:151.2pt;z-index:-251362816" coordsize="14395,192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">
                      <v:shape id="Grafik 1802131017" o:spid="_x0000_s1201" type="#_x0000_t75" style="position:absolute;left:-2391;top:2418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">
                        <v:imagedata r:id="rId106" o:title=""/>
                        <v:path arrowok="t"/>
                      </v:shape>
                      <v:rect id="Rechteck 1802131018" o:spid="_x0000_s1202" style="position:absolute;left:3438;top:832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" fillcolor="#5b9bd5 [3204]" strokecolor="white [3212]" strokeweight="1pt">
                        <v:textbox>
                          <w:txbxContent>
                            <w:p w14:paraId="3B6CA502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Plastic string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Plastic string bag</w:t>
            </w:r>
          </w:p>
          <w:p w14:paraId="765992AD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655CF7F2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3AA0FDEB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multiple-use</w:t>
            </w:r>
          </w:p>
          <w:p w14:paraId="4D39F5A4" w14:textId="77777777" w:rsidR="00E35FCD" w:rsidRPr="00063CB1" w:rsidRDefault="00E35FCD" w:rsidP="00FA1666">
            <w:pPr>
              <w:jc w:val="center"/>
              <w:rPr>
                <w:rFonts w:ascii="Trebuchet MS" w:hAnsi="Trebuchet M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</w:rPr>
              <w:t>+/- garbage</w:t>
            </w:r>
          </w:p>
        </w:tc>
        <w:tc>
          <w:tcPr>
            <w:tcW w:w="3021" w:type="dxa"/>
          </w:tcPr>
          <w:p w14:paraId="4391632E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32992" behindDoc="1" locked="0" layoutInCell="1" allowOverlap="1" wp14:anchorId="13455208" wp14:editId="6568BF5E">
                      <wp:simplePos x="0" y="0"/>
                      <wp:positionH relativeFrom="column">
                        <wp:posOffset>145415</wp:posOffset>
                      </wp:positionH>
                      <wp:positionV relativeFrom="paragraph">
                        <wp:posOffset>50800</wp:posOffset>
                      </wp:positionV>
                      <wp:extent cx="1439545" cy="1919605"/>
                      <wp:effectExtent l="0" t="0" r="8255" b="23495"/>
                      <wp:wrapTight wrapText="bothSides">
                        <wp:wrapPolygon edited="0">
                          <wp:start x="0" y="0"/>
                          <wp:lineTo x="0" y="21650"/>
                          <wp:lineTo x="17150" y="21650"/>
                          <wp:lineTo x="21438" y="21650"/>
                          <wp:lineTo x="21438" y="0"/>
                          <wp:lineTo x="0" y="0"/>
                        </wp:wrapPolygon>
                      </wp:wrapTight>
                      <wp:docPr id="1802131019" name="Gruppieren 180213101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19605"/>
                                <a:chOff x="0" y="0"/>
                                <a:chExt cx="1439545" cy="1919837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1020" name="Grafik 1802131020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7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1021" name="Rechteck 1802131021"/>
                              <wps:cNvSpPr/>
                              <wps:spPr>
                                <a:xfrm rot="16200000">
                                  <a:off x="343853" y="833437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520306C8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Cotton string bag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13455208" id="Gruppieren 1802131019" o:spid="_x0000_s1203" style="position:absolute;left:0;text-align:left;margin-left:11.45pt;margin-top:4pt;width:113.35pt;height:151.15pt;z-index:-251361792" coordsize="14395,1919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">
                      <v:shape id="Grafik 1802131020" o:spid="_x0000_s1204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">
                        <v:imagedata r:id="rId108" o:title=""/>
                        <v:path arrowok="t"/>
                      </v:shape>
                      <v:rect id="Rechteck 1802131021" o:spid="_x0000_s1205" style="position:absolute;left:3438;top:8334;width:19188;height:2540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" fillcolor="#5b9bd5 [3204]" strokecolor="white [3212]" strokeweight="1pt">
                        <v:textbox>
                          <w:txbxContent>
                            <w:p w14:paraId="520306C8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Cotton string bag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Cotton string bag</w:t>
            </w:r>
          </w:p>
          <w:p w14:paraId="3B96A3F1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1D1C324A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nonrecurring acquisition costs</w:t>
            </w:r>
          </w:p>
          <w:p w14:paraId="5DC1FD4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multiple-use</w:t>
            </w:r>
          </w:p>
          <w:p w14:paraId="761E4FB3" w14:textId="77777777" w:rsidR="00E35FCD" w:rsidRPr="00063CB1" w:rsidRDefault="00E35FCD" w:rsidP="00FA1666">
            <w:pPr>
              <w:jc w:val="center"/>
              <w:rPr>
                <w:rFonts w:ascii="Trebuchet MS" w:hAnsi="Trebuchet M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</w:rPr>
              <w:t>no garbage</w:t>
            </w:r>
          </w:p>
        </w:tc>
      </w:tr>
      <w:tr w:rsidR="00E35FCD" w:rsidRPr="00627F59" w14:paraId="2F5A612E" w14:textId="77777777" w:rsidTr="00FA1666">
        <w:tc>
          <w:tcPr>
            <w:tcW w:w="3020" w:type="dxa"/>
          </w:tcPr>
          <w:p w14:paraId="722C298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36064" behindDoc="1" locked="0" layoutInCell="1" allowOverlap="1" wp14:anchorId="7E825768" wp14:editId="69601DF3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23495</wp:posOffset>
                      </wp:positionV>
                      <wp:extent cx="1932940" cy="1439545"/>
                      <wp:effectExtent l="0" t="0" r="10160" b="8255"/>
                      <wp:wrapTight wrapText="bothSides">
                        <wp:wrapPolygon edited="0">
                          <wp:start x="0" y="0"/>
                          <wp:lineTo x="0" y="21438"/>
                          <wp:lineTo x="21501" y="21438"/>
                          <wp:lineTo x="21501" y="0"/>
                          <wp:lineTo x="0" y="0"/>
                        </wp:wrapPolygon>
                      </wp:wrapTight>
                      <wp:docPr id="1802131022" name="Gruppieren 180213102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32940" cy="1439545"/>
                                <a:chOff x="0" y="0"/>
                                <a:chExt cx="193294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1023" name="Grafik 1802131023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9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15240" y="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1024" name="Rechteck 1802131024"/>
                              <wps:cNvSpPr/>
                              <wps:spPr>
                                <a:xfrm>
                                  <a:off x="0" y="1181100"/>
                                  <a:ext cx="1918335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59280451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Synthetic clothes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7E825768" id="Gruppieren 1802131022" o:spid="_x0000_s1206" style="position:absolute;left:0;text-align:left;margin-left:-5.15pt;margin-top:1.85pt;width:152.2pt;height:113.35pt;z-index:-251358720" coordsize="19329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">
                      <v:shape id="Grafik 1802131023" o:spid="_x0000_s1207" type="#_x0000_t75" style="position:absolute;left:152;width:1917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">
                        <v:imagedata r:id="rId110" o:title=""/>
                        <v:path arrowok="t"/>
                      </v:shape>
                      <v:rect id="Rechteck 1802131024" o:spid="_x0000_s1208" style="position:absolute;top:11811;width:19183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" fillcolor="#5b9bd5 [3204]" strokecolor="white [3212]" strokeweight="1pt">
                        <v:textbox>
                          <w:txbxContent>
                            <w:p w14:paraId="59280451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Synthetic clothes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Synthetic clothes</w:t>
            </w:r>
          </w:p>
          <w:p w14:paraId="2341EEB8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</w:p>
          <w:p w14:paraId="336FD832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light</w:t>
            </w:r>
          </w:p>
          <w:p w14:paraId="64C5B75A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1017D29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functional</w:t>
            </w:r>
          </w:p>
          <w:p w14:paraId="7CF684A1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arefree</w:t>
            </w:r>
          </w:p>
        </w:tc>
        <w:tc>
          <w:tcPr>
            <w:tcW w:w="3021" w:type="dxa"/>
          </w:tcPr>
          <w:p w14:paraId="184B00EA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35040" behindDoc="1" locked="0" layoutInCell="1" allowOverlap="1" wp14:anchorId="2769E625" wp14:editId="24AEDE61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23495</wp:posOffset>
                      </wp:positionV>
                      <wp:extent cx="1918800" cy="1439545"/>
                      <wp:effectExtent l="0" t="0" r="24765" b="8255"/>
                      <wp:wrapTight wrapText="bothSides">
                        <wp:wrapPolygon edited="0">
                          <wp:start x="0" y="0"/>
                          <wp:lineTo x="0" y="21438"/>
                          <wp:lineTo x="21664" y="21438"/>
                          <wp:lineTo x="21664" y="0"/>
                          <wp:lineTo x="0" y="0"/>
                        </wp:wrapPolygon>
                      </wp:wrapTight>
                      <wp:docPr id="1802131025" name="Gruppieren 180213102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18800" cy="1439545"/>
                                <a:chOff x="0" y="0"/>
                                <a:chExt cx="191880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1026" name="Grafik 1802131026"/>
                                <pic:cNvPicPr>
                                  <a:picLocks noChangeAspect="1"/>
                                </pic:cNvPicPr>
                              </pic:nvPicPr>
                              <pic:blipFill rotWithShape="1">
                                <a:blip r:embed="rId111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rcRect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1912620" cy="1439545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  <wps:wsp>
                              <wps:cNvPr id="1802131027" name="Rechteck 1802131027"/>
                              <wps:cNvSpPr/>
                              <wps:spPr>
                                <a:xfrm>
                                  <a:off x="0" y="117729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062CC04" w14:textId="77777777" w:rsidR="00087753" w:rsidRPr="00B06068" w:rsidRDefault="00087753" w:rsidP="00E35FCD">
                                    <w:pPr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Clothes: synthetic/natural blend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2769E625" id="Gruppieren 1802131025" o:spid="_x0000_s1209" style="position:absolute;left:0;text-align:left;margin-left:-5.15pt;margin-top:1.85pt;width:151.1pt;height:113.35pt;z-index:-251359744" coordsize="19188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">
                      <v:shape id="Grafik 1802131026" o:spid="_x0000_s1210" type="#_x0000_t75" style="position:absolute;width:19126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">
                        <v:imagedata r:id="rId112" o:title=""/>
                        <v:path arrowok="t"/>
                      </v:shape>
                      <v:rect id="Rechteck 1802131027" o:spid="_x0000_s1211" style="position:absolute;top:11772;width:19188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" fillcolor="#5b9bd5 [3204]" strokecolor="white [3212]" strokeweight="1pt">
                        <v:textbox>
                          <w:txbxContent>
                            <w:p w14:paraId="3062CC04" w14:textId="77777777" w:rsidR="00087753" w:rsidRPr="00B06068" w:rsidRDefault="00087753" w:rsidP="00E35FCD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Clothes: synthetic/natural blend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Clothes: synthetic/natural blend</w:t>
            </w:r>
          </w:p>
          <w:p w14:paraId="106EBE31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+/- light</w:t>
            </w:r>
          </w:p>
          <w:p w14:paraId="03832596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59459F6B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functional</w:t>
            </w:r>
          </w:p>
          <w:p w14:paraId="5F01A0FD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arefree</w:t>
            </w:r>
          </w:p>
        </w:tc>
        <w:tc>
          <w:tcPr>
            <w:tcW w:w="3021" w:type="dxa"/>
          </w:tcPr>
          <w:p w14:paraId="5C89F0EF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34016" behindDoc="1" locked="0" layoutInCell="1" allowOverlap="1" wp14:anchorId="6395E6E8" wp14:editId="08C850EA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23495</wp:posOffset>
                      </wp:positionV>
                      <wp:extent cx="1918800" cy="1439545"/>
                      <wp:effectExtent l="0" t="0" r="24765" b="8255"/>
                      <wp:wrapTight wrapText="bothSides">
                        <wp:wrapPolygon edited="0">
                          <wp:start x="0" y="0"/>
                          <wp:lineTo x="0" y="21438"/>
                          <wp:lineTo x="21664" y="21438"/>
                          <wp:lineTo x="21664" y="0"/>
                          <wp:lineTo x="0" y="0"/>
                        </wp:wrapPolygon>
                      </wp:wrapTight>
                      <wp:docPr id="1802131028" name="Gruppieren 180213102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918800" cy="1439545"/>
                                <a:chOff x="0" y="0"/>
                                <a:chExt cx="1918800" cy="143954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1029" name="Grafik 1802131029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13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1030" name="Rechteck 1802131030"/>
                              <wps:cNvSpPr/>
                              <wps:spPr>
                                <a:xfrm>
                                  <a:off x="0" y="1181100"/>
                                  <a:ext cx="1918800" cy="25400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0B9AB734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</w:rPr>
                                    </w:pPr>
                                    <w:r>
                                      <w:rPr>
                                        <w:sz w:val="20"/>
                                      </w:rPr>
                                      <w:t>Natural clothes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6395E6E8" id="Gruppieren 1802131028" o:spid="_x0000_s1212" style="position:absolute;left:0;text-align:left;margin-left:-5.15pt;margin-top:1.85pt;width:151.1pt;height:113.35pt;z-index:-251360768" coordsize="19188,143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">
                      <v:shape id="Grafik 1802131029" o:spid="_x0000_s1213" type="#_x0000_t75" style="position:absolute;width:1917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">
                        <v:imagedata r:id="rId114" o:title=""/>
                        <v:path arrowok="t"/>
                      </v:shape>
                      <v:rect id="Rechteck 1802131030" o:spid="_x0000_s1214" style="position:absolute;top:11811;width:19188;height:25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" fillcolor="#5b9bd5 [3204]" strokecolor="white [3212]" strokeweight="1pt">
                        <v:textbox>
                          <w:txbxContent>
                            <w:p w14:paraId="0B9AB734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Natural clothes</w:t>
                              </w:r>
                            </w:p>
                          </w:txbxContent>
                        </v:textbox>
                      </v:rect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Natural clothes</w:t>
            </w:r>
          </w:p>
          <w:p w14:paraId="32ECF7A9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</w:p>
          <w:p w14:paraId="47E5EB61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+/- heavy</w:t>
            </w:r>
          </w:p>
          <w:p w14:paraId="5A83D209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C00000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+/- expensive</w:t>
            </w:r>
          </w:p>
          <w:p w14:paraId="0E1D8F65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functional</w:t>
            </w:r>
          </w:p>
          <w:p w14:paraId="1F12CD4A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+/- carefree</w:t>
            </w:r>
          </w:p>
        </w:tc>
      </w:tr>
      <w:tr w:rsidR="00E35FCD" w:rsidRPr="0083394A" w14:paraId="2A5E1BBD" w14:textId="77777777" w:rsidTr="00FA1666">
        <w:tc>
          <w:tcPr>
            <w:tcW w:w="3020" w:type="dxa"/>
          </w:tcPr>
          <w:p w14:paraId="394EFE9F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37088" behindDoc="1" locked="0" layoutInCell="1" allowOverlap="1" wp14:anchorId="07D4D370" wp14:editId="0AC02C88">
                      <wp:simplePos x="0" y="0"/>
                      <wp:positionH relativeFrom="column">
                        <wp:posOffset>171450</wp:posOffset>
                      </wp:positionH>
                      <wp:positionV relativeFrom="paragraph">
                        <wp:posOffset>9525</wp:posOffset>
                      </wp:positionV>
                      <wp:extent cx="1439545" cy="1917700"/>
                      <wp:effectExtent l="0" t="0" r="8255" b="6350"/>
                      <wp:wrapTight wrapText="bothSides">
                        <wp:wrapPolygon edited="0">
                          <wp:start x="0" y="0"/>
                          <wp:lineTo x="0" y="21457"/>
                          <wp:lineTo x="21438" y="21457"/>
                          <wp:lineTo x="21438" y="0"/>
                          <wp:lineTo x="0" y="0"/>
                        </wp:wrapPolygon>
                      </wp:wrapTight>
                      <wp:docPr id="1802131031" name="Gruppieren 180213103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17700"/>
                                <a:chOff x="0" y="0"/>
                                <a:chExt cx="1439545" cy="191770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1032" name="Grafik 1802131032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15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1033" name="Trapezoid 32"/>
                              <wps:cNvSpPr/>
                              <wps:spPr>
                                <a:xfrm flipH="1">
                                  <a:off x="322898" y="172402"/>
                                  <a:ext cx="698500" cy="1289050"/>
                                </a:xfrm>
                                <a:prstGeom prst="flowChartManualOperation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5C3F8C86" w14:textId="77777777" w:rsidR="00087753" w:rsidRPr="00403CF1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  <w:lang w:val="en-US"/>
                                      </w:rPr>
                                    </w:pP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>Exfoliatin</w:t>
                                    </w:r>
                                    <w:r>
                                      <w:rPr>
                                        <w:sz w:val="20"/>
                                        <w:lang w:val="en-US"/>
                                      </w:rPr>
                                      <w:t xml:space="preserve">g </w:t>
                                    </w: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 xml:space="preserve">cream </w:t>
                                    </w:r>
                                    <w:r>
                                      <w:rPr>
                                        <w:sz w:val="20"/>
                                        <w:lang w:val="en-US"/>
                                      </w:rPr>
                                      <w:br/>
                                    </w: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>with microplastic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vert270" wrap="square" lIns="0" tIns="0" rIns="0" bIns="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7D4D370" id="Gruppieren 1802131031" o:spid="_x0000_s1215" style="position:absolute;left:0;text-align:left;margin-left:13.5pt;margin-top:.75pt;width:113.35pt;height:151pt;z-index:-251357696" coordsize="14395,1917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">
                      <v:shape id="Grafik 1802131032" o:spid="_x0000_s1216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">
                        <v:imagedata r:id="rId116" o:title=""/>
                        <v:path arrowok="t"/>
                      </v:shape>
                      <v:shape id="Trapezoid 32" o:spid="_x0000_s1217" type="#_x0000_t119" style="position:absolute;left:3228;top:1724;width:6985;height:12890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" fillcolor="#5b9bd5 [3204]" strokecolor="white [3212]" strokeweight="1pt">
                        <v:textbox style="layout-flow:vertical;mso-layout-flow-alt:bottom-to-top" inset="0,0,0,0">
                          <w:txbxContent>
                            <w:p w14:paraId="5C3F8C86" w14:textId="77777777" w:rsidR="00087753" w:rsidRPr="00403CF1" w:rsidRDefault="00087753" w:rsidP="00E35FCD">
                              <w:pPr>
                                <w:jc w:val="center"/>
                                <w:rPr>
                                  <w:sz w:val="20"/>
                                  <w:lang w:val="en-US"/>
                                </w:rPr>
                              </w:pP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>Exfoliatin</w:t>
                              </w:r>
                              <w:r>
                                <w:rPr>
                                  <w:sz w:val="20"/>
                                  <w:lang w:val="en-US"/>
                                </w:rPr>
                                <w:t xml:space="preserve">g </w:t>
                              </w: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 xml:space="preserve">cream </w:t>
                              </w:r>
                              <w:r>
                                <w:rPr>
                                  <w:sz w:val="20"/>
                                  <w:lang w:val="en-US"/>
                                </w:rPr>
                                <w:br/>
                              </w: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>with microplastic</w:t>
                              </w:r>
                            </w:p>
                          </w:txbxContent>
                        </v:textbox>
                      </v:shape>
                      <w10:wrap type="tight"/>
                    </v:group>
                  </w:pict>
                </mc:Fallback>
              </mc:AlternateContent>
            </w:r>
            <w:r>
              <w:rPr>
                <w:rFonts w:ascii="Trebuchet MS" w:hAnsi="Trebuchet MS"/>
                <w:b/>
                <w:lang w:val="en-US"/>
              </w:rPr>
              <w:t>C</w:t>
            </w:r>
            <w:r w:rsidRPr="00063CB1">
              <w:rPr>
                <w:rFonts w:ascii="Trebuchet MS" w:hAnsi="Trebuchet MS"/>
                <w:b/>
                <w:lang w:val="en-US"/>
              </w:rPr>
              <w:t>osmetic with microplastic</w:t>
            </w:r>
          </w:p>
          <w:p w14:paraId="268AFC98" w14:textId="77777777" w:rsidR="00E35FCD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</w:p>
          <w:p w14:paraId="3D091D19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21AE25AB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environmentally unfriendly</w:t>
            </w:r>
          </w:p>
        </w:tc>
        <w:tc>
          <w:tcPr>
            <w:tcW w:w="3021" w:type="dxa"/>
          </w:tcPr>
          <w:p w14:paraId="30E7E5F1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38112" behindDoc="1" locked="0" layoutInCell="1" allowOverlap="1" wp14:anchorId="097923C4" wp14:editId="075DDF30">
                      <wp:simplePos x="0" y="0"/>
                      <wp:positionH relativeFrom="column">
                        <wp:posOffset>209550</wp:posOffset>
                      </wp:positionH>
                      <wp:positionV relativeFrom="paragraph">
                        <wp:posOffset>22225</wp:posOffset>
                      </wp:positionV>
                      <wp:extent cx="1439545" cy="1917700"/>
                      <wp:effectExtent l="0" t="0" r="8255" b="6350"/>
                      <wp:wrapTight wrapText="bothSides">
                        <wp:wrapPolygon edited="0">
                          <wp:start x="0" y="0"/>
                          <wp:lineTo x="0" y="21457"/>
                          <wp:lineTo x="21438" y="21457"/>
                          <wp:lineTo x="21438" y="0"/>
                          <wp:lineTo x="0" y="0"/>
                        </wp:wrapPolygon>
                      </wp:wrapTight>
                      <wp:docPr id="1802131034" name="Gruppieren 180213103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17700"/>
                                <a:chOff x="0" y="0"/>
                                <a:chExt cx="1439545" cy="191770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1035" name="Grafik 1802131035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17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162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1039" name="Trapezoid 32"/>
                              <wps:cNvSpPr/>
                              <wps:spPr>
                                <a:xfrm flipH="1">
                                  <a:off x="335598" y="159702"/>
                                  <a:ext cx="698500" cy="1289050"/>
                                </a:xfrm>
                                <a:prstGeom prst="flowChartManualOperation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284703FD" w14:textId="77777777" w:rsidR="00087753" w:rsidRPr="00403CF1" w:rsidRDefault="00087753" w:rsidP="00E35FCD">
                                    <w:pPr>
                                      <w:jc w:val="center"/>
                                      <w:rPr>
                                        <w:sz w:val="20"/>
                                        <w:lang w:val="en-US"/>
                                      </w:rPr>
                                    </w:pP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 xml:space="preserve">Exfoliating cream </w:t>
                                    </w:r>
                                    <w:r>
                                      <w:rPr>
                                        <w:sz w:val="20"/>
                                        <w:lang w:val="en-US"/>
                                      </w:rPr>
                                      <w:br/>
                                    </w: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>with</w:t>
                                    </w:r>
                                    <w:r>
                                      <w:rPr>
                                        <w:sz w:val="20"/>
                                        <w:lang w:val="en-US"/>
                                      </w:rPr>
                                      <w:t>out</w:t>
                                    </w:r>
                                    <w:r w:rsidRPr="00403CF1">
                                      <w:rPr>
                                        <w:sz w:val="20"/>
                                        <w:lang w:val="en-US"/>
                                      </w:rPr>
                                      <w:t xml:space="preserve"> microplastic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vert270" wrap="square" lIns="0" tIns="0" rIns="0" bIns="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097923C4" id="Gruppieren 1802131034" o:spid="_x0000_s1218" style="position:absolute;left:0;text-align:left;margin-left:16.5pt;margin-top:1.75pt;width:113.35pt;height:151pt;z-index:-251356672" coordsize="14395,1917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">
                      <v:shape id="Grafik 1802131035" o:spid="_x0000_s1219" type="#_x0000_t75" style="position:absolute;left:-2391;top:2391;width:19177;height:14395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">
                        <v:imagedata r:id="rId118" o:title=""/>
                        <v:path arrowok="t"/>
                      </v:shape>
                      <v:shape id="Trapezoid 32" o:spid="_x0000_s1220" type="#_x0000_t119" style="position:absolute;left:3355;top:1597;width:6985;height:12890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" fillcolor="#5b9bd5 [3204]" strokecolor="white [3212]" strokeweight="1pt">
                        <v:textbox style="layout-flow:vertical;mso-layout-flow-alt:bottom-to-top" inset="0,0,0,0">
                          <w:txbxContent>
                            <w:p w14:paraId="284703FD" w14:textId="77777777" w:rsidR="00087753" w:rsidRPr="00403CF1" w:rsidRDefault="00087753" w:rsidP="00E35FCD">
                              <w:pPr>
                                <w:jc w:val="center"/>
                                <w:rPr>
                                  <w:sz w:val="20"/>
                                  <w:lang w:val="en-US"/>
                                </w:rPr>
                              </w:pP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 xml:space="preserve">Exfoliating cream </w:t>
                              </w:r>
                              <w:r>
                                <w:rPr>
                                  <w:sz w:val="20"/>
                                  <w:lang w:val="en-US"/>
                                </w:rPr>
                                <w:br/>
                              </w: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>with</w:t>
                              </w:r>
                              <w:r>
                                <w:rPr>
                                  <w:sz w:val="20"/>
                                  <w:lang w:val="en-US"/>
                                </w:rPr>
                                <w:t>out</w:t>
                              </w:r>
                              <w:r w:rsidRPr="00403CF1">
                                <w:rPr>
                                  <w:sz w:val="20"/>
                                  <w:lang w:val="en-US"/>
                                </w:rPr>
                                <w:t xml:space="preserve"> microplastic</w:t>
                              </w:r>
                            </w:p>
                          </w:txbxContent>
                        </v:textbox>
                      </v:shape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Cosmetic without micr</w:t>
            </w:r>
            <w:r w:rsidRPr="00063CB1">
              <w:rPr>
                <w:rFonts w:ascii="Trebuchet MS" w:hAnsi="Trebuchet MS"/>
                <w:b/>
                <w:lang w:val="en-US"/>
              </w:rPr>
              <w:t>o</w:t>
            </w:r>
            <w:r w:rsidRPr="00063CB1">
              <w:rPr>
                <w:rFonts w:ascii="Trebuchet MS" w:hAnsi="Trebuchet MS"/>
                <w:b/>
                <w:lang w:val="en-US"/>
              </w:rPr>
              <w:t>plastic</w:t>
            </w:r>
          </w:p>
          <w:p w14:paraId="4B6D19B4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337FEF59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C00000"/>
                <w:lang w:val="en-US"/>
              </w:rPr>
              <w:t>+/- environmentally u</w:t>
            </w:r>
            <w:r w:rsidRPr="00063CB1">
              <w:rPr>
                <w:rFonts w:ascii="Trebuchet MS" w:hAnsi="Trebuchet MS"/>
                <w:color w:val="C00000"/>
                <w:lang w:val="en-US"/>
              </w:rPr>
              <w:t>n</w:t>
            </w:r>
            <w:r w:rsidRPr="00063CB1">
              <w:rPr>
                <w:rFonts w:ascii="Trebuchet MS" w:hAnsi="Trebuchet MS"/>
                <w:color w:val="C00000"/>
                <w:lang w:val="en-US"/>
              </w:rPr>
              <w:t>friendly</w:t>
            </w:r>
          </w:p>
        </w:tc>
        <w:tc>
          <w:tcPr>
            <w:tcW w:w="3021" w:type="dxa"/>
          </w:tcPr>
          <w:p w14:paraId="4E0E04D2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b/>
                <w:lang w:val="en-US"/>
              </w:rPr>
            </w:pPr>
            <w:r w:rsidRPr="00063CB1">
              <w:rPr>
                <w:rFonts w:ascii="Trebuchet MS" w:hAnsi="Trebuchet MS"/>
                <w:b/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739136" behindDoc="1" locked="0" layoutInCell="1" allowOverlap="1" wp14:anchorId="3747E4C4" wp14:editId="5C20131C">
                      <wp:simplePos x="0" y="0"/>
                      <wp:positionH relativeFrom="column">
                        <wp:posOffset>170815</wp:posOffset>
                      </wp:positionH>
                      <wp:positionV relativeFrom="paragraph">
                        <wp:posOffset>9525</wp:posOffset>
                      </wp:positionV>
                      <wp:extent cx="1439545" cy="1917700"/>
                      <wp:effectExtent l="0" t="0" r="8255" b="25400"/>
                      <wp:wrapTight wrapText="bothSides">
                        <wp:wrapPolygon edited="0">
                          <wp:start x="0" y="0"/>
                          <wp:lineTo x="0" y="21672"/>
                          <wp:lineTo x="20866" y="21672"/>
                          <wp:lineTo x="21438" y="21672"/>
                          <wp:lineTo x="21438" y="0"/>
                          <wp:lineTo x="0" y="0"/>
                        </wp:wrapPolygon>
                      </wp:wrapTight>
                      <wp:docPr id="1802131040" name="Gruppieren 180213104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39545" cy="1917700"/>
                                <a:chOff x="0" y="0"/>
                                <a:chExt cx="1439545" cy="191770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802131042" name="Grafik 1802131042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19" cstate="print">
                                  <a:extLst>
                                    <a:ext uri="{28A0092B-C50C-407E-A947-70E740481C1C}">
                                      <a14:useLocalDpi xmlns:a14="http://schemas.microsoft.com/office/drawing/2010/main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 rot="5400000">
                                  <a:off x="-239077" y="239077"/>
                                  <a:ext cx="1917700" cy="143954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1802131045" name="Trapezoid 32"/>
                              <wps:cNvSpPr/>
                              <wps:spPr>
                                <a:xfrm rot="5400000" flipH="1">
                                  <a:off x="365125" y="835025"/>
                                  <a:ext cx="786448" cy="1340802"/>
                                </a:xfrm>
                                <a:prstGeom prst="flowChartManualOperation">
                                  <a:avLst/>
                                </a:prstGeom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4A26C73D" w14:textId="77777777" w:rsidR="00087753" w:rsidRPr="00B06068" w:rsidRDefault="00087753" w:rsidP="00E35FCD">
                                    <w:pPr>
                                      <w:jc w:val="center"/>
                                      <w:rPr>
                                        <w:sz w:val="18"/>
                                        <w:lang w:val="en-US"/>
                                      </w:rPr>
                                    </w:pPr>
                                    <w:r>
                                      <w:rPr>
                                        <w:sz w:val="18"/>
                                        <w:lang w:val="en-US"/>
                                      </w:rPr>
                                      <w:t>Home</w:t>
                                    </w:r>
                                    <w:r w:rsidRPr="00B06068">
                                      <w:rPr>
                                        <w:sz w:val="18"/>
                                        <w:lang w:val="en-US"/>
                                      </w:rPr>
                                      <w:t>made exfoliating cream with natural ingred</w:t>
                                    </w:r>
                                    <w:r w:rsidRPr="00B06068">
                                      <w:rPr>
                                        <w:sz w:val="18"/>
                                        <w:lang w:val="en-US"/>
                                      </w:rPr>
                                      <w:t>i</w:t>
                                    </w:r>
                                    <w:r w:rsidRPr="00B06068">
                                      <w:rPr>
                                        <w:sz w:val="18"/>
                                        <w:lang w:val="en-US"/>
                                      </w:rPr>
                                      <w:t>ents</w:t>
                                    </w:r>
                                    <w:r>
                                      <w:rPr>
                                        <w:sz w:val="18"/>
                                        <w:lang w:val="en-US"/>
                                      </w:rPr>
                                      <w:t xml:space="preserve"> (coffee)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vert270" wrap="square" lIns="0" tIns="0" rIns="0" bIns="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    <w:pict>
                    <v:group w14:anchorId="3747E4C4" id="Gruppieren 1802131040" o:spid="_x0000_s1221" style="position:absolute;left:0;text-align:left;margin-left:13.45pt;margin-top:.75pt;width:113.35pt;height:151pt;z-index:-251355648;mso-width-relative:margin;mso-height-relative:margin" coordsize="14395,1917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">
                      <v:shape id="Grafik 1802131042" o:spid="_x0000_s1222" type="#_x0000_t75" style="position:absolute;left:-2391;top:2391;width:19177;height:14395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">
                        <v:imagedata r:id="rId120" o:title=""/>
                        <v:path arrowok="t"/>
                      </v:shape>
                      <v:shape id="Trapezoid 32" o:spid="_x0000_s1223" type="#_x0000_t119" style="position:absolute;left:3651;top:8350;width:7864;height:13408;rotation:-90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" fillcolor="#5b9bd5 [3204]" strokecolor="white [3212]" strokeweight="1pt">
                        <v:textbox style="layout-flow:vertical;mso-layout-flow-alt:bottom-to-top" inset="0,0,0,0">
                          <w:txbxContent>
                            <w:p w14:paraId="4A26C73D" w14:textId="77777777" w:rsidR="00087753" w:rsidRPr="00B06068" w:rsidRDefault="00087753" w:rsidP="00E35FCD">
                              <w:pPr>
                                <w:jc w:val="center"/>
                                <w:rPr>
                                  <w:sz w:val="18"/>
                                  <w:lang w:val="en-US"/>
                                </w:rPr>
                              </w:pPr>
                              <w:r>
                                <w:rPr>
                                  <w:sz w:val="18"/>
                                  <w:lang w:val="en-US"/>
                                </w:rPr>
                                <w:t>Home</w:t>
                              </w:r>
                              <w:r w:rsidRPr="00B06068">
                                <w:rPr>
                                  <w:sz w:val="18"/>
                                  <w:lang w:val="en-US"/>
                                </w:rPr>
                                <w:t>made exfoliating cream with natural ingredients</w:t>
                              </w:r>
                              <w:r>
                                <w:rPr>
                                  <w:sz w:val="18"/>
                                  <w:lang w:val="en-US"/>
                                </w:rPr>
                                <w:t xml:space="preserve"> (coffee)</w:t>
                              </w:r>
                            </w:p>
                          </w:txbxContent>
                        </v:textbox>
                      </v:shape>
                      <w10:wrap type="tight"/>
                    </v:group>
                  </w:pict>
                </mc:Fallback>
              </mc:AlternateContent>
            </w:r>
            <w:r w:rsidRPr="00063CB1">
              <w:rPr>
                <w:rFonts w:ascii="Trebuchet MS" w:hAnsi="Trebuchet MS"/>
                <w:b/>
                <w:lang w:val="en-US"/>
              </w:rPr>
              <w:t>Natural cosmetics</w:t>
            </w:r>
          </w:p>
          <w:p w14:paraId="0ADBBDD1" w14:textId="77777777" w:rsidR="00E35FCD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</w:p>
          <w:p w14:paraId="2B0DA004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color w:val="538135" w:themeColor="accent6" w:themeShade="BF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cheap</w:t>
            </w:r>
          </w:p>
          <w:p w14:paraId="44C08FEC" w14:textId="77777777" w:rsidR="00E35FCD" w:rsidRPr="00063CB1" w:rsidRDefault="00E35FCD" w:rsidP="00FA1666">
            <w:pPr>
              <w:jc w:val="center"/>
              <w:rPr>
                <w:rFonts w:ascii="Trebuchet MS" w:hAnsi="Trebuchet MS"/>
                <w:lang w:val="en-US"/>
              </w:rPr>
            </w:pPr>
            <w:r w:rsidRPr="00063CB1">
              <w:rPr>
                <w:rFonts w:ascii="Trebuchet MS" w:hAnsi="Trebuchet MS"/>
                <w:color w:val="538135" w:themeColor="accent6" w:themeShade="BF"/>
                <w:lang w:val="en-US"/>
              </w:rPr>
              <w:t>environmentally friendly</w:t>
            </w:r>
          </w:p>
        </w:tc>
      </w:tr>
    </w:tbl>
    <w:p w14:paraId="113657F2" w14:textId="77777777" w:rsidR="00E35FCD" w:rsidRDefault="00E35FCD">
      <w:pPr>
        <w:rPr>
          <w:rFonts w:ascii="Trebuchet MS" w:hAnsi="Trebuchet MS"/>
          <w:b/>
          <w:color w:val="1F3864" w:themeColor="accent5" w:themeShade="80"/>
          <w:sz w:val="36"/>
        </w:rPr>
      </w:pPr>
      <w:r>
        <w:rPr>
          <w:rFonts w:ascii="Trebuchet MS" w:hAnsi="Trebuchet MS"/>
          <w:b/>
          <w:color w:val="1F3864" w:themeColor="accent5" w:themeShade="80"/>
          <w:sz w:val="36"/>
        </w:rPr>
        <w:br w:type="page"/>
      </w:r>
    </w:p>
    <w:p w14:paraId="5AABD2B8" w14:textId="53F63508" w:rsidR="009E462C" w:rsidRPr="005F4F30" w:rsidRDefault="00AE37AC" w:rsidP="00063CB1">
      <w:pPr>
        <w:spacing w:line="360" w:lineRule="auto"/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5F4F30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9E3683">
        <w:rPr>
          <w:rFonts w:ascii="Trebuchet MS" w:hAnsi="Trebuchet MS"/>
          <w:b/>
          <w:color w:val="1F3864" w:themeColor="accent5" w:themeShade="80"/>
          <w:sz w:val="36"/>
          <w:lang w:val="en-US"/>
        </w:rPr>
        <w:t>7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 xml:space="preserve">: </w:t>
      </w:r>
      <w:r w:rsidR="00412DA8">
        <w:rPr>
          <w:rFonts w:ascii="Trebuchet MS" w:hAnsi="Trebuchet MS"/>
          <w:b/>
          <w:color w:val="1F3864" w:themeColor="accent5" w:themeShade="80"/>
          <w:sz w:val="36"/>
          <w:lang w:val="en-US"/>
        </w:rPr>
        <w:t>Minimizing the problem</w:t>
      </w:r>
    </w:p>
    <w:p w14:paraId="3779D0AE" w14:textId="77777777" w:rsidR="00BF6C3F" w:rsidRDefault="00AE37AC" w:rsidP="009E462C">
      <w:pPr>
        <w:ind w:right="-284"/>
        <w:rPr>
          <w:rFonts w:ascii="Trebuchet MS" w:hAnsi="Trebuchet MS"/>
          <w:sz w:val="28"/>
          <w:lang w:val="en-US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</w:t>
      </w:r>
      <w:r w:rsidR="00BF6C3F">
        <w:rPr>
          <w:rFonts w:ascii="Trebuchet MS" w:hAnsi="Trebuchet MS"/>
          <w:sz w:val="28"/>
          <w:u w:val="single"/>
          <w:lang w:val="en-US"/>
        </w:rPr>
        <w:t xml:space="preserve"> 1</w:t>
      </w:r>
      <w:r w:rsidRPr="00CC6951">
        <w:rPr>
          <w:rFonts w:ascii="Trebuchet MS" w:hAnsi="Trebuchet MS"/>
          <w:sz w:val="28"/>
          <w:u w:val="single"/>
          <w:lang w:val="en-US"/>
        </w:rPr>
        <w:t>:</w:t>
      </w:r>
      <w:r w:rsidR="00BF6C3F">
        <w:rPr>
          <w:rFonts w:ascii="Trebuchet MS" w:hAnsi="Trebuchet MS"/>
          <w:sz w:val="28"/>
          <w:lang w:val="en-US"/>
        </w:rPr>
        <w:t xml:space="preserve"> Answer the following questions again.</w:t>
      </w:r>
    </w:p>
    <w:p w14:paraId="57476286" w14:textId="3AFFB4EA" w:rsidR="00BF6C3F" w:rsidRPr="00063CB1" w:rsidRDefault="00BF6C3F" w:rsidP="00063CB1">
      <w:pPr>
        <w:pStyle w:val="ListParagraph"/>
        <w:numPr>
          <w:ilvl w:val="0"/>
          <w:numId w:val="59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>Which things that you own or use are made out of plastic?</w:t>
      </w:r>
    </w:p>
    <w:p w14:paraId="689B9B2C" w14:textId="77777777" w:rsidR="00BF6C3F" w:rsidRDefault="00BF6C3F" w:rsidP="00BF6C3F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775A6D">
        <w:rPr>
          <w:rFonts w:ascii="Trebuchet MS" w:hAnsi="Trebuchet MS"/>
          <w:color w:val="5B9BD5" w:themeColor="accent1"/>
          <w:sz w:val="28"/>
          <w:szCs w:val="28"/>
          <w:lang w:val="en-US"/>
        </w:rPr>
        <w:t>Personal opinion of the students.</w:t>
      </w:r>
    </w:p>
    <w:p w14:paraId="349CE7CA" w14:textId="7D54260C" w:rsidR="00BF6C3F" w:rsidRPr="00775A6D" w:rsidRDefault="00BF6C3F" w:rsidP="00BF6C3F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775A6D">
        <w:rPr>
          <w:rFonts w:ascii="Trebuchet MS" w:hAnsi="Trebuchet MS"/>
          <w:color w:val="5B9BD5" w:themeColor="accent1"/>
          <w:sz w:val="28"/>
          <w:szCs w:val="28"/>
          <w:lang w:val="en-US"/>
        </w:rPr>
        <w:t>For example: toothbrush, toys, water bottle, lunchbox, pens, ruler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, food packaging, exercise book cover, clothes, shoes, laminated handouts, pla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s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tic equipment of experiments, shampoo and shower gel packaging, toot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h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paste tube</w:t>
      </w:r>
    </w:p>
    <w:p w14:paraId="0274ED14" w14:textId="615F59DB" w:rsidR="00BF6C3F" w:rsidRPr="00063CB1" w:rsidRDefault="00BF6C3F" w:rsidP="00063CB1">
      <w:pPr>
        <w:pStyle w:val="ListParagraph"/>
        <w:numPr>
          <w:ilvl w:val="0"/>
          <w:numId w:val="59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 w:rsidRPr="00063CB1">
        <w:rPr>
          <w:rFonts w:ascii="Trebuchet MS" w:hAnsi="Trebuchet MS"/>
          <w:sz w:val="26"/>
          <w:szCs w:val="26"/>
          <w:lang w:val="en-US"/>
        </w:rPr>
        <w:t>Where in the environment have you seen plastic</w:t>
      </w:r>
      <w:r w:rsidR="00B60725">
        <w:rPr>
          <w:rFonts w:ascii="Trebuchet MS" w:hAnsi="Trebuchet MS"/>
          <w:sz w:val="26"/>
          <w:szCs w:val="26"/>
          <w:lang w:val="en-US"/>
        </w:rPr>
        <w:t xml:space="preserve"> or microplastic</w:t>
      </w:r>
      <w:r w:rsidRPr="00063CB1">
        <w:rPr>
          <w:rFonts w:ascii="Trebuchet MS" w:hAnsi="Trebuchet MS"/>
          <w:sz w:val="26"/>
          <w:szCs w:val="26"/>
          <w:lang w:val="en-US"/>
        </w:rPr>
        <w:t>?</w:t>
      </w:r>
    </w:p>
    <w:p w14:paraId="5AB7D0AF" w14:textId="77777777" w:rsidR="00BF6C3F" w:rsidRPr="00775A6D" w:rsidRDefault="00BF6C3F" w:rsidP="00BF6C3F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775A6D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Personal 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>experience</w:t>
      </w:r>
      <w:r w:rsidRPr="00775A6D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 of the students.</w:t>
      </w:r>
    </w:p>
    <w:p w14:paraId="58CDC129" w14:textId="71FAA352" w:rsidR="00BF6C3F" w:rsidRPr="00775A6D" w:rsidRDefault="00BF6C3F" w:rsidP="00BF6C3F">
      <w:pPr>
        <w:spacing w:line="360" w:lineRule="auto"/>
        <w:ind w:right="-284"/>
        <w:rPr>
          <w:rFonts w:ascii="Trebuchet MS" w:hAnsi="Trebuchet MS"/>
          <w:color w:val="5B9BD5" w:themeColor="accent1"/>
          <w:sz w:val="28"/>
          <w:szCs w:val="28"/>
          <w:lang w:val="en-US"/>
        </w:rPr>
      </w:pPr>
      <w:r w:rsidRPr="00775A6D"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For example: </w:t>
      </w:r>
      <w:r w:rsidRPr="00577418">
        <w:rPr>
          <w:rFonts w:ascii="Trebuchet MS" w:hAnsi="Trebuchet MS"/>
          <w:color w:val="5B9BD5" w:themeColor="accent1"/>
          <w:sz w:val="28"/>
          <w:szCs w:val="28"/>
          <w:lang w:val="en-US"/>
        </w:rPr>
        <w:t>beach, meadow, forest, river, sea, roadside</w:t>
      </w:r>
      <w:r>
        <w:rPr>
          <w:rFonts w:ascii="Trebuchet MS" w:hAnsi="Trebuchet MS"/>
          <w:color w:val="5B9BD5" w:themeColor="accent1"/>
          <w:sz w:val="28"/>
          <w:szCs w:val="28"/>
          <w:lang w:val="en-US"/>
        </w:rPr>
        <w:t xml:space="preserve">, </w:t>
      </w:r>
      <w:r w:rsidRPr="00BF6C3F">
        <w:rPr>
          <w:rFonts w:ascii="Trebuchet MS" w:hAnsi="Trebuchet MS"/>
          <w:color w:val="5B9BD5" w:themeColor="accent1"/>
          <w:sz w:val="28"/>
          <w:szCs w:val="28"/>
          <w:lang w:val="en-US"/>
        </w:rPr>
        <w:t>park, forest, lakeshore, field, riverbank</w:t>
      </w:r>
    </w:p>
    <w:p w14:paraId="68782ED7" w14:textId="076DE3EF" w:rsidR="00BF6C3F" w:rsidRDefault="00B60725" w:rsidP="00063CB1">
      <w:pPr>
        <w:pStyle w:val="ListParagraph"/>
        <w:numPr>
          <w:ilvl w:val="0"/>
          <w:numId w:val="59"/>
        </w:numPr>
        <w:tabs>
          <w:tab w:val="left" w:pos="1701"/>
        </w:tabs>
        <w:spacing w:before="240"/>
        <w:ind w:right="-284"/>
        <w:jc w:val="both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noProof/>
          <w:sz w:val="26"/>
          <w:szCs w:val="26"/>
          <w:lang w:val="en-US"/>
        </w:rPr>
        <mc:AlternateContent>
          <mc:Choice Requires="wps">
            <w:drawing>
              <wp:anchor distT="0" distB="0" distL="114300" distR="114300" simplePos="0" relativeHeight="251643904" behindDoc="1" locked="0" layoutInCell="1" allowOverlap="1" wp14:anchorId="2B2889FB" wp14:editId="044610BE">
                <wp:simplePos x="0" y="0"/>
                <wp:positionH relativeFrom="margin">
                  <wp:align>left</wp:align>
                </wp:positionH>
                <wp:positionV relativeFrom="paragraph">
                  <wp:posOffset>484505</wp:posOffset>
                </wp:positionV>
                <wp:extent cx="5880100" cy="2844800"/>
                <wp:effectExtent l="0" t="0" r="25400" b="12700"/>
                <wp:wrapTight wrapText="bothSides">
                  <wp:wrapPolygon edited="0">
                    <wp:start x="0" y="0"/>
                    <wp:lineTo x="0" y="21552"/>
                    <wp:lineTo x="21623" y="21552"/>
                    <wp:lineTo x="21623" y="0"/>
                    <wp:lineTo x="0" y="0"/>
                  </wp:wrapPolygon>
                </wp:wrapTight>
                <wp:docPr id="47" name="Rechteck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80100" cy="28448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4F9DABBA" id="Rechteck 47" o:spid="_x0000_s1026" style="position:absolute;margin-left:0;margin-top:38.15pt;width:463pt;height:224pt;z-index:-251327488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" filled="f" strokecolor="black [3213]" strokeweight="1pt">
                <w10:wrap type="tight" anchorx="margin"/>
              </v:rect>
            </w:pict>
          </mc:Fallback>
        </mc:AlternateContent>
      </w:r>
      <w:r w:rsidR="00BF6C3F">
        <w:rPr>
          <w:noProof/>
          <w:lang w:val="en-US"/>
        </w:rPr>
        <w:drawing>
          <wp:anchor distT="0" distB="0" distL="114300" distR="114300" simplePos="0" relativeHeight="251644928" behindDoc="0" locked="0" layoutInCell="1" allowOverlap="1" wp14:anchorId="762B8484" wp14:editId="0EFCF90E">
            <wp:simplePos x="0" y="0"/>
            <wp:positionH relativeFrom="column">
              <wp:posOffset>50800</wp:posOffset>
            </wp:positionH>
            <wp:positionV relativeFrom="paragraph">
              <wp:posOffset>838200</wp:posOffset>
            </wp:positionV>
            <wp:extent cx="5760720" cy="1747520"/>
            <wp:effectExtent l="0" t="0" r="0" b="5080"/>
            <wp:wrapTight wrapText="bothSides">
              <wp:wrapPolygon edited="0">
                <wp:start x="0" y="0"/>
                <wp:lineTo x="0" y="21427"/>
                <wp:lineTo x="21500" y="21427"/>
                <wp:lineTo x="21500" y="0"/>
                <wp:lineTo x="0" y="0"/>
              </wp:wrapPolygon>
            </wp:wrapTight>
            <wp:docPr id="1802130816" name="Grafik 18021308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74752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BF6C3F">
        <w:rPr>
          <w:rFonts w:ascii="Trebuchet MS" w:hAnsi="Trebuchet MS"/>
          <w:sz w:val="26"/>
          <w:szCs w:val="26"/>
          <w:lang w:val="en-US"/>
        </w:rPr>
        <w:t>Diagram how plastic</w:t>
      </w:r>
      <w:r>
        <w:rPr>
          <w:rFonts w:ascii="Trebuchet MS" w:hAnsi="Trebuchet MS"/>
          <w:sz w:val="26"/>
          <w:szCs w:val="26"/>
          <w:lang w:val="en-US"/>
        </w:rPr>
        <w:t xml:space="preserve"> or microplastic</w:t>
      </w:r>
      <w:r w:rsidR="00BF6C3F">
        <w:rPr>
          <w:rFonts w:ascii="Trebuchet MS" w:hAnsi="Trebuchet MS"/>
          <w:sz w:val="26"/>
          <w:szCs w:val="26"/>
          <w:lang w:val="en-US"/>
        </w:rPr>
        <w:t xml:space="preserve"> might get from your house to the beach.</w:t>
      </w:r>
    </w:p>
    <w:p w14:paraId="3A6B4785" w14:textId="43F7812D" w:rsidR="00BF6C3F" w:rsidRPr="001C471E" w:rsidRDefault="001C471E" w:rsidP="00063CB1">
      <w:pPr>
        <w:pStyle w:val="ListParagraph"/>
        <w:numPr>
          <w:ilvl w:val="0"/>
          <w:numId w:val="59"/>
        </w:numPr>
        <w:ind w:right="-284"/>
        <w:rPr>
          <w:rFonts w:ascii="Trebuchet MS" w:hAnsi="Trebuchet MS"/>
          <w:sz w:val="28"/>
          <w:u w:val="single"/>
          <w:lang w:val="en-US"/>
        </w:rPr>
      </w:pPr>
      <w:r w:rsidRPr="001C471E">
        <w:rPr>
          <w:rFonts w:ascii="Trebuchet MS" w:hAnsi="Trebuchet MS"/>
          <w:sz w:val="28"/>
          <w:lang w:val="en-US"/>
        </w:rPr>
        <w:t>Compare your initial with your final answers. Talk about your new</w:t>
      </w:r>
      <w:r>
        <w:rPr>
          <w:rFonts w:ascii="Trebuchet MS" w:hAnsi="Trebuchet MS"/>
          <w:sz w:val="28"/>
          <w:lang w:val="en-US"/>
        </w:rPr>
        <w:t>ly acquired</w:t>
      </w:r>
      <w:r w:rsidRPr="001C471E">
        <w:rPr>
          <w:rFonts w:ascii="Trebuchet MS" w:hAnsi="Trebuchet MS"/>
          <w:sz w:val="28"/>
          <w:lang w:val="en-US"/>
        </w:rPr>
        <w:t xml:space="preserve"> knowledge with your group. Finally, we will talk about it together in class.</w:t>
      </w:r>
      <w:r w:rsidR="00BF6C3F" w:rsidRPr="001C471E">
        <w:rPr>
          <w:rFonts w:ascii="Trebuchet MS" w:hAnsi="Trebuchet MS"/>
          <w:sz w:val="28"/>
          <w:u w:val="single"/>
          <w:lang w:val="en-US"/>
        </w:rPr>
        <w:br w:type="page"/>
      </w:r>
    </w:p>
    <w:p w14:paraId="758C2312" w14:textId="27755F4E" w:rsidR="00BF6C3F" w:rsidRPr="005F4F30" w:rsidRDefault="00BF6C3F" w:rsidP="00BF6C3F">
      <w:pPr>
        <w:ind w:right="-284"/>
        <w:rPr>
          <w:rFonts w:ascii="Trebuchet MS" w:hAnsi="Trebuchet MS"/>
          <w:b/>
          <w:color w:val="1F3864" w:themeColor="accent5" w:themeShade="80"/>
          <w:sz w:val="36"/>
          <w:lang w:val="en-US"/>
        </w:rPr>
      </w:pPr>
      <w:r w:rsidRPr="005F4F30">
        <w:rPr>
          <w:rFonts w:ascii="Trebuchet MS" w:hAnsi="Trebuchet MS"/>
          <w:b/>
          <w:color w:val="1F3864" w:themeColor="accent5" w:themeShade="80"/>
          <w:sz w:val="36"/>
          <w:lang w:val="en-US"/>
        </w:rPr>
        <w:lastRenderedPageBreak/>
        <w:t xml:space="preserve">Station </w:t>
      </w:r>
      <w:r w:rsidR="009E3683">
        <w:rPr>
          <w:rFonts w:ascii="Trebuchet MS" w:hAnsi="Trebuchet MS"/>
          <w:b/>
          <w:color w:val="1F3864" w:themeColor="accent5" w:themeShade="80"/>
          <w:sz w:val="36"/>
          <w:lang w:val="en-US"/>
        </w:rPr>
        <w:t>7</w:t>
      </w:r>
      <w:r>
        <w:rPr>
          <w:rFonts w:ascii="Trebuchet MS" w:hAnsi="Trebuchet MS"/>
          <w:b/>
          <w:color w:val="1F3864" w:themeColor="accent5" w:themeShade="80"/>
          <w:sz w:val="36"/>
          <w:lang w:val="en-US"/>
        </w:rPr>
        <w:t>: Minimizing the problem</w:t>
      </w:r>
    </w:p>
    <w:p w14:paraId="4810CF2A" w14:textId="77777777" w:rsidR="00BF6C3F" w:rsidRDefault="00BF6C3F" w:rsidP="009E462C">
      <w:pPr>
        <w:ind w:right="-284"/>
        <w:rPr>
          <w:rFonts w:ascii="Trebuchet MS" w:hAnsi="Trebuchet MS"/>
          <w:sz w:val="28"/>
          <w:lang w:val="en-US"/>
        </w:rPr>
      </w:pPr>
      <w:r w:rsidRPr="00CC6951">
        <w:rPr>
          <w:rFonts w:ascii="Trebuchet MS" w:hAnsi="Trebuchet MS"/>
          <w:sz w:val="28"/>
          <w:u w:val="single"/>
          <w:lang w:val="en-US"/>
        </w:rPr>
        <w:t>Task</w:t>
      </w:r>
      <w:r>
        <w:rPr>
          <w:rFonts w:ascii="Trebuchet MS" w:hAnsi="Trebuchet MS"/>
          <w:sz w:val="28"/>
          <w:u w:val="single"/>
          <w:lang w:val="en-US"/>
        </w:rPr>
        <w:t xml:space="preserve"> 2</w:t>
      </w:r>
      <w:r w:rsidRPr="00CC6951">
        <w:rPr>
          <w:rFonts w:ascii="Trebuchet MS" w:hAnsi="Trebuchet MS"/>
          <w:sz w:val="28"/>
          <w:u w:val="single"/>
          <w:lang w:val="en-US"/>
        </w:rPr>
        <w:t>:</w:t>
      </w:r>
      <w:r>
        <w:rPr>
          <w:rFonts w:ascii="Trebuchet MS" w:hAnsi="Trebuchet MS"/>
          <w:sz w:val="28"/>
          <w:lang w:val="en-US"/>
        </w:rPr>
        <w:t xml:space="preserve"> </w:t>
      </w:r>
    </w:p>
    <w:p w14:paraId="337DACF6" w14:textId="4C7BE519" w:rsidR="009E462C" w:rsidRPr="00063CB1" w:rsidRDefault="00AE37AC" w:rsidP="009E462C">
      <w:pPr>
        <w:ind w:right="-284"/>
        <w:rPr>
          <w:rFonts w:ascii="Trebuchet MS" w:hAnsi="Trebuchet MS"/>
          <w:sz w:val="28"/>
          <w:u w:val="single"/>
          <w:lang w:val="en-US"/>
        </w:rPr>
      </w:pPr>
      <w:r w:rsidRPr="00CC6951">
        <w:rPr>
          <w:rFonts w:ascii="Trebuchet MS" w:hAnsi="Trebuchet MS"/>
          <w:sz w:val="26"/>
          <w:szCs w:val="26"/>
          <w:lang w:val="en-US"/>
        </w:rPr>
        <w:t>In more and more ecosystems, such as rivers and seas</w:t>
      </w:r>
      <w:r w:rsidR="00E5425C">
        <w:rPr>
          <w:rFonts w:ascii="Trebuchet MS" w:hAnsi="Trebuchet MS"/>
          <w:sz w:val="26"/>
          <w:szCs w:val="26"/>
          <w:lang w:val="en-US"/>
        </w:rPr>
        <w:t>,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 </w:t>
      </w:r>
      <w:r>
        <w:rPr>
          <w:rFonts w:ascii="Trebuchet MS" w:hAnsi="Trebuchet MS"/>
          <w:sz w:val="26"/>
          <w:szCs w:val="26"/>
          <w:lang w:val="en-US"/>
        </w:rPr>
        <w:t>m</w:t>
      </w:r>
      <w:r w:rsidRPr="00CC6951">
        <w:rPr>
          <w:rFonts w:ascii="Trebuchet MS" w:hAnsi="Trebuchet MS"/>
          <w:sz w:val="26"/>
          <w:szCs w:val="26"/>
          <w:lang w:val="en-US"/>
        </w:rPr>
        <w:t>icroplastic is found.</w:t>
      </w:r>
    </w:p>
    <w:p w14:paraId="77613A79" w14:textId="3FD21BA9" w:rsidR="009E462C" w:rsidRPr="00CC6951" w:rsidRDefault="00AE37AC" w:rsidP="009E462C">
      <w:pPr>
        <w:ind w:right="-284"/>
        <w:rPr>
          <w:rFonts w:ascii="Trebuchet MS" w:hAnsi="Trebuchet MS"/>
          <w:noProof/>
          <w:sz w:val="28"/>
          <w:lang w:val="en-US" w:eastAsia="de-DE"/>
        </w:rPr>
      </w:pPr>
      <w:r>
        <w:rPr>
          <w:rFonts w:ascii="Trebuchet MS" w:hAnsi="Trebuchet MS"/>
          <w:noProof/>
          <w:sz w:val="28"/>
          <w:lang w:val="en" w:eastAsia="de-DE"/>
        </w:rPr>
        <w:t>What can you do, so</w:t>
      </w:r>
      <w:r w:rsidR="00A5026F">
        <w:rPr>
          <w:rFonts w:ascii="Trebuchet MS" w:hAnsi="Trebuchet MS"/>
          <w:noProof/>
          <w:sz w:val="28"/>
          <w:lang w:val="en" w:eastAsia="de-DE"/>
        </w:rPr>
        <w:t xml:space="preserve"> that</w:t>
      </w:r>
      <w:r>
        <w:rPr>
          <w:rFonts w:ascii="Trebuchet MS" w:hAnsi="Trebuchet MS"/>
          <w:noProof/>
          <w:sz w:val="28"/>
          <w:lang w:val="en" w:eastAsia="de-DE"/>
        </w:rPr>
        <w:t xml:space="preserve"> less plastic</w:t>
      </w:r>
      <w:r w:rsidRPr="00BC778F">
        <w:rPr>
          <w:rFonts w:ascii="Trebuchet MS" w:hAnsi="Trebuchet MS"/>
          <w:noProof/>
          <w:sz w:val="28"/>
          <w:lang w:val="en" w:eastAsia="de-DE"/>
        </w:rPr>
        <w:t>/microplastic gets into the environment? Write down your suggestions on the leaflets and keep them until debriefing</w:t>
      </w:r>
      <w:r w:rsidRPr="00CC6951">
        <w:rPr>
          <w:rFonts w:ascii="Trebuchet MS" w:hAnsi="Trebuchet MS"/>
          <w:sz w:val="26"/>
          <w:szCs w:val="26"/>
          <w:lang w:val="en-US"/>
        </w:rPr>
        <w:t xml:space="preserve">. </w:t>
      </w:r>
    </w:p>
    <w:p w14:paraId="680D1D61" w14:textId="77777777" w:rsidR="009E462C" w:rsidRPr="00CC6951" w:rsidRDefault="00AE37AC" w:rsidP="009E462C">
      <w:pPr>
        <w:ind w:right="-284"/>
        <w:rPr>
          <w:rFonts w:ascii="Trebuchet MS" w:hAnsi="Trebuchet MS"/>
          <w:sz w:val="26"/>
          <w:szCs w:val="26"/>
          <w:lang w:val="en-US"/>
        </w:rPr>
      </w:pPr>
      <w:r>
        <w:rPr>
          <w:rFonts w:ascii="Trebuchet MS" w:hAnsi="Trebuchet MS"/>
          <w:sz w:val="26"/>
          <w:szCs w:val="26"/>
          <w:lang w:val="en"/>
        </w:rPr>
        <w:t>Finally, w</w:t>
      </w:r>
      <w:r w:rsidRPr="00BC778F">
        <w:rPr>
          <w:rFonts w:ascii="Trebuchet MS" w:hAnsi="Trebuchet MS"/>
          <w:sz w:val="26"/>
          <w:szCs w:val="26"/>
          <w:lang w:val="en"/>
        </w:rPr>
        <w:t>e will talk about the subject together and create a poster that you can hang in the classroom.</w:t>
      </w:r>
    </w:p>
    <w:p w14:paraId="5A2D01F5" w14:textId="77777777" w:rsidR="009E462C" w:rsidRPr="00CC6951" w:rsidRDefault="009E462C" w:rsidP="009E462C">
      <w:pPr>
        <w:ind w:right="-284"/>
        <w:jc w:val="center"/>
        <w:rPr>
          <w:rFonts w:ascii="Trebuchet MS" w:hAnsi="Trebuchet MS"/>
          <w:sz w:val="28"/>
          <w:lang w:val="en-US"/>
        </w:rPr>
      </w:pPr>
    </w:p>
    <w:p w14:paraId="0BB0E72E" w14:textId="77777777" w:rsidR="00A435BD" w:rsidRDefault="00A435BD" w:rsidP="00A435BD">
      <w:pPr>
        <w:rPr>
          <w:lang w:val="en-US"/>
        </w:rPr>
        <w:sectPr w:rsidR="00A435BD">
          <w:headerReference w:type="default" r:id="rId221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1CA174A7" w14:textId="5AABB5F1" w:rsidR="00D66B21" w:rsidRDefault="005C1D12" w:rsidP="00D66B21">
      <w:pPr>
        <w:rPr>
          <w:rFonts w:ascii="Trebuchet MS" w:hAnsi="Trebuchet MS"/>
          <w:b/>
          <w:sz w:val="28"/>
          <w:szCs w:val="28"/>
          <w:u w:val="single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59264" behindDoc="0" locked="0" layoutInCell="1" allowOverlap="1" wp14:anchorId="63C87FA1" wp14:editId="19EB5220">
            <wp:simplePos x="0" y="0"/>
            <wp:positionH relativeFrom="margin">
              <wp:align>right</wp:align>
            </wp:positionH>
            <wp:positionV relativeFrom="paragraph">
              <wp:posOffset>384810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12" name="Grafik 8342665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12" name="Folie1.TIF"/>
                    <pic:cNvPicPr/>
                  </pic:nvPicPr>
                  <pic:blipFill>
                    <a:blip r:embed="rId22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AE37AC" w:rsidRPr="000454A3">
        <w:rPr>
          <w:rFonts w:ascii="Trebuchet MS" w:hAnsi="Trebuchet MS"/>
          <w:b/>
          <w:sz w:val="28"/>
          <w:szCs w:val="28"/>
          <w:u w:val="single"/>
        </w:rPr>
        <w:t>Introductory PowerPoint Presentation</w:t>
      </w:r>
    </w:p>
    <w:p w14:paraId="7904F332" w14:textId="40768D8A" w:rsidR="00D66B21" w:rsidRPr="00063CB1" w:rsidRDefault="005C1D12" w:rsidP="00D66B21">
      <w:pPr>
        <w:rPr>
          <w:rFonts w:ascii="Trebuchet MS" w:hAnsi="Trebuchet MS"/>
          <w:sz w:val="28"/>
          <w:szCs w:val="28"/>
        </w:rPr>
      </w:pPr>
      <w:r>
        <w:rPr>
          <w:noProof/>
          <w:lang w:val="en-US"/>
        </w:rPr>
        <w:drawing>
          <wp:anchor distT="0" distB="0" distL="114300" distR="114300" simplePos="0" relativeHeight="251660288" behindDoc="0" locked="0" layoutInCell="1" allowOverlap="1" wp14:anchorId="34CE68FA" wp14:editId="4C2BC0C6">
            <wp:simplePos x="0" y="0"/>
            <wp:positionH relativeFrom="margin">
              <wp:align>right</wp:align>
            </wp:positionH>
            <wp:positionV relativeFrom="paragraph">
              <wp:posOffset>4068445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13" name="Grafik 8342665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13" name="Folie2.TIF"/>
                    <pic:cNvPicPr/>
                  </pic:nvPicPr>
                  <pic:blipFill>
                    <a:blip r:embed="rId22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5036991" w14:textId="4EF5CB7F" w:rsidR="007B2546" w:rsidRPr="00063CB1" w:rsidRDefault="007B2546" w:rsidP="00D66B21">
      <w:pPr>
        <w:rPr>
          <w:rFonts w:ascii="Trebuchet MS" w:hAnsi="Trebuchet MS"/>
          <w:sz w:val="28"/>
          <w:szCs w:val="28"/>
        </w:rPr>
      </w:pPr>
    </w:p>
    <w:p w14:paraId="4DF2BEC6" w14:textId="11086534" w:rsidR="00D66B21" w:rsidRPr="00063CB1" w:rsidRDefault="00D66B21" w:rsidP="00D66B21">
      <w:pPr>
        <w:rPr>
          <w:rFonts w:ascii="Trebuchet MS" w:hAnsi="Trebuchet MS"/>
          <w:sz w:val="28"/>
          <w:szCs w:val="28"/>
        </w:rPr>
      </w:pPr>
    </w:p>
    <w:p w14:paraId="748D8446" w14:textId="77777777" w:rsidR="00D66B21" w:rsidRPr="00063CB1" w:rsidRDefault="00D66B21" w:rsidP="00D66B21">
      <w:pPr>
        <w:rPr>
          <w:rFonts w:ascii="Trebuchet MS" w:hAnsi="Trebuchet MS"/>
          <w:sz w:val="28"/>
          <w:szCs w:val="28"/>
        </w:rPr>
      </w:pPr>
    </w:p>
    <w:p w14:paraId="7418632B" w14:textId="396B214B" w:rsidR="00D66B21" w:rsidRPr="00063CB1" w:rsidRDefault="00D66B21" w:rsidP="00D66B21">
      <w:pPr>
        <w:rPr>
          <w:rFonts w:ascii="Trebuchet MS" w:hAnsi="Trebuchet MS"/>
          <w:sz w:val="28"/>
          <w:szCs w:val="28"/>
        </w:rPr>
      </w:pPr>
    </w:p>
    <w:p w14:paraId="64F13248" w14:textId="72FAB6C4" w:rsidR="00D66B21" w:rsidRPr="00063CB1" w:rsidRDefault="005C1D12" w:rsidP="00D66B21">
      <w:pPr>
        <w:rPr>
          <w:rFonts w:ascii="Trebuchet MS" w:hAnsi="Trebuchet MS"/>
          <w:sz w:val="28"/>
          <w:szCs w:val="28"/>
        </w:rPr>
      </w:pPr>
      <w:r w:rsidRPr="000E64B3">
        <w:rPr>
          <w:noProof/>
          <w:lang w:val="en-US"/>
        </w:rPr>
        <w:drawing>
          <wp:anchor distT="0" distB="0" distL="114300" distR="114300" simplePos="0" relativeHeight="251661312" behindDoc="0" locked="0" layoutInCell="1" allowOverlap="1" wp14:anchorId="77966811" wp14:editId="09DC62D5">
            <wp:simplePos x="0" y="0"/>
            <wp:positionH relativeFrom="margin">
              <wp:align>right</wp:align>
            </wp:positionH>
            <wp:positionV relativeFrom="paragraph">
              <wp:posOffset>389890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17" name="Grafik 8342665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17" name="Folie3.TIF"/>
                    <pic:cNvPicPr/>
                  </pic:nvPicPr>
                  <pic:blipFill>
                    <a:blip r:embed="rId22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DB9A6B1" w14:textId="246E34F1" w:rsidR="005C1D12" w:rsidRDefault="005C1D12" w:rsidP="00A435BD">
      <w:pPr>
        <w:rPr>
          <w:lang w:val="en-US"/>
        </w:rPr>
      </w:pPr>
    </w:p>
    <w:p w14:paraId="1A33919C" w14:textId="2259252F" w:rsidR="005C1D12" w:rsidRDefault="007B2546" w:rsidP="00A435BD">
      <w:pPr>
        <w:rPr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2336" behindDoc="0" locked="0" layoutInCell="1" allowOverlap="1" wp14:anchorId="4FEEC86C" wp14:editId="66C83C73">
            <wp:simplePos x="0" y="0"/>
            <wp:positionH relativeFrom="margin">
              <wp:align>left</wp:align>
            </wp:positionH>
            <wp:positionV relativeFrom="paragraph">
              <wp:posOffset>295910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20" name="Grafik 8342665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20" name="Folie4.TIF"/>
                    <pic:cNvPicPr/>
                  </pic:nvPicPr>
                  <pic:blipFill>
                    <a:blip r:embed="rId22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422E680" w14:textId="5A7DACC0" w:rsidR="00C3083B" w:rsidRDefault="00C3083B" w:rsidP="00A435BD">
      <w:pPr>
        <w:rPr>
          <w:lang w:val="en-US"/>
        </w:rPr>
      </w:pPr>
    </w:p>
    <w:p w14:paraId="7937CCC8" w14:textId="75BB5540" w:rsidR="005C1D12" w:rsidRDefault="005C1D12" w:rsidP="00A435BD">
      <w:pPr>
        <w:rPr>
          <w:lang w:val="en-US"/>
        </w:rPr>
      </w:pPr>
    </w:p>
    <w:p w14:paraId="2EC2662C" w14:textId="4307A370" w:rsidR="005C1D12" w:rsidRDefault="005C1D12" w:rsidP="00A435BD">
      <w:pPr>
        <w:rPr>
          <w:lang w:val="en-US"/>
        </w:rPr>
      </w:pPr>
    </w:p>
    <w:p w14:paraId="1715D782" w14:textId="77777777" w:rsidR="007B2546" w:rsidRDefault="007B2546" w:rsidP="00A435BD">
      <w:pPr>
        <w:rPr>
          <w:lang w:val="en-US"/>
        </w:rPr>
      </w:pPr>
    </w:p>
    <w:p w14:paraId="26E4B681" w14:textId="1812D026" w:rsidR="005C1D12" w:rsidRDefault="005C1D12" w:rsidP="00A435BD">
      <w:pPr>
        <w:rPr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3360" behindDoc="0" locked="0" layoutInCell="1" allowOverlap="1" wp14:anchorId="339B8793" wp14:editId="2AC3F506">
            <wp:simplePos x="0" y="0"/>
            <wp:positionH relativeFrom="margin">
              <wp:align>right</wp:align>
            </wp:positionH>
            <wp:positionV relativeFrom="paragraph">
              <wp:posOffset>428625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21" name="Grafik 8342665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21" name="Folie5.TIF"/>
                    <pic:cNvPicPr/>
                  </pic:nvPicPr>
                  <pic:blipFill>
                    <a:blip r:embed="rId22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6141B4F" w14:textId="76D96D75" w:rsidR="005C1D12" w:rsidRDefault="005C1D12" w:rsidP="00A435BD">
      <w:pPr>
        <w:rPr>
          <w:lang w:val="en-US"/>
        </w:rPr>
      </w:pPr>
    </w:p>
    <w:p w14:paraId="60502DD7" w14:textId="140F09C8" w:rsidR="005C1D12" w:rsidRDefault="007B2546" w:rsidP="00A435BD">
      <w:pPr>
        <w:rPr>
          <w:noProof/>
          <w:lang w:val="de-DE" w:eastAsia="de-DE"/>
        </w:rPr>
      </w:pPr>
      <w:r>
        <w:rPr>
          <w:noProof/>
          <w:lang w:val="en-US"/>
        </w:rPr>
        <w:drawing>
          <wp:anchor distT="0" distB="0" distL="114300" distR="114300" simplePos="0" relativeHeight="251664384" behindDoc="0" locked="0" layoutInCell="1" allowOverlap="1" wp14:anchorId="02BA0D3D" wp14:editId="3A9BBA93">
            <wp:simplePos x="0" y="0"/>
            <wp:positionH relativeFrom="margin">
              <wp:align>left</wp:align>
            </wp:positionH>
            <wp:positionV relativeFrom="paragraph">
              <wp:posOffset>347345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22" name="Grafik 8342665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22" name="Folie6.TIF"/>
                    <pic:cNvPicPr/>
                  </pic:nvPicPr>
                  <pic:blipFill>
                    <a:blip r:embed="rId22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F340CBA" w14:textId="43259697" w:rsidR="005C1D12" w:rsidRDefault="005C1D12" w:rsidP="00A435BD">
      <w:pPr>
        <w:rPr>
          <w:noProof/>
          <w:lang w:val="de-DE" w:eastAsia="de-DE"/>
        </w:rPr>
      </w:pPr>
    </w:p>
    <w:p w14:paraId="2DBA7B05" w14:textId="01B11FB9" w:rsidR="005C1D12" w:rsidRDefault="005C1D12" w:rsidP="00A435BD">
      <w:pPr>
        <w:rPr>
          <w:noProof/>
          <w:lang w:val="de-DE" w:eastAsia="de-DE"/>
        </w:rPr>
      </w:pPr>
    </w:p>
    <w:p w14:paraId="422AC933" w14:textId="6CBEA8F8" w:rsidR="005C1D12" w:rsidRDefault="005C1D12" w:rsidP="00A435BD">
      <w:pPr>
        <w:rPr>
          <w:lang w:val="en-US"/>
        </w:rPr>
      </w:pPr>
    </w:p>
    <w:p w14:paraId="345ABE19" w14:textId="4A55E7B1" w:rsidR="005C1D12" w:rsidRDefault="007B2546" w:rsidP="00A435BD">
      <w:pPr>
        <w:rPr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5408" behindDoc="0" locked="0" layoutInCell="1" allowOverlap="1" wp14:anchorId="3B754B65" wp14:editId="0351799D">
            <wp:simplePos x="0" y="0"/>
            <wp:positionH relativeFrom="margin">
              <wp:align>left</wp:align>
            </wp:positionH>
            <wp:positionV relativeFrom="paragraph">
              <wp:posOffset>371475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23" name="Grafik 8342665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23" name="Folie7.TIF"/>
                    <pic:cNvPicPr/>
                  </pic:nvPicPr>
                  <pic:blipFill>
                    <a:blip r:embed="rId22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77151E4" w14:textId="55557427" w:rsidR="005C1D12" w:rsidRDefault="005C1D12" w:rsidP="00A435BD">
      <w:pPr>
        <w:rPr>
          <w:lang w:val="en-US"/>
        </w:rPr>
      </w:pPr>
    </w:p>
    <w:p w14:paraId="5AEDA913" w14:textId="6028E31A" w:rsidR="005C1D12" w:rsidRDefault="007B2546" w:rsidP="00A435BD">
      <w:pPr>
        <w:rPr>
          <w:noProof/>
          <w:lang w:val="de-DE" w:eastAsia="de-DE"/>
        </w:rPr>
      </w:pPr>
      <w:r>
        <w:rPr>
          <w:noProof/>
          <w:lang w:val="en-US"/>
        </w:rPr>
        <w:drawing>
          <wp:anchor distT="0" distB="0" distL="114300" distR="114300" simplePos="0" relativeHeight="251669504" behindDoc="0" locked="0" layoutInCell="1" allowOverlap="1" wp14:anchorId="4CCF34D5" wp14:editId="67B33833">
            <wp:simplePos x="0" y="0"/>
            <wp:positionH relativeFrom="margin">
              <wp:align>left</wp:align>
            </wp:positionH>
            <wp:positionV relativeFrom="paragraph">
              <wp:posOffset>341630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531374688" name="Grafik 5313746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1374688" name="Folie8.TIF"/>
                    <pic:cNvPicPr/>
                  </pic:nvPicPr>
                  <pic:blipFill>
                    <a:blip r:embed="rId22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36B8B969" w14:textId="2B880694" w:rsidR="005C1D12" w:rsidRDefault="005C1D12" w:rsidP="00A435BD">
      <w:pPr>
        <w:rPr>
          <w:noProof/>
          <w:lang w:val="de-DE" w:eastAsia="de-DE"/>
        </w:rPr>
      </w:pPr>
    </w:p>
    <w:p w14:paraId="02F3E590" w14:textId="762F663C" w:rsidR="005C1D12" w:rsidRDefault="005C1D12" w:rsidP="00A435BD">
      <w:pPr>
        <w:rPr>
          <w:lang w:val="en-US"/>
        </w:rPr>
      </w:pPr>
    </w:p>
    <w:p w14:paraId="4859FED6" w14:textId="63FC467C" w:rsidR="005C1D12" w:rsidRDefault="005C1D12" w:rsidP="00A435BD">
      <w:pPr>
        <w:rPr>
          <w:lang w:val="en-US"/>
        </w:rPr>
      </w:pPr>
    </w:p>
    <w:p w14:paraId="46E5EFCB" w14:textId="05E030E5" w:rsidR="005C1D12" w:rsidRDefault="007B2546" w:rsidP="00A435BD">
      <w:pPr>
        <w:rPr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6432" behindDoc="0" locked="0" layoutInCell="1" allowOverlap="1" wp14:anchorId="041DE446" wp14:editId="617FF743">
            <wp:simplePos x="0" y="0"/>
            <wp:positionH relativeFrom="margin">
              <wp:align>left</wp:align>
            </wp:positionH>
            <wp:positionV relativeFrom="paragraph">
              <wp:posOffset>361950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25" name="Grafik 8342665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25" name="Folie9.TIF"/>
                    <pic:cNvPicPr/>
                  </pic:nvPicPr>
                  <pic:blipFill>
                    <a:blip r:embed="rId23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2835C00" w14:textId="0B435A36" w:rsidR="005C1D12" w:rsidRDefault="005C1D12" w:rsidP="00A435BD">
      <w:pPr>
        <w:rPr>
          <w:lang w:val="en-US"/>
        </w:rPr>
      </w:pPr>
    </w:p>
    <w:p w14:paraId="510555F3" w14:textId="3511F7AA" w:rsidR="005C1D12" w:rsidRDefault="007B2546" w:rsidP="00A435BD">
      <w:pPr>
        <w:rPr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7456" behindDoc="0" locked="0" layoutInCell="1" allowOverlap="1" wp14:anchorId="600E0D9D" wp14:editId="053DA40E">
            <wp:simplePos x="0" y="0"/>
            <wp:positionH relativeFrom="margin">
              <wp:align>left</wp:align>
            </wp:positionH>
            <wp:positionV relativeFrom="paragraph">
              <wp:posOffset>327660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26" name="Grafik 8342665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26" name="Folie10.TIF"/>
                    <pic:cNvPicPr/>
                  </pic:nvPicPr>
                  <pic:blipFill>
                    <a:blip r:embed="rId23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3AA8304" w14:textId="32606CD8" w:rsidR="005C1D12" w:rsidRDefault="005C1D12" w:rsidP="00A435BD">
      <w:pPr>
        <w:rPr>
          <w:noProof/>
          <w:lang w:val="de-DE" w:eastAsia="de-DE"/>
        </w:rPr>
      </w:pPr>
    </w:p>
    <w:p w14:paraId="3E3439F3" w14:textId="6770F0E5" w:rsidR="005C1D12" w:rsidRDefault="005C1D12" w:rsidP="00A435BD">
      <w:pPr>
        <w:rPr>
          <w:noProof/>
          <w:lang w:val="de-DE" w:eastAsia="de-DE"/>
        </w:rPr>
      </w:pPr>
    </w:p>
    <w:p w14:paraId="5E404BBB" w14:textId="063EDF87" w:rsidR="005C1D12" w:rsidRDefault="005C1D12" w:rsidP="00A435BD">
      <w:pPr>
        <w:rPr>
          <w:noProof/>
          <w:lang w:val="de-DE" w:eastAsia="de-DE"/>
        </w:rPr>
      </w:pPr>
    </w:p>
    <w:p w14:paraId="2FFF5D05" w14:textId="4F46983A" w:rsidR="005C1D12" w:rsidRPr="00063CB1" w:rsidRDefault="007B2546" w:rsidP="00A435BD">
      <w:pPr>
        <w:rPr>
          <w:noProof/>
          <w:lang w:val="de-DE" w:eastAsia="de-DE"/>
        </w:rPr>
      </w:pPr>
      <w:r>
        <w:rPr>
          <w:noProof/>
          <w:lang w:val="en-US"/>
        </w:rPr>
        <w:drawing>
          <wp:anchor distT="0" distB="0" distL="114300" distR="114300" simplePos="0" relativeHeight="251668480" behindDoc="0" locked="0" layoutInCell="1" allowOverlap="1" wp14:anchorId="149FCE7C" wp14:editId="28CB50FA">
            <wp:simplePos x="0" y="0"/>
            <wp:positionH relativeFrom="margin">
              <wp:align>left</wp:align>
            </wp:positionH>
            <wp:positionV relativeFrom="paragraph">
              <wp:posOffset>304800</wp:posOffset>
            </wp:positionV>
            <wp:extent cx="5760720" cy="3240405"/>
            <wp:effectExtent l="0" t="0" r="0" b="0"/>
            <wp:wrapTight wrapText="bothSides">
              <wp:wrapPolygon edited="0">
                <wp:start x="0" y="0"/>
                <wp:lineTo x="0" y="21460"/>
                <wp:lineTo x="21500" y="21460"/>
                <wp:lineTo x="21500" y="0"/>
                <wp:lineTo x="0" y="0"/>
              </wp:wrapPolygon>
            </wp:wrapTight>
            <wp:docPr id="834266527" name="Grafik 8342665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4266527" name="Folie11.TIF"/>
                    <pic:cNvPicPr/>
                  </pic:nvPicPr>
                  <pic:blipFill>
                    <a:blip r:embed="rId23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sectPr w:rsidR="005C1D12" w:rsidRPr="00063CB1">
      <w:headerReference w:type="even" r:id="rId233"/>
      <w:headerReference w:type="default" r:id="rId234"/>
      <w:footerReference w:type="even" r:id="rId235"/>
      <w:footerReference w:type="default" r:id="rId236"/>
      <w:headerReference w:type="first" r:id="rId237"/>
      <w:footerReference w:type="first" r:id="rId238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D1CEEB6" w14:textId="77777777" w:rsidR="00DA0616" w:rsidRDefault="00DA0616">
      <w:pPr>
        <w:spacing w:after="0" w:line="240" w:lineRule="auto"/>
      </w:pPr>
      <w:r>
        <w:separator/>
      </w:r>
    </w:p>
  </w:endnote>
  <w:endnote w:type="continuationSeparator" w:id="0">
    <w:p w14:paraId="6860F770" w14:textId="77777777" w:rsidR="00DA0616" w:rsidRDefault="00DA061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F5E5BEE" w14:textId="77777777" w:rsidR="00087753" w:rsidRDefault="0008775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0FBE70B" w14:textId="77777777" w:rsidR="00087753" w:rsidRPr="006144CB" w:rsidRDefault="00087753">
    <w:pPr>
      <w:pStyle w:val="Footer"/>
      <w:jc w:val="right"/>
      <w:rPr>
        <w:rFonts w:ascii="Trebuchet MS" w:hAnsi="Trebuchet MS"/>
      </w:rPr>
    </w:pPr>
  </w:p>
  <w:p w14:paraId="1ADB71CE" w14:textId="77777777" w:rsidR="00087753" w:rsidRDefault="00087753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3A69E78" w14:textId="77777777" w:rsidR="00087753" w:rsidRDefault="00087753">
    <w:pPr>
      <w:pStyle w:val="Footer"/>
      <w:jc w:val="right"/>
    </w:pPr>
  </w:p>
  <w:p w14:paraId="7A1A2733" w14:textId="77777777" w:rsidR="00087753" w:rsidRDefault="00087753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DF29EA" w14:textId="77777777" w:rsidR="00087753" w:rsidRDefault="00087753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19742FA" w14:textId="77777777" w:rsidR="00087753" w:rsidRDefault="00087753">
    <w:pPr>
      <w:pStyle w:val="Footer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A9FA6C" w14:textId="77777777" w:rsidR="00087753" w:rsidRDefault="00087753">
    <w:pPr>
      <w:pStyle w:val="Footer"/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09CF6E" w14:textId="77777777" w:rsidR="00087753" w:rsidRDefault="00087753">
    <w:pPr>
      <w:pStyle w:val="Footer"/>
    </w:pPr>
  </w:p>
</w:ftr>
</file>

<file path=word/footer8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95DF99" w14:textId="77777777" w:rsidR="00087753" w:rsidRDefault="00087753">
    <w:pPr>
      <w:pStyle w:val="Footer"/>
    </w:pPr>
  </w:p>
</w:ftr>
</file>

<file path=word/footer9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928A0AF" w14:textId="77777777" w:rsidR="00087753" w:rsidRDefault="0008775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BB5B046" w14:textId="77777777" w:rsidR="00DA0616" w:rsidRDefault="00DA0616">
      <w:pPr>
        <w:spacing w:after="0" w:line="240" w:lineRule="auto"/>
      </w:pPr>
      <w:r>
        <w:separator/>
      </w:r>
    </w:p>
  </w:footnote>
  <w:footnote w:type="continuationSeparator" w:id="0">
    <w:p w14:paraId="183F16DC" w14:textId="77777777" w:rsidR="00DA0616" w:rsidRDefault="00DA061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A710D47" w14:textId="77777777" w:rsidR="00087753" w:rsidRDefault="00087753">
    <w:pPr>
      <w:pStyle w:val="Header"/>
    </w:pPr>
  </w:p>
</w:hdr>
</file>

<file path=word/header10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3D96B1" w14:textId="77777777" w:rsidR="00087753" w:rsidRDefault="0008775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E5AD6C9" w14:textId="02B1C172" w:rsidR="00087753" w:rsidRPr="00583429" w:rsidRDefault="00087753" w:rsidP="00D66B21">
    <w:pPr>
      <w:rPr>
        <w:rFonts w:ascii="Trebuchet MS" w:hAnsi="Trebuchet MS"/>
        <w:sz w:val="28"/>
        <w:lang w:val="en-US"/>
      </w:rPr>
    </w:pPr>
    <w:r w:rsidRPr="000D3CE5">
      <w:rPr>
        <w:noProof/>
        <w:lang w:val="en-US"/>
      </w:rPr>
      <w:drawing>
        <wp:anchor distT="0" distB="0" distL="114300" distR="114300" simplePos="0" relativeHeight="251664384" behindDoc="1" locked="0" layoutInCell="1" allowOverlap="1" wp14:anchorId="6CDB8F94" wp14:editId="20DEADBD">
          <wp:simplePos x="0" y="0"/>
          <wp:positionH relativeFrom="page">
            <wp:align>right</wp:align>
          </wp:positionH>
          <wp:positionV relativeFrom="paragraph">
            <wp:posOffset>-445135</wp:posOffset>
          </wp:positionV>
          <wp:extent cx="2035175" cy="1047750"/>
          <wp:effectExtent l="0" t="0" r="3175" b="0"/>
          <wp:wrapTight wrapText="bothSides">
            <wp:wrapPolygon edited="0">
              <wp:start x="0" y="0"/>
              <wp:lineTo x="0" y="21207"/>
              <wp:lineTo x="21432" y="21207"/>
              <wp:lineTo x="21432" y="0"/>
              <wp:lineTo x="0" y="0"/>
            </wp:wrapPolygon>
          </wp:wrapTight>
          <wp:docPr id="10" name="Grafik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96352119" name="Picture 1" descr="C:\Users\bt305302\Documents\05_Intervention Plastikdetektive\06_Logo Plastikdetektive\Logo_Plastic-Detectives_Englisch.png"/>
                  <pic:cNvPicPr>
                    <a:picLocks noChangeAspect="1" noChangeArrowheads="1"/>
                  </pic:cNvPicPr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27217"/>
                  <a:stretch/>
                </pic:blipFill>
                <pic:spPr bwMode="auto">
                  <a:xfrm>
                    <a:off x="0" y="0"/>
                    <a:ext cx="2035175" cy="1047750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583429">
      <w:rPr>
        <w:rFonts w:ascii="Trebuchet MS" w:hAnsi="Trebuchet MS"/>
        <w:sz w:val="28"/>
        <w:lang w:val="en-US"/>
      </w:rPr>
      <w:t>Appendix A: Workbook</w:t>
    </w:r>
  </w:p>
  <w:p w14:paraId="160CED3F" w14:textId="1B75F796" w:rsidR="00087753" w:rsidRPr="00063CB1" w:rsidRDefault="00087753" w:rsidP="00D66B21">
    <w:pPr>
      <w:rPr>
        <w:rFonts w:ascii="Trebuchet MS" w:hAnsi="Trebuchet MS"/>
        <w:color w:val="9CC2E5" w:themeColor="accent1" w:themeTint="99"/>
        <w:sz w:val="28"/>
        <w:lang w:val="en-US"/>
      </w:rPr>
    </w:pPr>
    <w:r>
      <w:rPr>
        <w:rFonts w:ascii="Trebuchet MS" w:hAnsi="Trebuchet MS"/>
        <w:color w:val="9CC2E5" w:themeColor="accent1" w:themeTint="99"/>
        <w:sz w:val="28"/>
        <w:lang w:val="en-US"/>
      </w:rPr>
      <w:t>P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>lastic</w:t>
    </w:r>
    <w:r>
      <w:rPr>
        <w:rFonts w:ascii="Trebuchet MS" w:hAnsi="Trebuchet MS"/>
        <w:color w:val="9CC2E5" w:themeColor="accent1" w:themeTint="99"/>
        <w:sz w:val="28"/>
        <w:lang w:val="en-US"/>
      </w:rPr>
      <w:t xml:space="preserve"> 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Detectives – </w:t>
    </w:r>
    <w:r>
      <w:rPr>
        <w:rFonts w:ascii="Trebuchet MS" w:hAnsi="Trebuchet MS"/>
        <w:color w:val="9CC2E5" w:themeColor="accent1" w:themeTint="99"/>
        <w:sz w:val="28"/>
        <w:lang w:val="en-US"/>
      </w:rPr>
      <w:t>T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he </w:t>
    </w:r>
    <w:r>
      <w:rPr>
        <w:rFonts w:ascii="Trebuchet MS" w:hAnsi="Trebuchet MS"/>
        <w:color w:val="9CC2E5" w:themeColor="accent1" w:themeTint="99"/>
        <w:sz w:val="28"/>
        <w:lang w:val="en-US"/>
      </w:rPr>
      <w:t>S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earch </w:t>
    </w:r>
    <w:r>
      <w:rPr>
        <w:rFonts w:ascii="Trebuchet MS" w:hAnsi="Trebuchet MS"/>
        <w:color w:val="9CC2E5" w:themeColor="accent1" w:themeTint="99"/>
        <w:sz w:val="28"/>
        <w:lang w:val="en-US"/>
      </w:rPr>
      <w:t>F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or </w:t>
    </w:r>
    <w:r>
      <w:rPr>
        <w:rFonts w:ascii="Trebuchet MS" w:hAnsi="Trebuchet MS"/>
        <w:color w:val="9CC2E5" w:themeColor="accent1" w:themeTint="99"/>
        <w:sz w:val="28"/>
        <w:lang w:val="en-US"/>
      </w:rPr>
      <w:t>P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lastic 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D39E4BA" w14:textId="77777777" w:rsidR="00087753" w:rsidRPr="0057516C" w:rsidRDefault="00087753">
    <w:pPr>
      <w:pStyle w:val="Header"/>
      <w:rPr>
        <w:lang w:val="en-US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6DB7B8C" w14:textId="77777777" w:rsidR="00087753" w:rsidRDefault="00087753">
    <w:pPr>
      <w:pStyle w:val="Header"/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D6557B0" w14:textId="3FF5E613" w:rsidR="00087753" w:rsidRPr="005E4EDA" w:rsidRDefault="00087753" w:rsidP="00D66B21">
    <w:pPr>
      <w:rPr>
        <w:rFonts w:ascii="Trebuchet MS" w:hAnsi="Trebuchet MS"/>
        <w:sz w:val="28"/>
        <w:lang w:val="en-US"/>
      </w:rPr>
    </w:pPr>
    <w:r w:rsidRPr="000D3CE5">
      <w:rPr>
        <w:noProof/>
        <w:lang w:val="en-US"/>
      </w:rPr>
      <w:drawing>
        <wp:anchor distT="0" distB="0" distL="114300" distR="114300" simplePos="0" relativeHeight="251659264" behindDoc="1" locked="0" layoutInCell="1" allowOverlap="1" wp14:anchorId="5C5802EC" wp14:editId="07CC5562">
          <wp:simplePos x="0" y="0"/>
          <wp:positionH relativeFrom="page">
            <wp:align>right</wp:align>
          </wp:positionH>
          <wp:positionV relativeFrom="paragraph">
            <wp:posOffset>-449580</wp:posOffset>
          </wp:positionV>
          <wp:extent cx="2035175" cy="1047750"/>
          <wp:effectExtent l="0" t="0" r="3175" b="0"/>
          <wp:wrapTight wrapText="bothSides">
            <wp:wrapPolygon edited="0">
              <wp:start x="0" y="0"/>
              <wp:lineTo x="0" y="21207"/>
              <wp:lineTo x="21432" y="21207"/>
              <wp:lineTo x="21432" y="0"/>
              <wp:lineTo x="0" y="0"/>
            </wp:wrapPolygon>
          </wp:wrapTight>
          <wp:docPr id="1149" name="Grafik 114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96352119" name="Picture 1" descr="C:\Users\bt305302\Documents\05_Intervention Plastikdetektive\06_Logo Plastikdetektive\Logo_Plastic-Detectives_Englisch.png"/>
                  <pic:cNvPicPr>
                    <a:picLocks noChangeAspect="1" noChangeArrowheads="1"/>
                  </pic:cNvPicPr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27217"/>
                  <a:stretch/>
                </pic:blipFill>
                <pic:spPr bwMode="auto">
                  <a:xfrm>
                    <a:off x="0" y="0"/>
                    <a:ext cx="2036364" cy="1048081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5E4EDA">
      <w:rPr>
        <w:rFonts w:ascii="Trebuchet MS" w:hAnsi="Trebuchet MS"/>
        <w:sz w:val="28"/>
        <w:lang w:val="en-US"/>
      </w:rPr>
      <w:t>Appendix B: Work Materials</w:t>
    </w:r>
  </w:p>
  <w:p w14:paraId="6D783C53" w14:textId="050DCE3A" w:rsidR="00087753" w:rsidRPr="001975F0" w:rsidRDefault="00087753" w:rsidP="00063CB1">
    <w:pPr>
      <w:rPr>
        <w:lang w:val="en-US"/>
      </w:rPr>
    </w:pPr>
    <w:r w:rsidRPr="00CC6951">
      <w:rPr>
        <w:rFonts w:ascii="Trebuchet MS" w:hAnsi="Trebuchet MS"/>
        <w:color w:val="9CC2E5" w:themeColor="accent1" w:themeTint="99"/>
        <w:sz w:val="28"/>
        <w:lang w:val="en-US"/>
      </w:rPr>
      <w:t>Plastic</w:t>
    </w:r>
    <w:r>
      <w:rPr>
        <w:rFonts w:ascii="Trebuchet MS" w:hAnsi="Trebuchet MS"/>
        <w:color w:val="9CC2E5" w:themeColor="accent1" w:themeTint="99"/>
        <w:sz w:val="28"/>
        <w:lang w:val="en-US"/>
      </w:rPr>
      <w:t xml:space="preserve"> 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Detectives – </w:t>
    </w:r>
    <w:r>
      <w:rPr>
        <w:rFonts w:ascii="Trebuchet MS" w:hAnsi="Trebuchet MS"/>
        <w:color w:val="9CC2E5" w:themeColor="accent1" w:themeTint="99"/>
        <w:sz w:val="28"/>
        <w:lang w:val="en-US"/>
      </w:rPr>
      <w:t>T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he </w:t>
    </w:r>
    <w:r>
      <w:rPr>
        <w:rFonts w:ascii="Trebuchet MS" w:hAnsi="Trebuchet MS"/>
        <w:color w:val="9CC2E5" w:themeColor="accent1" w:themeTint="99"/>
        <w:sz w:val="28"/>
        <w:lang w:val="en-US"/>
      </w:rPr>
      <w:t>S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earch </w:t>
    </w:r>
    <w:r>
      <w:rPr>
        <w:rFonts w:ascii="Trebuchet MS" w:hAnsi="Trebuchet MS"/>
        <w:color w:val="9CC2E5" w:themeColor="accent1" w:themeTint="99"/>
        <w:sz w:val="28"/>
        <w:lang w:val="en-US"/>
      </w:rPr>
      <w:t>F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or </w:t>
    </w:r>
    <w:r>
      <w:rPr>
        <w:rFonts w:ascii="Trebuchet MS" w:hAnsi="Trebuchet MS"/>
        <w:color w:val="9CC2E5" w:themeColor="accent1" w:themeTint="99"/>
        <w:sz w:val="28"/>
        <w:lang w:val="en-US"/>
      </w:rPr>
      <w:t>P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lastic </w: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69FAD8" w14:textId="77777777" w:rsidR="00087753" w:rsidRDefault="00087753">
    <w:pPr>
      <w:pStyle w:val="Header"/>
    </w:pP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FE2DF6B" w14:textId="7DAD493B" w:rsidR="00087753" w:rsidRPr="0058091B" w:rsidRDefault="00087753" w:rsidP="009E462C">
    <w:pPr>
      <w:rPr>
        <w:rFonts w:ascii="Trebuchet MS" w:hAnsi="Trebuchet MS"/>
        <w:sz w:val="28"/>
        <w:lang w:val="en-US"/>
      </w:rPr>
    </w:pPr>
    <w:r w:rsidRPr="000D3CE5">
      <w:rPr>
        <w:noProof/>
        <w:lang w:val="en-US"/>
      </w:rPr>
      <w:drawing>
        <wp:anchor distT="0" distB="0" distL="114300" distR="114300" simplePos="0" relativeHeight="251662336" behindDoc="1" locked="0" layoutInCell="1" allowOverlap="1" wp14:anchorId="27A87007" wp14:editId="45D8707D">
          <wp:simplePos x="0" y="0"/>
          <wp:positionH relativeFrom="page">
            <wp:align>right</wp:align>
          </wp:positionH>
          <wp:positionV relativeFrom="paragraph">
            <wp:posOffset>-449580</wp:posOffset>
          </wp:positionV>
          <wp:extent cx="2035175" cy="1057275"/>
          <wp:effectExtent l="0" t="0" r="3175" b="9525"/>
          <wp:wrapTight wrapText="bothSides">
            <wp:wrapPolygon edited="0">
              <wp:start x="0" y="0"/>
              <wp:lineTo x="0" y="21405"/>
              <wp:lineTo x="21432" y="21405"/>
              <wp:lineTo x="21432" y="0"/>
              <wp:lineTo x="0" y="0"/>
            </wp:wrapPolygon>
          </wp:wrapTight>
          <wp:docPr id="1054" name="Grafik 105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14508949" name="Picture 1" descr="C:\Users\bt305302\Documents\05_Intervention Plastikdetektive\06_Logo Plastikdetektive\Logo_Plastic-Detectives_Englisch.png"/>
                  <pic:cNvPicPr>
                    <a:picLocks noChangeAspect="1" noChangeArrowheads="1"/>
                  </pic:cNvPicPr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26546"/>
                  <a:stretch/>
                </pic:blipFill>
                <pic:spPr bwMode="auto">
                  <a:xfrm>
                    <a:off x="0" y="0"/>
                    <a:ext cx="2036066" cy="1057738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58091B">
      <w:rPr>
        <w:rFonts w:ascii="Trebuchet MS" w:hAnsi="Trebuchet MS"/>
        <w:sz w:val="28"/>
        <w:lang w:val="en-US"/>
      </w:rPr>
      <w:t xml:space="preserve">Appendix </w:t>
    </w:r>
    <w:r>
      <w:rPr>
        <w:rFonts w:ascii="Trebuchet MS" w:hAnsi="Trebuchet MS"/>
        <w:sz w:val="28"/>
        <w:lang w:val="en-US"/>
      </w:rPr>
      <w:t>C</w:t>
    </w:r>
    <w:r w:rsidRPr="0058091B">
      <w:rPr>
        <w:rFonts w:ascii="Trebuchet MS" w:hAnsi="Trebuchet MS"/>
        <w:sz w:val="28"/>
        <w:lang w:val="en-US"/>
      </w:rPr>
      <w:t>: Sample Solution</w:t>
    </w:r>
  </w:p>
  <w:p w14:paraId="17AEF9F0" w14:textId="3C31C4C8" w:rsidR="00087753" w:rsidRPr="007B2546" w:rsidRDefault="00087753" w:rsidP="00063CB1">
    <w:pPr>
      <w:rPr>
        <w:lang w:val="en-US"/>
      </w:rPr>
    </w:pPr>
    <w:r w:rsidRPr="00CC6951">
      <w:rPr>
        <w:rFonts w:ascii="Trebuchet MS" w:hAnsi="Trebuchet MS"/>
        <w:color w:val="9CC2E5" w:themeColor="accent1" w:themeTint="99"/>
        <w:sz w:val="28"/>
        <w:lang w:val="en-US"/>
      </w:rPr>
      <w:t>Plastic</w:t>
    </w:r>
    <w:r>
      <w:rPr>
        <w:rFonts w:ascii="Trebuchet MS" w:hAnsi="Trebuchet MS"/>
        <w:color w:val="9CC2E5" w:themeColor="accent1" w:themeTint="99"/>
        <w:sz w:val="28"/>
        <w:lang w:val="en-US"/>
      </w:rPr>
      <w:t xml:space="preserve"> 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Detectives – </w:t>
    </w:r>
    <w:r>
      <w:rPr>
        <w:rFonts w:ascii="Trebuchet MS" w:hAnsi="Trebuchet MS"/>
        <w:color w:val="9CC2E5" w:themeColor="accent1" w:themeTint="99"/>
        <w:sz w:val="28"/>
        <w:lang w:val="en-US"/>
      </w:rPr>
      <w:t>T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he </w:t>
    </w:r>
    <w:r>
      <w:rPr>
        <w:rFonts w:ascii="Trebuchet MS" w:hAnsi="Trebuchet MS"/>
        <w:color w:val="9CC2E5" w:themeColor="accent1" w:themeTint="99"/>
        <w:sz w:val="28"/>
        <w:lang w:val="en-US"/>
      </w:rPr>
      <w:t>S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earch </w:t>
    </w:r>
    <w:r>
      <w:rPr>
        <w:rFonts w:ascii="Trebuchet MS" w:hAnsi="Trebuchet MS"/>
        <w:color w:val="9CC2E5" w:themeColor="accent1" w:themeTint="99"/>
        <w:sz w:val="28"/>
        <w:lang w:val="en-US"/>
      </w:rPr>
      <w:t>F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or </w:t>
    </w:r>
    <w:r>
      <w:rPr>
        <w:rFonts w:ascii="Trebuchet MS" w:hAnsi="Trebuchet MS"/>
        <w:color w:val="9CC2E5" w:themeColor="accent1" w:themeTint="99"/>
        <w:sz w:val="28"/>
        <w:lang w:val="en-US"/>
      </w:rPr>
      <w:t>P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lastic </w:t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36EA11C" w14:textId="77777777" w:rsidR="00087753" w:rsidRDefault="00087753">
    <w:pPr>
      <w:pStyle w:val="Header"/>
    </w:pPr>
  </w:p>
</w:hdr>
</file>

<file path=word/header9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54FEECE" w14:textId="5C570A8A" w:rsidR="00087753" w:rsidRPr="005E4EDA" w:rsidRDefault="00087753" w:rsidP="00D66B21">
    <w:pPr>
      <w:rPr>
        <w:rFonts w:ascii="Trebuchet MS" w:hAnsi="Trebuchet MS"/>
        <w:sz w:val="28"/>
        <w:lang w:val="en-US"/>
      </w:rPr>
    </w:pPr>
    <w:r w:rsidRPr="000D3CE5">
      <w:rPr>
        <w:noProof/>
        <w:lang w:val="en-US"/>
      </w:rPr>
      <w:drawing>
        <wp:anchor distT="0" distB="0" distL="114300" distR="114300" simplePos="0" relativeHeight="251661312" behindDoc="1" locked="0" layoutInCell="1" allowOverlap="1" wp14:anchorId="098769F4" wp14:editId="798E237D">
          <wp:simplePos x="0" y="0"/>
          <wp:positionH relativeFrom="page">
            <wp:align>right</wp:align>
          </wp:positionH>
          <wp:positionV relativeFrom="paragraph">
            <wp:posOffset>-440055</wp:posOffset>
          </wp:positionV>
          <wp:extent cx="2035175" cy="1057275"/>
          <wp:effectExtent l="0" t="0" r="3175" b="0"/>
          <wp:wrapTight wrapText="bothSides">
            <wp:wrapPolygon edited="0">
              <wp:start x="0" y="0"/>
              <wp:lineTo x="0" y="21016"/>
              <wp:lineTo x="21432" y="21016"/>
              <wp:lineTo x="21432" y="0"/>
              <wp:lineTo x="0" y="0"/>
            </wp:wrapPolygon>
          </wp:wrapTight>
          <wp:docPr id="1162" name="Grafik 116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319175326" name="Picture 1" descr="C:\Users\bt305302\Documents\05_Intervention Plastikdetektive\06_Logo Plastikdetektive\Logo_Plastic-Detectives_Englisch.png"/>
                  <pic:cNvPicPr>
                    <a:picLocks noChangeAspect="1" noChangeArrowheads="1"/>
                  </pic:cNvPicPr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26555"/>
                  <a:stretch/>
                </pic:blipFill>
                <pic:spPr bwMode="auto">
                  <a:xfrm>
                    <a:off x="0" y="0"/>
                    <a:ext cx="2036066" cy="1057609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5E4EDA">
      <w:rPr>
        <w:rFonts w:ascii="Trebuchet MS" w:hAnsi="Trebuchet MS"/>
        <w:sz w:val="28"/>
        <w:lang w:val="en-US"/>
      </w:rPr>
      <w:t xml:space="preserve">Appendix </w:t>
    </w:r>
    <w:r>
      <w:rPr>
        <w:rFonts w:ascii="Trebuchet MS" w:hAnsi="Trebuchet MS"/>
        <w:sz w:val="28"/>
        <w:lang w:val="en-US"/>
      </w:rPr>
      <w:t>D</w:t>
    </w:r>
    <w:r w:rsidRPr="005E4EDA">
      <w:rPr>
        <w:rFonts w:ascii="Trebuchet MS" w:hAnsi="Trebuchet MS"/>
        <w:sz w:val="28"/>
        <w:lang w:val="en-US"/>
      </w:rPr>
      <w:t xml:space="preserve">: </w:t>
    </w:r>
    <w:r>
      <w:rPr>
        <w:rFonts w:ascii="Trebuchet MS" w:hAnsi="Trebuchet MS"/>
        <w:sz w:val="28"/>
        <w:lang w:val="en-US"/>
      </w:rPr>
      <w:t>PowerPoint Presentation</w:t>
    </w:r>
  </w:p>
  <w:p w14:paraId="5689357E" w14:textId="31965987" w:rsidR="00087753" w:rsidRPr="00CC6951" w:rsidRDefault="00087753" w:rsidP="00D66B21">
    <w:pPr>
      <w:rPr>
        <w:rFonts w:ascii="Trebuchet MS" w:hAnsi="Trebuchet MS"/>
        <w:color w:val="9CC2E5" w:themeColor="accent1" w:themeTint="99"/>
        <w:sz w:val="28"/>
        <w:lang w:val="en-US"/>
      </w:rPr>
    </w:pPr>
    <w:r w:rsidRPr="00CC6951">
      <w:rPr>
        <w:rFonts w:ascii="Trebuchet MS" w:hAnsi="Trebuchet MS"/>
        <w:color w:val="9CC2E5" w:themeColor="accent1" w:themeTint="99"/>
        <w:sz w:val="28"/>
        <w:lang w:val="en-US"/>
      </w:rPr>
      <w:t>Plastic</w:t>
    </w:r>
    <w:r>
      <w:rPr>
        <w:rFonts w:ascii="Trebuchet MS" w:hAnsi="Trebuchet MS"/>
        <w:color w:val="9CC2E5" w:themeColor="accent1" w:themeTint="99"/>
        <w:sz w:val="28"/>
        <w:lang w:val="en-US"/>
      </w:rPr>
      <w:t xml:space="preserve"> 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Detectives – </w:t>
    </w:r>
    <w:r>
      <w:rPr>
        <w:rFonts w:ascii="Trebuchet MS" w:hAnsi="Trebuchet MS"/>
        <w:color w:val="9CC2E5" w:themeColor="accent1" w:themeTint="99"/>
        <w:sz w:val="28"/>
        <w:lang w:val="en-US"/>
      </w:rPr>
      <w:t>T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he </w:t>
    </w:r>
    <w:r>
      <w:rPr>
        <w:rFonts w:ascii="Trebuchet MS" w:hAnsi="Trebuchet MS"/>
        <w:color w:val="9CC2E5" w:themeColor="accent1" w:themeTint="99"/>
        <w:sz w:val="28"/>
        <w:lang w:val="en-US"/>
      </w:rPr>
      <w:t>S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earch </w:t>
    </w:r>
    <w:r>
      <w:rPr>
        <w:rFonts w:ascii="Trebuchet MS" w:hAnsi="Trebuchet MS"/>
        <w:color w:val="9CC2E5" w:themeColor="accent1" w:themeTint="99"/>
        <w:sz w:val="28"/>
        <w:lang w:val="en-US"/>
      </w:rPr>
      <w:t>F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or </w:t>
    </w:r>
    <w:r>
      <w:rPr>
        <w:rFonts w:ascii="Trebuchet MS" w:hAnsi="Trebuchet MS"/>
        <w:color w:val="9CC2E5" w:themeColor="accent1" w:themeTint="99"/>
        <w:sz w:val="28"/>
        <w:lang w:val="en-US"/>
      </w:rPr>
      <w:t>P</w:t>
    </w:r>
    <w:r w:rsidRPr="00CC6951">
      <w:rPr>
        <w:rFonts w:ascii="Trebuchet MS" w:hAnsi="Trebuchet MS"/>
        <w:color w:val="9CC2E5" w:themeColor="accent1" w:themeTint="99"/>
        <w:sz w:val="28"/>
        <w:lang w:val="en-US"/>
      </w:rPr>
      <w:t xml:space="preserve">lastic </w:t>
    </w:r>
  </w:p>
  <w:p w14:paraId="68D608C0" w14:textId="77777777" w:rsidR="00087753" w:rsidRPr="000454A3" w:rsidRDefault="00087753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89C24080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4DC27066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1632C4B4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D68A09E6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613C9034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ED0A2A70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6748B77A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4DB0BE8E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BD82AD5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D14287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38100F"/>
    <w:multiLevelType w:val="hybridMultilevel"/>
    <w:tmpl w:val="98AECA64"/>
    <w:lvl w:ilvl="0" w:tplc="0C9E6498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901032EC" w:tentative="1">
      <w:start w:val="1"/>
      <w:numFmt w:val="lowerLetter"/>
      <w:lvlText w:val="%2."/>
      <w:lvlJc w:val="left"/>
      <w:pPr>
        <w:ind w:left="1440" w:hanging="360"/>
      </w:pPr>
    </w:lvl>
    <w:lvl w:ilvl="2" w:tplc="0492D408" w:tentative="1">
      <w:start w:val="1"/>
      <w:numFmt w:val="lowerRoman"/>
      <w:lvlText w:val="%3."/>
      <w:lvlJc w:val="right"/>
      <w:pPr>
        <w:ind w:left="2160" w:hanging="180"/>
      </w:pPr>
    </w:lvl>
    <w:lvl w:ilvl="3" w:tplc="B4DA7BCA" w:tentative="1">
      <w:start w:val="1"/>
      <w:numFmt w:val="decimal"/>
      <w:lvlText w:val="%4."/>
      <w:lvlJc w:val="left"/>
      <w:pPr>
        <w:ind w:left="2880" w:hanging="360"/>
      </w:pPr>
    </w:lvl>
    <w:lvl w:ilvl="4" w:tplc="7ECA69AE" w:tentative="1">
      <w:start w:val="1"/>
      <w:numFmt w:val="lowerLetter"/>
      <w:lvlText w:val="%5."/>
      <w:lvlJc w:val="left"/>
      <w:pPr>
        <w:ind w:left="3600" w:hanging="360"/>
      </w:pPr>
    </w:lvl>
    <w:lvl w:ilvl="5" w:tplc="CDACF012" w:tentative="1">
      <w:start w:val="1"/>
      <w:numFmt w:val="lowerRoman"/>
      <w:lvlText w:val="%6."/>
      <w:lvlJc w:val="right"/>
      <w:pPr>
        <w:ind w:left="4320" w:hanging="180"/>
      </w:pPr>
    </w:lvl>
    <w:lvl w:ilvl="6" w:tplc="A738AEFE" w:tentative="1">
      <w:start w:val="1"/>
      <w:numFmt w:val="decimal"/>
      <w:lvlText w:val="%7."/>
      <w:lvlJc w:val="left"/>
      <w:pPr>
        <w:ind w:left="5040" w:hanging="360"/>
      </w:pPr>
    </w:lvl>
    <w:lvl w:ilvl="7" w:tplc="CEC8696E" w:tentative="1">
      <w:start w:val="1"/>
      <w:numFmt w:val="lowerLetter"/>
      <w:lvlText w:val="%8."/>
      <w:lvlJc w:val="left"/>
      <w:pPr>
        <w:ind w:left="5760" w:hanging="360"/>
      </w:pPr>
    </w:lvl>
    <w:lvl w:ilvl="8" w:tplc="1DFEE99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36D2D47"/>
    <w:multiLevelType w:val="hybridMultilevel"/>
    <w:tmpl w:val="57DAACD8"/>
    <w:lvl w:ilvl="0" w:tplc="D3F87206">
      <w:start w:val="1"/>
      <w:numFmt w:val="decimal"/>
      <w:lvlText w:val="%1."/>
      <w:lvlJc w:val="left"/>
      <w:pPr>
        <w:ind w:left="5676" w:hanging="360"/>
      </w:pPr>
      <w:rPr>
        <w:rFonts w:hint="default"/>
        <w:b/>
      </w:rPr>
    </w:lvl>
    <w:lvl w:ilvl="1" w:tplc="F13E8FC8" w:tentative="1">
      <w:start w:val="1"/>
      <w:numFmt w:val="lowerLetter"/>
      <w:lvlText w:val="%2."/>
      <w:lvlJc w:val="left"/>
      <w:pPr>
        <w:ind w:left="6396" w:hanging="360"/>
      </w:pPr>
    </w:lvl>
    <w:lvl w:ilvl="2" w:tplc="919A6B48" w:tentative="1">
      <w:start w:val="1"/>
      <w:numFmt w:val="lowerRoman"/>
      <w:lvlText w:val="%3."/>
      <w:lvlJc w:val="right"/>
      <w:pPr>
        <w:ind w:left="7116" w:hanging="180"/>
      </w:pPr>
    </w:lvl>
    <w:lvl w:ilvl="3" w:tplc="110EB66E" w:tentative="1">
      <w:start w:val="1"/>
      <w:numFmt w:val="decimal"/>
      <w:lvlText w:val="%4."/>
      <w:lvlJc w:val="left"/>
      <w:pPr>
        <w:ind w:left="7836" w:hanging="360"/>
      </w:pPr>
    </w:lvl>
    <w:lvl w:ilvl="4" w:tplc="479EFB76" w:tentative="1">
      <w:start w:val="1"/>
      <w:numFmt w:val="lowerLetter"/>
      <w:lvlText w:val="%5."/>
      <w:lvlJc w:val="left"/>
      <w:pPr>
        <w:ind w:left="8556" w:hanging="360"/>
      </w:pPr>
    </w:lvl>
    <w:lvl w:ilvl="5" w:tplc="85220BCC" w:tentative="1">
      <w:start w:val="1"/>
      <w:numFmt w:val="lowerRoman"/>
      <w:lvlText w:val="%6."/>
      <w:lvlJc w:val="right"/>
      <w:pPr>
        <w:ind w:left="9276" w:hanging="180"/>
      </w:pPr>
    </w:lvl>
    <w:lvl w:ilvl="6" w:tplc="E4A41840" w:tentative="1">
      <w:start w:val="1"/>
      <w:numFmt w:val="decimal"/>
      <w:lvlText w:val="%7."/>
      <w:lvlJc w:val="left"/>
      <w:pPr>
        <w:ind w:left="9996" w:hanging="360"/>
      </w:pPr>
    </w:lvl>
    <w:lvl w:ilvl="7" w:tplc="A482A6E2" w:tentative="1">
      <w:start w:val="1"/>
      <w:numFmt w:val="lowerLetter"/>
      <w:lvlText w:val="%8."/>
      <w:lvlJc w:val="left"/>
      <w:pPr>
        <w:ind w:left="10716" w:hanging="360"/>
      </w:pPr>
    </w:lvl>
    <w:lvl w:ilvl="8" w:tplc="BA5831BA" w:tentative="1">
      <w:start w:val="1"/>
      <w:numFmt w:val="lowerRoman"/>
      <w:lvlText w:val="%9."/>
      <w:lvlJc w:val="right"/>
      <w:pPr>
        <w:ind w:left="11436" w:hanging="180"/>
      </w:pPr>
    </w:lvl>
  </w:abstractNum>
  <w:abstractNum w:abstractNumId="12">
    <w:nsid w:val="07EB6767"/>
    <w:multiLevelType w:val="hybridMultilevel"/>
    <w:tmpl w:val="6312222E"/>
    <w:lvl w:ilvl="0" w:tplc="D95090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4A8808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E8BAD5B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CE179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D34E94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134604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5B8840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350CAC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3B83D1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09355D2C"/>
    <w:multiLevelType w:val="multilevel"/>
    <w:tmpl w:val="46D4C58A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0B501DC9"/>
    <w:multiLevelType w:val="hybridMultilevel"/>
    <w:tmpl w:val="9A22B824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0BDB01B3"/>
    <w:multiLevelType w:val="hybridMultilevel"/>
    <w:tmpl w:val="CB343634"/>
    <w:lvl w:ilvl="0" w:tplc="C84C7F2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E68508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160310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F06C88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F48F5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1EA800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8BA6AB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A94F27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A2AA46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0CF07A00"/>
    <w:multiLevelType w:val="hybridMultilevel"/>
    <w:tmpl w:val="4A62F430"/>
    <w:lvl w:ilvl="0" w:tplc="7E96C18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54AC7B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47488B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6E0B7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B684AC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9F6C14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A0AC9A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19CCF0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64427E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10902610"/>
    <w:multiLevelType w:val="multilevel"/>
    <w:tmpl w:val="F9F24E04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11B869DC"/>
    <w:multiLevelType w:val="multilevel"/>
    <w:tmpl w:val="1DA497B4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14FF2043"/>
    <w:multiLevelType w:val="hybridMultilevel"/>
    <w:tmpl w:val="38F69B3C"/>
    <w:lvl w:ilvl="0" w:tplc="AEF80C2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61EF076" w:tentative="1">
      <w:start w:val="1"/>
      <w:numFmt w:val="lowerLetter"/>
      <w:lvlText w:val="%2."/>
      <w:lvlJc w:val="left"/>
      <w:pPr>
        <w:ind w:left="1800" w:hanging="360"/>
      </w:pPr>
    </w:lvl>
    <w:lvl w:ilvl="2" w:tplc="67F80CD8" w:tentative="1">
      <w:start w:val="1"/>
      <w:numFmt w:val="lowerRoman"/>
      <w:lvlText w:val="%3."/>
      <w:lvlJc w:val="right"/>
      <w:pPr>
        <w:ind w:left="2520" w:hanging="180"/>
      </w:pPr>
    </w:lvl>
    <w:lvl w:ilvl="3" w:tplc="33D859C6" w:tentative="1">
      <w:start w:val="1"/>
      <w:numFmt w:val="decimal"/>
      <w:lvlText w:val="%4."/>
      <w:lvlJc w:val="left"/>
      <w:pPr>
        <w:ind w:left="3240" w:hanging="360"/>
      </w:pPr>
    </w:lvl>
    <w:lvl w:ilvl="4" w:tplc="60AC406C" w:tentative="1">
      <w:start w:val="1"/>
      <w:numFmt w:val="lowerLetter"/>
      <w:lvlText w:val="%5."/>
      <w:lvlJc w:val="left"/>
      <w:pPr>
        <w:ind w:left="3960" w:hanging="360"/>
      </w:pPr>
    </w:lvl>
    <w:lvl w:ilvl="5" w:tplc="C6DA24D0" w:tentative="1">
      <w:start w:val="1"/>
      <w:numFmt w:val="lowerRoman"/>
      <w:lvlText w:val="%6."/>
      <w:lvlJc w:val="right"/>
      <w:pPr>
        <w:ind w:left="4680" w:hanging="180"/>
      </w:pPr>
    </w:lvl>
    <w:lvl w:ilvl="6" w:tplc="9F68FC82" w:tentative="1">
      <w:start w:val="1"/>
      <w:numFmt w:val="decimal"/>
      <w:lvlText w:val="%7."/>
      <w:lvlJc w:val="left"/>
      <w:pPr>
        <w:ind w:left="5400" w:hanging="360"/>
      </w:pPr>
    </w:lvl>
    <w:lvl w:ilvl="7" w:tplc="9F6C9AA0" w:tentative="1">
      <w:start w:val="1"/>
      <w:numFmt w:val="lowerLetter"/>
      <w:lvlText w:val="%8."/>
      <w:lvlJc w:val="left"/>
      <w:pPr>
        <w:ind w:left="6120" w:hanging="360"/>
      </w:pPr>
    </w:lvl>
    <w:lvl w:ilvl="8" w:tplc="8776298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175F494F"/>
    <w:multiLevelType w:val="hybridMultilevel"/>
    <w:tmpl w:val="9056B8BA"/>
    <w:lvl w:ilvl="0" w:tplc="83420176">
      <w:start w:val="1"/>
      <w:numFmt w:val="lowerRoman"/>
      <w:lvlText w:val="(%1.)"/>
      <w:lvlJc w:val="left"/>
      <w:pPr>
        <w:ind w:left="720" w:hanging="360"/>
      </w:pPr>
      <w:rPr>
        <w:rFonts w:hint="default"/>
      </w:rPr>
    </w:lvl>
    <w:lvl w:ilvl="1" w:tplc="536242CE" w:tentative="1">
      <w:start w:val="1"/>
      <w:numFmt w:val="lowerLetter"/>
      <w:lvlText w:val="%2."/>
      <w:lvlJc w:val="left"/>
      <w:pPr>
        <w:ind w:left="1440" w:hanging="360"/>
      </w:pPr>
    </w:lvl>
    <w:lvl w:ilvl="2" w:tplc="5DBE9450" w:tentative="1">
      <w:start w:val="1"/>
      <w:numFmt w:val="lowerRoman"/>
      <w:lvlText w:val="%3."/>
      <w:lvlJc w:val="right"/>
      <w:pPr>
        <w:ind w:left="2160" w:hanging="180"/>
      </w:pPr>
    </w:lvl>
    <w:lvl w:ilvl="3" w:tplc="34A62C5A" w:tentative="1">
      <w:start w:val="1"/>
      <w:numFmt w:val="decimal"/>
      <w:lvlText w:val="%4."/>
      <w:lvlJc w:val="left"/>
      <w:pPr>
        <w:ind w:left="2880" w:hanging="360"/>
      </w:pPr>
    </w:lvl>
    <w:lvl w:ilvl="4" w:tplc="02B054D8" w:tentative="1">
      <w:start w:val="1"/>
      <w:numFmt w:val="lowerLetter"/>
      <w:lvlText w:val="%5."/>
      <w:lvlJc w:val="left"/>
      <w:pPr>
        <w:ind w:left="3600" w:hanging="360"/>
      </w:pPr>
    </w:lvl>
    <w:lvl w:ilvl="5" w:tplc="403CA292" w:tentative="1">
      <w:start w:val="1"/>
      <w:numFmt w:val="lowerRoman"/>
      <w:lvlText w:val="%6."/>
      <w:lvlJc w:val="right"/>
      <w:pPr>
        <w:ind w:left="4320" w:hanging="180"/>
      </w:pPr>
    </w:lvl>
    <w:lvl w:ilvl="6" w:tplc="4F78248C" w:tentative="1">
      <w:start w:val="1"/>
      <w:numFmt w:val="decimal"/>
      <w:lvlText w:val="%7."/>
      <w:lvlJc w:val="left"/>
      <w:pPr>
        <w:ind w:left="5040" w:hanging="360"/>
      </w:pPr>
    </w:lvl>
    <w:lvl w:ilvl="7" w:tplc="83FE17B2" w:tentative="1">
      <w:start w:val="1"/>
      <w:numFmt w:val="lowerLetter"/>
      <w:lvlText w:val="%8."/>
      <w:lvlJc w:val="left"/>
      <w:pPr>
        <w:ind w:left="5760" w:hanging="360"/>
      </w:pPr>
    </w:lvl>
    <w:lvl w:ilvl="8" w:tplc="4EB2631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90B69C8"/>
    <w:multiLevelType w:val="hybridMultilevel"/>
    <w:tmpl w:val="22D48A4C"/>
    <w:lvl w:ilvl="0" w:tplc="3ACE5F5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F7506078" w:tentative="1">
      <w:start w:val="1"/>
      <w:numFmt w:val="lowerLetter"/>
      <w:lvlText w:val="%2."/>
      <w:lvlJc w:val="left"/>
      <w:pPr>
        <w:ind w:left="1440" w:hanging="360"/>
      </w:pPr>
    </w:lvl>
    <w:lvl w:ilvl="2" w:tplc="6F048A32" w:tentative="1">
      <w:start w:val="1"/>
      <w:numFmt w:val="lowerRoman"/>
      <w:lvlText w:val="%3."/>
      <w:lvlJc w:val="right"/>
      <w:pPr>
        <w:ind w:left="2160" w:hanging="180"/>
      </w:pPr>
    </w:lvl>
    <w:lvl w:ilvl="3" w:tplc="377C12A2" w:tentative="1">
      <w:start w:val="1"/>
      <w:numFmt w:val="decimal"/>
      <w:lvlText w:val="%4."/>
      <w:lvlJc w:val="left"/>
      <w:pPr>
        <w:ind w:left="2880" w:hanging="360"/>
      </w:pPr>
    </w:lvl>
    <w:lvl w:ilvl="4" w:tplc="224E83D2" w:tentative="1">
      <w:start w:val="1"/>
      <w:numFmt w:val="lowerLetter"/>
      <w:lvlText w:val="%5."/>
      <w:lvlJc w:val="left"/>
      <w:pPr>
        <w:ind w:left="3600" w:hanging="360"/>
      </w:pPr>
    </w:lvl>
    <w:lvl w:ilvl="5" w:tplc="89761CCE" w:tentative="1">
      <w:start w:val="1"/>
      <w:numFmt w:val="lowerRoman"/>
      <w:lvlText w:val="%6."/>
      <w:lvlJc w:val="right"/>
      <w:pPr>
        <w:ind w:left="4320" w:hanging="180"/>
      </w:pPr>
    </w:lvl>
    <w:lvl w:ilvl="6" w:tplc="7548C6B2" w:tentative="1">
      <w:start w:val="1"/>
      <w:numFmt w:val="decimal"/>
      <w:lvlText w:val="%7."/>
      <w:lvlJc w:val="left"/>
      <w:pPr>
        <w:ind w:left="5040" w:hanging="360"/>
      </w:pPr>
    </w:lvl>
    <w:lvl w:ilvl="7" w:tplc="147094CE" w:tentative="1">
      <w:start w:val="1"/>
      <w:numFmt w:val="lowerLetter"/>
      <w:lvlText w:val="%8."/>
      <w:lvlJc w:val="left"/>
      <w:pPr>
        <w:ind w:left="5760" w:hanging="360"/>
      </w:pPr>
    </w:lvl>
    <w:lvl w:ilvl="8" w:tplc="218A22E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95F1869"/>
    <w:multiLevelType w:val="hybridMultilevel"/>
    <w:tmpl w:val="52FE70D0"/>
    <w:lvl w:ilvl="0" w:tplc="112C3BBC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FCFE578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EF0AE5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BC83CC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EE497B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FBA492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34244D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63C40D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9C26AF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19F04609"/>
    <w:multiLevelType w:val="multilevel"/>
    <w:tmpl w:val="434AD1B0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>
    <w:nsid w:val="1B5F430C"/>
    <w:multiLevelType w:val="hybridMultilevel"/>
    <w:tmpl w:val="D95EAD1E"/>
    <w:lvl w:ilvl="0" w:tplc="684EF6F8">
      <w:start w:val="3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400A3B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276C09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72A219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95A1E2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252588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1A0A6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08A506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5E8818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1D2D6BB5"/>
    <w:multiLevelType w:val="hybridMultilevel"/>
    <w:tmpl w:val="98AECA64"/>
    <w:lvl w:ilvl="0" w:tplc="142C44D6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25D4A3F2" w:tentative="1">
      <w:start w:val="1"/>
      <w:numFmt w:val="lowerLetter"/>
      <w:lvlText w:val="%2."/>
      <w:lvlJc w:val="left"/>
      <w:pPr>
        <w:ind w:left="1440" w:hanging="360"/>
      </w:pPr>
    </w:lvl>
    <w:lvl w:ilvl="2" w:tplc="0606794E" w:tentative="1">
      <w:start w:val="1"/>
      <w:numFmt w:val="lowerRoman"/>
      <w:lvlText w:val="%3."/>
      <w:lvlJc w:val="right"/>
      <w:pPr>
        <w:ind w:left="2160" w:hanging="180"/>
      </w:pPr>
    </w:lvl>
    <w:lvl w:ilvl="3" w:tplc="2826A928" w:tentative="1">
      <w:start w:val="1"/>
      <w:numFmt w:val="decimal"/>
      <w:lvlText w:val="%4."/>
      <w:lvlJc w:val="left"/>
      <w:pPr>
        <w:ind w:left="2880" w:hanging="360"/>
      </w:pPr>
    </w:lvl>
    <w:lvl w:ilvl="4" w:tplc="15AA88C8" w:tentative="1">
      <w:start w:val="1"/>
      <w:numFmt w:val="lowerLetter"/>
      <w:lvlText w:val="%5."/>
      <w:lvlJc w:val="left"/>
      <w:pPr>
        <w:ind w:left="3600" w:hanging="360"/>
      </w:pPr>
    </w:lvl>
    <w:lvl w:ilvl="5" w:tplc="E9761632" w:tentative="1">
      <w:start w:val="1"/>
      <w:numFmt w:val="lowerRoman"/>
      <w:lvlText w:val="%6."/>
      <w:lvlJc w:val="right"/>
      <w:pPr>
        <w:ind w:left="4320" w:hanging="180"/>
      </w:pPr>
    </w:lvl>
    <w:lvl w:ilvl="6" w:tplc="D48CA458" w:tentative="1">
      <w:start w:val="1"/>
      <w:numFmt w:val="decimal"/>
      <w:lvlText w:val="%7."/>
      <w:lvlJc w:val="left"/>
      <w:pPr>
        <w:ind w:left="5040" w:hanging="360"/>
      </w:pPr>
    </w:lvl>
    <w:lvl w:ilvl="7" w:tplc="68842508" w:tentative="1">
      <w:start w:val="1"/>
      <w:numFmt w:val="lowerLetter"/>
      <w:lvlText w:val="%8."/>
      <w:lvlJc w:val="left"/>
      <w:pPr>
        <w:ind w:left="5760" w:hanging="360"/>
      </w:pPr>
    </w:lvl>
    <w:lvl w:ilvl="8" w:tplc="19B80E3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1E18442A"/>
    <w:multiLevelType w:val="hybridMultilevel"/>
    <w:tmpl w:val="5276CCE0"/>
    <w:lvl w:ilvl="0" w:tplc="3F283286">
      <w:start w:val="1"/>
      <w:numFmt w:val="lowerLetter"/>
      <w:lvlText w:val="%1)"/>
      <w:lvlJc w:val="left"/>
      <w:pPr>
        <w:ind w:left="678" w:hanging="360"/>
      </w:pPr>
      <w:rPr>
        <w:rFonts w:hint="default"/>
      </w:rPr>
    </w:lvl>
    <w:lvl w:ilvl="1" w:tplc="D01C5C92" w:tentative="1">
      <w:start w:val="1"/>
      <w:numFmt w:val="lowerLetter"/>
      <w:lvlText w:val="%2."/>
      <w:lvlJc w:val="left"/>
      <w:pPr>
        <w:ind w:left="1398" w:hanging="360"/>
      </w:pPr>
    </w:lvl>
    <w:lvl w:ilvl="2" w:tplc="E0D4D234" w:tentative="1">
      <w:start w:val="1"/>
      <w:numFmt w:val="lowerRoman"/>
      <w:lvlText w:val="%3."/>
      <w:lvlJc w:val="right"/>
      <w:pPr>
        <w:ind w:left="2118" w:hanging="180"/>
      </w:pPr>
    </w:lvl>
    <w:lvl w:ilvl="3" w:tplc="AE92A57E" w:tentative="1">
      <w:start w:val="1"/>
      <w:numFmt w:val="decimal"/>
      <w:lvlText w:val="%4."/>
      <w:lvlJc w:val="left"/>
      <w:pPr>
        <w:ind w:left="2838" w:hanging="360"/>
      </w:pPr>
    </w:lvl>
    <w:lvl w:ilvl="4" w:tplc="5C6AD744" w:tentative="1">
      <w:start w:val="1"/>
      <w:numFmt w:val="lowerLetter"/>
      <w:lvlText w:val="%5."/>
      <w:lvlJc w:val="left"/>
      <w:pPr>
        <w:ind w:left="3558" w:hanging="360"/>
      </w:pPr>
    </w:lvl>
    <w:lvl w:ilvl="5" w:tplc="EFECD862" w:tentative="1">
      <w:start w:val="1"/>
      <w:numFmt w:val="lowerRoman"/>
      <w:lvlText w:val="%6."/>
      <w:lvlJc w:val="right"/>
      <w:pPr>
        <w:ind w:left="4278" w:hanging="180"/>
      </w:pPr>
    </w:lvl>
    <w:lvl w:ilvl="6" w:tplc="DCA659FA" w:tentative="1">
      <w:start w:val="1"/>
      <w:numFmt w:val="decimal"/>
      <w:lvlText w:val="%7."/>
      <w:lvlJc w:val="left"/>
      <w:pPr>
        <w:ind w:left="4998" w:hanging="360"/>
      </w:pPr>
    </w:lvl>
    <w:lvl w:ilvl="7" w:tplc="2416A29A" w:tentative="1">
      <w:start w:val="1"/>
      <w:numFmt w:val="lowerLetter"/>
      <w:lvlText w:val="%8."/>
      <w:lvlJc w:val="left"/>
      <w:pPr>
        <w:ind w:left="5718" w:hanging="360"/>
      </w:pPr>
    </w:lvl>
    <w:lvl w:ilvl="8" w:tplc="74E6FFB8" w:tentative="1">
      <w:start w:val="1"/>
      <w:numFmt w:val="lowerRoman"/>
      <w:lvlText w:val="%9."/>
      <w:lvlJc w:val="right"/>
      <w:pPr>
        <w:ind w:left="6438" w:hanging="180"/>
      </w:pPr>
    </w:lvl>
  </w:abstractNum>
  <w:abstractNum w:abstractNumId="27">
    <w:nsid w:val="1F872532"/>
    <w:multiLevelType w:val="hybridMultilevel"/>
    <w:tmpl w:val="44361728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>
    <w:nsid w:val="214D4E4E"/>
    <w:multiLevelType w:val="hybridMultilevel"/>
    <w:tmpl w:val="1DBC09C2"/>
    <w:lvl w:ilvl="0" w:tplc="B1161C8C">
      <w:start w:val="1"/>
      <w:numFmt w:val="lowerLetter"/>
      <w:lvlText w:val="%1)"/>
      <w:lvlJc w:val="left"/>
      <w:pPr>
        <w:ind w:left="1104" w:hanging="360"/>
      </w:pPr>
      <w:rPr>
        <w:rFonts w:hint="default"/>
        <w:b w:val="0"/>
      </w:rPr>
    </w:lvl>
    <w:lvl w:ilvl="1" w:tplc="74CC470C" w:tentative="1">
      <w:start w:val="1"/>
      <w:numFmt w:val="lowerLetter"/>
      <w:lvlText w:val="%2."/>
      <w:lvlJc w:val="left"/>
      <w:pPr>
        <w:ind w:left="1824" w:hanging="360"/>
      </w:pPr>
    </w:lvl>
    <w:lvl w:ilvl="2" w:tplc="E510315C" w:tentative="1">
      <w:start w:val="1"/>
      <w:numFmt w:val="lowerRoman"/>
      <w:lvlText w:val="%3."/>
      <w:lvlJc w:val="right"/>
      <w:pPr>
        <w:ind w:left="2544" w:hanging="180"/>
      </w:pPr>
    </w:lvl>
    <w:lvl w:ilvl="3" w:tplc="FC306A04" w:tentative="1">
      <w:start w:val="1"/>
      <w:numFmt w:val="decimal"/>
      <w:lvlText w:val="%4."/>
      <w:lvlJc w:val="left"/>
      <w:pPr>
        <w:ind w:left="3264" w:hanging="360"/>
      </w:pPr>
    </w:lvl>
    <w:lvl w:ilvl="4" w:tplc="836EB444" w:tentative="1">
      <w:start w:val="1"/>
      <w:numFmt w:val="lowerLetter"/>
      <w:lvlText w:val="%5."/>
      <w:lvlJc w:val="left"/>
      <w:pPr>
        <w:ind w:left="3984" w:hanging="360"/>
      </w:pPr>
    </w:lvl>
    <w:lvl w:ilvl="5" w:tplc="1376185A" w:tentative="1">
      <w:start w:val="1"/>
      <w:numFmt w:val="lowerRoman"/>
      <w:lvlText w:val="%6."/>
      <w:lvlJc w:val="right"/>
      <w:pPr>
        <w:ind w:left="4704" w:hanging="180"/>
      </w:pPr>
    </w:lvl>
    <w:lvl w:ilvl="6" w:tplc="8892B994" w:tentative="1">
      <w:start w:val="1"/>
      <w:numFmt w:val="decimal"/>
      <w:lvlText w:val="%7."/>
      <w:lvlJc w:val="left"/>
      <w:pPr>
        <w:ind w:left="5424" w:hanging="360"/>
      </w:pPr>
    </w:lvl>
    <w:lvl w:ilvl="7" w:tplc="0E40EF08" w:tentative="1">
      <w:start w:val="1"/>
      <w:numFmt w:val="lowerLetter"/>
      <w:lvlText w:val="%8."/>
      <w:lvlJc w:val="left"/>
      <w:pPr>
        <w:ind w:left="6144" w:hanging="360"/>
      </w:pPr>
    </w:lvl>
    <w:lvl w:ilvl="8" w:tplc="8A4AB140" w:tentative="1">
      <w:start w:val="1"/>
      <w:numFmt w:val="lowerRoman"/>
      <w:lvlText w:val="%9."/>
      <w:lvlJc w:val="right"/>
      <w:pPr>
        <w:ind w:left="6864" w:hanging="180"/>
      </w:pPr>
    </w:lvl>
  </w:abstractNum>
  <w:abstractNum w:abstractNumId="29">
    <w:nsid w:val="23D97AB1"/>
    <w:multiLevelType w:val="hybridMultilevel"/>
    <w:tmpl w:val="7B9204A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24260472"/>
    <w:multiLevelType w:val="hybridMultilevel"/>
    <w:tmpl w:val="C73A8814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26967587"/>
    <w:multiLevelType w:val="multilevel"/>
    <w:tmpl w:val="149ABDBC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>
    <w:nsid w:val="27F216B1"/>
    <w:multiLevelType w:val="multilevel"/>
    <w:tmpl w:val="C968373E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>
    <w:nsid w:val="2C381BB3"/>
    <w:multiLevelType w:val="hybridMultilevel"/>
    <w:tmpl w:val="437682AC"/>
    <w:lvl w:ilvl="0" w:tplc="7502641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3AA956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5D6992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7D6F44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2F2613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A4A2AA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7D8184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26A719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D46213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2D735059"/>
    <w:multiLevelType w:val="hybridMultilevel"/>
    <w:tmpl w:val="6D9A3D1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2EC90129"/>
    <w:multiLevelType w:val="multilevel"/>
    <w:tmpl w:val="4BF0A0D0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2"/>
        <w:szCs w:val="22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>
    <w:nsid w:val="2ECB64D3"/>
    <w:multiLevelType w:val="hybridMultilevel"/>
    <w:tmpl w:val="A52C1DF8"/>
    <w:lvl w:ilvl="0" w:tplc="C60C3E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7A85D72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2828A1A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7743F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846DD9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B06726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2EAE1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B2231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6E8CE5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7">
    <w:nsid w:val="2F127F39"/>
    <w:multiLevelType w:val="hybridMultilevel"/>
    <w:tmpl w:val="1D9E7C4C"/>
    <w:lvl w:ilvl="0" w:tplc="9FBEBFF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6584B2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24AFC2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1CC322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2301F8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30AC36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4A82FB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BF891D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8D70809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30B557F4"/>
    <w:multiLevelType w:val="hybridMultilevel"/>
    <w:tmpl w:val="9634EEF2"/>
    <w:lvl w:ilvl="0" w:tplc="A37C5758">
      <w:start w:val="1"/>
      <w:numFmt w:val="decimal"/>
      <w:lvlText w:val="%1."/>
      <w:lvlJc w:val="left"/>
      <w:pPr>
        <w:ind w:left="786" w:hanging="360"/>
      </w:pPr>
      <w:rPr>
        <w:rFonts w:hint="default"/>
        <w:b/>
      </w:rPr>
    </w:lvl>
    <w:lvl w:ilvl="1" w:tplc="3B185708" w:tentative="1">
      <w:start w:val="1"/>
      <w:numFmt w:val="lowerLetter"/>
      <w:lvlText w:val="%2."/>
      <w:lvlJc w:val="left"/>
      <w:pPr>
        <w:ind w:left="1506" w:hanging="360"/>
      </w:pPr>
    </w:lvl>
    <w:lvl w:ilvl="2" w:tplc="39FA7DAE" w:tentative="1">
      <w:start w:val="1"/>
      <w:numFmt w:val="lowerRoman"/>
      <w:lvlText w:val="%3."/>
      <w:lvlJc w:val="right"/>
      <w:pPr>
        <w:ind w:left="2226" w:hanging="180"/>
      </w:pPr>
    </w:lvl>
    <w:lvl w:ilvl="3" w:tplc="0D6E9938" w:tentative="1">
      <w:start w:val="1"/>
      <w:numFmt w:val="decimal"/>
      <w:lvlText w:val="%4."/>
      <w:lvlJc w:val="left"/>
      <w:pPr>
        <w:ind w:left="2946" w:hanging="360"/>
      </w:pPr>
    </w:lvl>
    <w:lvl w:ilvl="4" w:tplc="9C144066" w:tentative="1">
      <w:start w:val="1"/>
      <w:numFmt w:val="lowerLetter"/>
      <w:lvlText w:val="%5."/>
      <w:lvlJc w:val="left"/>
      <w:pPr>
        <w:ind w:left="3666" w:hanging="360"/>
      </w:pPr>
    </w:lvl>
    <w:lvl w:ilvl="5" w:tplc="DCB463B0" w:tentative="1">
      <w:start w:val="1"/>
      <w:numFmt w:val="lowerRoman"/>
      <w:lvlText w:val="%6."/>
      <w:lvlJc w:val="right"/>
      <w:pPr>
        <w:ind w:left="4386" w:hanging="180"/>
      </w:pPr>
    </w:lvl>
    <w:lvl w:ilvl="6" w:tplc="D20A43E0" w:tentative="1">
      <w:start w:val="1"/>
      <w:numFmt w:val="decimal"/>
      <w:lvlText w:val="%7."/>
      <w:lvlJc w:val="left"/>
      <w:pPr>
        <w:ind w:left="5106" w:hanging="360"/>
      </w:pPr>
    </w:lvl>
    <w:lvl w:ilvl="7" w:tplc="3882447A" w:tentative="1">
      <w:start w:val="1"/>
      <w:numFmt w:val="lowerLetter"/>
      <w:lvlText w:val="%8."/>
      <w:lvlJc w:val="left"/>
      <w:pPr>
        <w:ind w:left="5826" w:hanging="360"/>
      </w:pPr>
    </w:lvl>
    <w:lvl w:ilvl="8" w:tplc="93862826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9">
    <w:nsid w:val="30F43687"/>
    <w:multiLevelType w:val="hybridMultilevel"/>
    <w:tmpl w:val="293ADE8A"/>
    <w:lvl w:ilvl="0" w:tplc="978A302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  <w:lang w:val="en-US"/>
      </w:rPr>
    </w:lvl>
    <w:lvl w:ilvl="1" w:tplc="BF581E2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86A33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35E411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38E9E6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38E393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EBCD8A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DFC488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E92AEF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3197194C"/>
    <w:multiLevelType w:val="hybridMultilevel"/>
    <w:tmpl w:val="EE18CDFA"/>
    <w:lvl w:ilvl="0" w:tplc="3B18938E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22"/>
        <w:szCs w:val="22"/>
      </w:rPr>
    </w:lvl>
    <w:lvl w:ilvl="1" w:tplc="4EB60E12" w:tentative="1">
      <w:start w:val="1"/>
      <w:numFmt w:val="lowerLetter"/>
      <w:lvlText w:val="%2."/>
      <w:lvlJc w:val="left"/>
      <w:pPr>
        <w:ind w:left="1440" w:hanging="360"/>
      </w:pPr>
    </w:lvl>
    <w:lvl w:ilvl="2" w:tplc="279CD258" w:tentative="1">
      <w:start w:val="1"/>
      <w:numFmt w:val="lowerRoman"/>
      <w:lvlText w:val="%3."/>
      <w:lvlJc w:val="right"/>
      <w:pPr>
        <w:ind w:left="2160" w:hanging="180"/>
      </w:pPr>
    </w:lvl>
    <w:lvl w:ilvl="3" w:tplc="2C648334" w:tentative="1">
      <w:start w:val="1"/>
      <w:numFmt w:val="decimal"/>
      <w:lvlText w:val="%4."/>
      <w:lvlJc w:val="left"/>
      <w:pPr>
        <w:ind w:left="2880" w:hanging="360"/>
      </w:pPr>
    </w:lvl>
    <w:lvl w:ilvl="4" w:tplc="F3745E38" w:tentative="1">
      <w:start w:val="1"/>
      <w:numFmt w:val="lowerLetter"/>
      <w:lvlText w:val="%5."/>
      <w:lvlJc w:val="left"/>
      <w:pPr>
        <w:ind w:left="3600" w:hanging="360"/>
      </w:pPr>
    </w:lvl>
    <w:lvl w:ilvl="5" w:tplc="E90ADEEE" w:tentative="1">
      <w:start w:val="1"/>
      <w:numFmt w:val="lowerRoman"/>
      <w:lvlText w:val="%6."/>
      <w:lvlJc w:val="right"/>
      <w:pPr>
        <w:ind w:left="4320" w:hanging="180"/>
      </w:pPr>
    </w:lvl>
    <w:lvl w:ilvl="6" w:tplc="15D04B7A" w:tentative="1">
      <w:start w:val="1"/>
      <w:numFmt w:val="decimal"/>
      <w:lvlText w:val="%7."/>
      <w:lvlJc w:val="left"/>
      <w:pPr>
        <w:ind w:left="5040" w:hanging="360"/>
      </w:pPr>
    </w:lvl>
    <w:lvl w:ilvl="7" w:tplc="13BA4154" w:tentative="1">
      <w:start w:val="1"/>
      <w:numFmt w:val="lowerLetter"/>
      <w:lvlText w:val="%8."/>
      <w:lvlJc w:val="left"/>
      <w:pPr>
        <w:ind w:left="5760" w:hanging="360"/>
      </w:pPr>
    </w:lvl>
    <w:lvl w:ilvl="8" w:tplc="BFC6886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3654755B"/>
    <w:multiLevelType w:val="hybridMultilevel"/>
    <w:tmpl w:val="C73A8814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37E92119"/>
    <w:multiLevelType w:val="hybridMultilevel"/>
    <w:tmpl w:val="B310FF6C"/>
    <w:lvl w:ilvl="0" w:tplc="31C242F8">
      <w:start w:val="1"/>
      <w:numFmt w:val="lowerLetter"/>
      <w:lvlText w:val="%1)"/>
      <w:lvlJc w:val="left"/>
      <w:pPr>
        <w:ind w:left="720" w:hanging="360"/>
      </w:pPr>
      <w:rPr>
        <w:rFonts w:hint="default"/>
        <w:sz w:val="28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39A47957"/>
    <w:multiLevelType w:val="hybridMultilevel"/>
    <w:tmpl w:val="96A6074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>
    <w:nsid w:val="3A296926"/>
    <w:multiLevelType w:val="hybridMultilevel"/>
    <w:tmpl w:val="543AB1B6"/>
    <w:lvl w:ilvl="0" w:tplc="54B04D7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C5E128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418AF1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60AC27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FE81F2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372532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EE4D04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E2A4A5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712C0B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>
    <w:nsid w:val="3A8C43AF"/>
    <w:multiLevelType w:val="hybridMultilevel"/>
    <w:tmpl w:val="4D9232EC"/>
    <w:lvl w:ilvl="0" w:tplc="A4AE3A9C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  <w:b w:val="0"/>
      </w:rPr>
    </w:lvl>
    <w:lvl w:ilvl="1" w:tplc="D0CA6B7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2AA748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DE90F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E8EAC7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DF02D7F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E00EA9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B85F7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B3D6AFF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3AFD3EC2"/>
    <w:multiLevelType w:val="hybridMultilevel"/>
    <w:tmpl w:val="85FA4BAE"/>
    <w:lvl w:ilvl="0" w:tplc="0E60CC38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23027E8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EA87C4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378EF0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1CA297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CC44B7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6A8957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58B17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6986F8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3D436BD4"/>
    <w:multiLevelType w:val="hybridMultilevel"/>
    <w:tmpl w:val="5BD8C24C"/>
    <w:lvl w:ilvl="0" w:tplc="E786847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4B00A81C" w:tentative="1">
      <w:start w:val="1"/>
      <w:numFmt w:val="lowerLetter"/>
      <w:lvlText w:val="%2."/>
      <w:lvlJc w:val="left"/>
      <w:pPr>
        <w:ind w:left="1440" w:hanging="360"/>
      </w:pPr>
    </w:lvl>
    <w:lvl w:ilvl="2" w:tplc="DD721B6C" w:tentative="1">
      <w:start w:val="1"/>
      <w:numFmt w:val="lowerRoman"/>
      <w:lvlText w:val="%3."/>
      <w:lvlJc w:val="right"/>
      <w:pPr>
        <w:ind w:left="2160" w:hanging="180"/>
      </w:pPr>
    </w:lvl>
    <w:lvl w:ilvl="3" w:tplc="49025748" w:tentative="1">
      <w:start w:val="1"/>
      <w:numFmt w:val="decimal"/>
      <w:lvlText w:val="%4."/>
      <w:lvlJc w:val="left"/>
      <w:pPr>
        <w:ind w:left="2880" w:hanging="360"/>
      </w:pPr>
    </w:lvl>
    <w:lvl w:ilvl="4" w:tplc="B57CC7A2" w:tentative="1">
      <w:start w:val="1"/>
      <w:numFmt w:val="lowerLetter"/>
      <w:lvlText w:val="%5."/>
      <w:lvlJc w:val="left"/>
      <w:pPr>
        <w:ind w:left="3600" w:hanging="360"/>
      </w:pPr>
    </w:lvl>
    <w:lvl w:ilvl="5" w:tplc="302A1136" w:tentative="1">
      <w:start w:val="1"/>
      <w:numFmt w:val="lowerRoman"/>
      <w:lvlText w:val="%6."/>
      <w:lvlJc w:val="right"/>
      <w:pPr>
        <w:ind w:left="4320" w:hanging="180"/>
      </w:pPr>
    </w:lvl>
    <w:lvl w:ilvl="6" w:tplc="BB867E9A" w:tentative="1">
      <w:start w:val="1"/>
      <w:numFmt w:val="decimal"/>
      <w:lvlText w:val="%7."/>
      <w:lvlJc w:val="left"/>
      <w:pPr>
        <w:ind w:left="5040" w:hanging="360"/>
      </w:pPr>
    </w:lvl>
    <w:lvl w:ilvl="7" w:tplc="447CA6B0" w:tentative="1">
      <w:start w:val="1"/>
      <w:numFmt w:val="lowerLetter"/>
      <w:lvlText w:val="%8."/>
      <w:lvlJc w:val="left"/>
      <w:pPr>
        <w:ind w:left="5760" w:hanging="360"/>
      </w:pPr>
    </w:lvl>
    <w:lvl w:ilvl="8" w:tplc="4B0C9A5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3F0308C2"/>
    <w:multiLevelType w:val="hybridMultilevel"/>
    <w:tmpl w:val="C5FE1B0C"/>
    <w:lvl w:ilvl="0" w:tplc="487297D4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2758C966" w:tentative="1">
      <w:start w:val="1"/>
      <w:numFmt w:val="lowerLetter"/>
      <w:lvlText w:val="%2."/>
      <w:lvlJc w:val="left"/>
      <w:pPr>
        <w:ind w:left="1440" w:hanging="360"/>
      </w:pPr>
    </w:lvl>
    <w:lvl w:ilvl="2" w:tplc="04742CE2" w:tentative="1">
      <w:start w:val="1"/>
      <w:numFmt w:val="lowerRoman"/>
      <w:lvlText w:val="%3."/>
      <w:lvlJc w:val="right"/>
      <w:pPr>
        <w:ind w:left="2160" w:hanging="180"/>
      </w:pPr>
    </w:lvl>
    <w:lvl w:ilvl="3" w:tplc="5024EBB2" w:tentative="1">
      <w:start w:val="1"/>
      <w:numFmt w:val="decimal"/>
      <w:lvlText w:val="%4."/>
      <w:lvlJc w:val="left"/>
      <w:pPr>
        <w:ind w:left="2880" w:hanging="360"/>
      </w:pPr>
    </w:lvl>
    <w:lvl w:ilvl="4" w:tplc="C49C495C" w:tentative="1">
      <w:start w:val="1"/>
      <w:numFmt w:val="lowerLetter"/>
      <w:lvlText w:val="%5."/>
      <w:lvlJc w:val="left"/>
      <w:pPr>
        <w:ind w:left="3600" w:hanging="360"/>
      </w:pPr>
    </w:lvl>
    <w:lvl w:ilvl="5" w:tplc="B7F833AE" w:tentative="1">
      <w:start w:val="1"/>
      <w:numFmt w:val="lowerRoman"/>
      <w:lvlText w:val="%6."/>
      <w:lvlJc w:val="right"/>
      <w:pPr>
        <w:ind w:left="4320" w:hanging="180"/>
      </w:pPr>
    </w:lvl>
    <w:lvl w:ilvl="6" w:tplc="FBE416EA" w:tentative="1">
      <w:start w:val="1"/>
      <w:numFmt w:val="decimal"/>
      <w:lvlText w:val="%7."/>
      <w:lvlJc w:val="left"/>
      <w:pPr>
        <w:ind w:left="5040" w:hanging="360"/>
      </w:pPr>
    </w:lvl>
    <w:lvl w:ilvl="7" w:tplc="5FEA04A6" w:tentative="1">
      <w:start w:val="1"/>
      <w:numFmt w:val="lowerLetter"/>
      <w:lvlText w:val="%8."/>
      <w:lvlJc w:val="left"/>
      <w:pPr>
        <w:ind w:left="5760" w:hanging="360"/>
      </w:pPr>
    </w:lvl>
    <w:lvl w:ilvl="8" w:tplc="A98C14E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44B63132"/>
    <w:multiLevelType w:val="hybridMultilevel"/>
    <w:tmpl w:val="EE1EAA08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45046885"/>
    <w:multiLevelType w:val="hybridMultilevel"/>
    <w:tmpl w:val="E14CBFC2"/>
    <w:lvl w:ilvl="0" w:tplc="17D47DF8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F99C697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75AD13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196A3B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BBE098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ED9ACCC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7AA31D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5EB68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ED4F3A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>
    <w:nsid w:val="48AF3740"/>
    <w:multiLevelType w:val="hybridMultilevel"/>
    <w:tmpl w:val="A3A81564"/>
    <w:lvl w:ilvl="0" w:tplc="C1402E08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772AFC3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E6C80A2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07AA30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B7C010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CD4ECD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B3C537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F728DE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A08673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>
    <w:nsid w:val="524E50CB"/>
    <w:multiLevelType w:val="hybridMultilevel"/>
    <w:tmpl w:val="EB70C72E"/>
    <w:lvl w:ilvl="0" w:tplc="3FF653E8">
      <w:start w:val="1"/>
      <w:numFmt w:val="lowerLetter"/>
      <w:lvlText w:val="%1)"/>
      <w:lvlJc w:val="left"/>
      <w:pPr>
        <w:ind w:left="2160" w:hanging="360"/>
      </w:pPr>
      <w:rPr>
        <w:b w:val="0"/>
      </w:rPr>
    </w:lvl>
    <w:lvl w:ilvl="1" w:tplc="79FA08CA" w:tentative="1">
      <w:start w:val="1"/>
      <w:numFmt w:val="lowerLetter"/>
      <w:lvlText w:val="%2."/>
      <w:lvlJc w:val="left"/>
      <w:pPr>
        <w:ind w:left="2880" w:hanging="360"/>
      </w:pPr>
    </w:lvl>
    <w:lvl w:ilvl="2" w:tplc="7792BA22" w:tentative="1">
      <w:start w:val="1"/>
      <w:numFmt w:val="lowerRoman"/>
      <w:lvlText w:val="%3."/>
      <w:lvlJc w:val="right"/>
      <w:pPr>
        <w:ind w:left="3600" w:hanging="180"/>
      </w:pPr>
    </w:lvl>
    <w:lvl w:ilvl="3" w:tplc="3F8A0A60" w:tentative="1">
      <w:start w:val="1"/>
      <w:numFmt w:val="decimal"/>
      <w:lvlText w:val="%4."/>
      <w:lvlJc w:val="left"/>
      <w:pPr>
        <w:ind w:left="4320" w:hanging="360"/>
      </w:pPr>
    </w:lvl>
    <w:lvl w:ilvl="4" w:tplc="4F305A2A" w:tentative="1">
      <w:start w:val="1"/>
      <w:numFmt w:val="lowerLetter"/>
      <w:lvlText w:val="%5."/>
      <w:lvlJc w:val="left"/>
      <w:pPr>
        <w:ind w:left="5040" w:hanging="360"/>
      </w:pPr>
    </w:lvl>
    <w:lvl w:ilvl="5" w:tplc="8280E79A" w:tentative="1">
      <w:start w:val="1"/>
      <w:numFmt w:val="lowerRoman"/>
      <w:lvlText w:val="%6."/>
      <w:lvlJc w:val="right"/>
      <w:pPr>
        <w:ind w:left="5760" w:hanging="180"/>
      </w:pPr>
    </w:lvl>
    <w:lvl w:ilvl="6" w:tplc="9F889EF2" w:tentative="1">
      <w:start w:val="1"/>
      <w:numFmt w:val="decimal"/>
      <w:lvlText w:val="%7."/>
      <w:lvlJc w:val="left"/>
      <w:pPr>
        <w:ind w:left="6480" w:hanging="360"/>
      </w:pPr>
    </w:lvl>
    <w:lvl w:ilvl="7" w:tplc="407AF5F4" w:tentative="1">
      <w:start w:val="1"/>
      <w:numFmt w:val="lowerLetter"/>
      <w:lvlText w:val="%8."/>
      <w:lvlJc w:val="left"/>
      <w:pPr>
        <w:ind w:left="7200" w:hanging="360"/>
      </w:pPr>
    </w:lvl>
    <w:lvl w:ilvl="8" w:tplc="1E006C7A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3">
    <w:nsid w:val="57DA0E65"/>
    <w:multiLevelType w:val="hybridMultilevel"/>
    <w:tmpl w:val="720CAAA2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5B0220C0"/>
    <w:multiLevelType w:val="hybridMultilevel"/>
    <w:tmpl w:val="6126477C"/>
    <w:lvl w:ilvl="0" w:tplc="198E9D2E">
      <w:start w:val="1"/>
      <w:numFmt w:val="bullet"/>
      <w:lvlText w:val=""/>
      <w:lvlJc w:val="left"/>
      <w:pPr>
        <w:ind w:left="1074" w:hanging="360"/>
      </w:pPr>
      <w:rPr>
        <w:rFonts w:ascii="Symbol" w:hAnsi="Symbol" w:hint="default"/>
      </w:rPr>
    </w:lvl>
    <w:lvl w:ilvl="1" w:tplc="90861034" w:tentative="1">
      <w:start w:val="1"/>
      <w:numFmt w:val="bullet"/>
      <w:lvlText w:val="o"/>
      <w:lvlJc w:val="left"/>
      <w:pPr>
        <w:ind w:left="1794" w:hanging="360"/>
      </w:pPr>
      <w:rPr>
        <w:rFonts w:ascii="Courier New" w:hAnsi="Courier New" w:cs="Courier New" w:hint="default"/>
      </w:rPr>
    </w:lvl>
    <w:lvl w:ilvl="2" w:tplc="E3E69F9E" w:tentative="1">
      <w:start w:val="1"/>
      <w:numFmt w:val="bullet"/>
      <w:lvlText w:val=""/>
      <w:lvlJc w:val="left"/>
      <w:pPr>
        <w:ind w:left="2514" w:hanging="360"/>
      </w:pPr>
      <w:rPr>
        <w:rFonts w:ascii="Wingdings" w:hAnsi="Wingdings" w:hint="default"/>
      </w:rPr>
    </w:lvl>
    <w:lvl w:ilvl="3" w:tplc="01A4732E" w:tentative="1">
      <w:start w:val="1"/>
      <w:numFmt w:val="bullet"/>
      <w:lvlText w:val=""/>
      <w:lvlJc w:val="left"/>
      <w:pPr>
        <w:ind w:left="3234" w:hanging="360"/>
      </w:pPr>
      <w:rPr>
        <w:rFonts w:ascii="Symbol" w:hAnsi="Symbol" w:hint="default"/>
      </w:rPr>
    </w:lvl>
    <w:lvl w:ilvl="4" w:tplc="4F8E6FD2" w:tentative="1">
      <w:start w:val="1"/>
      <w:numFmt w:val="bullet"/>
      <w:lvlText w:val="o"/>
      <w:lvlJc w:val="left"/>
      <w:pPr>
        <w:ind w:left="3954" w:hanging="360"/>
      </w:pPr>
      <w:rPr>
        <w:rFonts w:ascii="Courier New" w:hAnsi="Courier New" w:cs="Courier New" w:hint="default"/>
      </w:rPr>
    </w:lvl>
    <w:lvl w:ilvl="5" w:tplc="48D44886" w:tentative="1">
      <w:start w:val="1"/>
      <w:numFmt w:val="bullet"/>
      <w:lvlText w:val=""/>
      <w:lvlJc w:val="left"/>
      <w:pPr>
        <w:ind w:left="4674" w:hanging="360"/>
      </w:pPr>
      <w:rPr>
        <w:rFonts w:ascii="Wingdings" w:hAnsi="Wingdings" w:hint="default"/>
      </w:rPr>
    </w:lvl>
    <w:lvl w:ilvl="6" w:tplc="CAA00AC2" w:tentative="1">
      <w:start w:val="1"/>
      <w:numFmt w:val="bullet"/>
      <w:lvlText w:val=""/>
      <w:lvlJc w:val="left"/>
      <w:pPr>
        <w:ind w:left="5394" w:hanging="360"/>
      </w:pPr>
      <w:rPr>
        <w:rFonts w:ascii="Symbol" w:hAnsi="Symbol" w:hint="default"/>
      </w:rPr>
    </w:lvl>
    <w:lvl w:ilvl="7" w:tplc="0BF40F1A" w:tentative="1">
      <w:start w:val="1"/>
      <w:numFmt w:val="bullet"/>
      <w:lvlText w:val="o"/>
      <w:lvlJc w:val="left"/>
      <w:pPr>
        <w:ind w:left="6114" w:hanging="360"/>
      </w:pPr>
      <w:rPr>
        <w:rFonts w:ascii="Courier New" w:hAnsi="Courier New" w:cs="Courier New" w:hint="default"/>
      </w:rPr>
    </w:lvl>
    <w:lvl w:ilvl="8" w:tplc="D27A3AA0" w:tentative="1">
      <w:start w:val="1"/>
      <w:numFmt w:val="bullet"/>
      <w:lvlText w:val=""/>
      <w:lvlJc w:val="left"/>
      <w:pPr>
        <w:ind w:left="6834" w:hanging="360"/>
      </w:pPr>
      <w:rPr>
        <w:rFonts w:ascii="Wingdings" w:hAnsi="Wingdings" w:hint="default"/>
      </w:rPr>
    </w:lvl>
  </w:abstractNum>
  <w:abstractNum w:abstractNumId="55">
    <w:nsid w:val="61C462E5"/>
    <w:multiLevelType w:val="hybridMultilevel"/>
    <w:tmpl w:val="893A17DA"/>
    <w:lvl w:ilvl="0" w:tplc="D0F4BBE0">
      <w:numFmt w:val="bullet"/>
      <w:lvlText w:val="-"/>
      <w:lvlJc w:val="left"/>
      <w:pPr>
        <w:ind w:left="927" w:hanging="360"/>
      </w:pPr>
      <w:rPr>
        <w:rFonts w:ascii="Calibri" w:eastAsiaTheme="minorHAnsi" w:hAnsi="Calibri" w:cstheme="minorBidi" w:hint="default"/>
      </w:rPr>
    </w:lvl>
    <w:lvl w:ilvl="1" w:tplc="360E1248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BC1CFE58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1ECCB772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163680EC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6D0867E6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65EC8D3C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BACCBED8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032F02E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56">
    <w:nsid w:val="624A6F8F"/>
    <w:multiLevelType w:val="hybridMultilevel"/>
    <w:tmpl w:val="39E2F190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62AF1582"/>
    <w:multiLevelType w:val="hybridMultilevel"/>
    <w:tmpl w:val="E51037DE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69040DB1"/>
    <w:multiLevelType w:val="hybridMultilevel"/>
    <w:tmpl w:val="CC986780"/>
    <w:lvl w:ilvl="0" w:tplc="D8B883C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60D066E2" w:tentative="1">
      <w:start w:val="1"/>
      <w:numFmt w:val="lowerLetter"/>
      <w:lvlText w:val="%2."/>
      <w:lvlJc w:val="left"/>
      <w:pPr>
        <w:ind w:left="1440" w:hanging="360"/>
      </w:pPr>
    </w:lvl>
    <w:lvl w:ilvl="2" w:tplc="57A26FBA" w:tentative="1">
      <w:start w:val="1"/>
      <w:numFmt w:val="lowerRoman"/>
      <w:lvlText w:val="%3."/>
      <w:lvlJc w:val="right"/>
      <w:pPr>
        <w:ind w:left="2160" w:hanging="180"/>
      </w:pPr>
    </w:lvl>
    <w:lvl w:ilvl="3" w:tplc="B9B4CCA2" w:tentative="1">
      <w:start w:val="1"/>
      <w:numFmt w:val="decimal"/>
      <w:lvlText w:val="%4."/>
      <w:lvlJc w:val="left"/>
      <w:pPr>
        <w:ind w:left="2880" w:hanging="360"/>
      </w:pPr>
    </w:lvl>
    <w:lvl w:ilvl="4" w:tplc="0BC6FEBC" w:tentative="1">
      <w:start w:val="1"/>
      <w:numFmt w:val="lowerLetter"/>
      <w:lvlText w:val="%5."/>
      <w:lvlJc w:val="left"/>
      <w:pPr>
        <w:ind w:left="3600" w:hanging="360"/>
      </w:pPr>
    </w:lvl>
    <w:lvl w:ilvl="5" w:tplc="412C9692" w:tentative="1">
      <w:start w:val="1"/>
      <w:numFmt w:val="lowerRoman"/>
      <w:lvlText w:val="%6."/>
      <w:lvlJc w:val="right"/>
      <w:pPr>
        <w:ind w:left="4320" w:hanging="180"/>
      </w:pPr>
    </w:lvl>
    <w:lvl w:ilvl="6" w:tplc="0BC84514" w:tentative="1">
      <w:start w:val="1"/>
      <w:numFmt w:val="decimal"/>
      <w:lvlText w:val="%7."/>
      <w:lvlJc w:val="left"/>
      <w:pPr>
        <w:ind w:left="5040" w:hanging="360"/>
      </w:pPr>
    </w:lvl>
    <w:lvl w:ilvl="7" w:tplc="92F40DA6" w:tentative="1">
      <w:start w:val="1"/>
      <w:numFmt w:val="lowerLetter"/>
      <w:lvlText w:val="%8."/>
      <w:lvlJc w:val="left"/>
      <w:pPr>
        <w:ind w:left="5760" w:hanging="360"/>
      </w:pPr>
    </w:lvl>
    <w:lvl w:ilvl="8" w:tplc="172EB9F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6B060FF1"/>
    <w:multiLevelType w:val="hybridMultilevel"/>
    <w:tmpl w:val="EE1EAA08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6B1C6208"/>
    <w:multiLevelType w:val="multilevel"/>
    <w:tmpl w:val="3E021D42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>
    <w:nsid w:val="6B770561"/>
    <w:multiLevelType w:val="hybridMultilevel"/>
    <w:tmpl w:val="3486466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>
    <w:nsid w:val="6E2B2ABE"/>
    <w:multiLevelType w:val="hybridMultilevel"/>
    <w:tmpl w:val="39E2F190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728F380C"/>
    <w:multiLevelType w:val="hybridMultilevel"/>
    <w:tmpl w:val="60B47636"/>
    <w:lvl w:ilvl="0" w:tplc="BFCC7482">
      <w:start w:val="1"/>
      <w:numFmt w:val="decimal"/>
      <w:lvlText w:val="%1)"/>
      <w:lvlJc w:val="left"/>
      <w:pPr>
        <w:ind w:left="720" w:hanging="360"/>
      </w:pPr>
    </w:lvl>
    <w:lvl w:ilvl="1" w:tplc="06D22624" w:tentative="1">
      <w:start w:val="1"/>
      <w:numFmt w:val="lowerLetter"/>
      <w:lvlText w:val="%2."/>
      <w:lvlJc w:val="left"/>
      <w:pPr>
        <w:ind w:left="1440" w:hanging="360"/>
      </w:pPr>
    </w:lvl>
    <w:lvl w:ilvl="2" w:tplc="C14655A8" w:tentative="1">
      <w:start w:val="1"/>
      <w:numFmt w:val="lowerRoman"/>
      <w:lvlText w:val="%3."/>
      <w:lvlJc w:val="right"/>
      <w:pPr>
        <w:ind w:left="2160" w:hanging="180"/>
      </w:pPr>
    </w:lvl>
    <w:lvl w:ilvl="3" w:tplc="64581472" w:tentative="1">
      <w:start w:val="1"/>
      <w:numFmt w:val="decimal"/>
      <w:lvlText w:val="%4."/>
      <w:lvlJc w:val="left"/>
      <w:pPr>
        <w:ind w:left="2880" w:hanging="360"/>
      </w:pPr>
    </w:lvl>
    <w:lvl w:ilvl="4" w:tplc="9D06719E" w:tentative="1">
      <w:start w:val="1"/>
      <w:numFmt w:val="lowerLetter"/>
      <w:lvlText w:val="%5."/>
      <w:lvlJc w:val="left"/>
      <w:pPr>
        <w:ind w:left="3600" w:hanging="360"/>
      </w:pPr>
    </w:lvl>
    <w:lvl w:ilvl="5" w:tplc="524A3A7C" w:tentative="1">
      <w:start w:val="1"/>
      <w:numFmt w:val="lowerRoman"/>
      <w:lvlText w:val="%6."/>
      <w:lvlJc w:val="right"/>
      <w:pPr>
        <w:ind w:left="4320" w:hanging="180"/>
      </w:pPr>
    </w:lvl>
    <w:lvl w:ilvl="6" w:tplc="22A453C4" w:tentative="1">
      <w:start w:val="1"/>
      <w:numFmt w:val="decimal"/>
      <w:lvlText w:val="%7."/>
      <w:lvlJc w:val="left"/>
      <w:pPr>
        <w:ind w:left="5040" w:hanging="360"/>
      </w:pPr>
    </w:lvl>
    <w:lvl w:ilvl="7" w:tplc="037ACFC4" w:tentative="1">
      <w:start w:val="1"/>
      <w:numFmt w:val="lowerLetter"/>
      <w:lvlText w:val="%8."/>
      <w:lvlJc w:val="left"/>
      <w:pPr>
        <w:ind w:left="5760" w:hanging="360"/>
      </w:pPr>
    </w:lvl>
    <w:lvl w:ilvl="8" w:tplc="307C644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73431BFB"/>
    <w:multiLevelType w:val="hybridMultilevel"/>
    <w:tmpl w:val="60B47636"/>
    <w:lvl w:ilvl="0" w:tplc="63A2CBBC">
      <w:start w:val="1"/>
      <w:numFmt w:val="decimal"/>
      <w:lvlText w:val="%1)"/>
      <w:lvlJc w:val="left"/>
      <w:pPr>
        <w:ind w:left="720" w:hanging="360"/>
      </w:pPr>
    </w:lvl>
    <w:lvl w:ilvl="1" w:tplc="669CD672" w:tentative="1">
      <w:start w:val="1"/>
      <w:numFmt w:val="lowerLetter"/>
      <w:lvlText w:val="%2."/>
      <w:lvlJc w:val="left"/>
      <w:pPr>
        <w:ind w:left="1440" w:hanging="360"/>
      </w:pPr>
    </w:lvl>
    <w:lvl w:ilvl="2" w:tplc="4EC8C23C" w:tentative="1">
      <w:start w:val="1"/>
      <w:numFmt w:val="lowerRoman"/>
      <w:lvlText w:val="%3."/>
      <w:lvlJc w:val="right"/>
      <w:pPr>
        <w:ind w:left="2160" w:hanging="180"/>
      </w:pPr>
    </w:lvl>
    <w:lvl w:ilvl="3" w:tplc="12105FA2" w:tentative="1">
      <w:start w:val="1"/>
      <w:numFmt w:val="decimal"/>
      <w:lvlText w:val="%4."/>
      <w:lvlJc w:val="left"/>
      <w:pPr>
        <w:ind w:left="2880" w:hanging="360"/>
      </w:pPr>
    </w:lvl>
    <w:lvl w:ilvl="4" w:tplc="5C46633E" w:tentative="1">
      <w:start w:val="1"/>
      <w:numFmt w:val="lowerLetter"/>
      <w:lvlText w:val="%5."/>
      <w:lvlJc w:val="left"/>
      <w:pPr>
        <w:ind w:left="3600" w:hanging="360"/>
      </w:pPr>
    </w:lvl>
    <w:lvl w:ilvl="5" w:tplc="A7CCC5E2" w:tentative="1">
      <w:start w:val="1"/>
      <w:numFmt w:val="lowerRoman"/>
      <w:lvlText w:val="%6."/>
      <w:lvlJc w:val="right"/>
      <w:pPr>
        <w:ind w:left="4320" w:hanging="180"/>
      </w:pPr>
    </w:lvl>
    <w:lvl w:ilvl="6" w:tplc="2316765A" w:tentative="1">
      <w:start w:val="1"/>
      <w:numFmt w:val="decimal"/>
      <w:lvlText w:val="%7."/>
      <w:lvlJc w:val="left"/>
      <w:pPr>
        <w:ind w:left="5040" w:hanging="360"/>
      </w:pPr>
    </w:lvl>
    <w:lvl w:ilvl="7" w:tplc="FBFA6F66" w:tentative="1">
      <w:start w:val="1"/>
      <w:numFmt w:val="lowerLetter"/>
      <w:lvlText w:val="%8."/>
      <w:lvlJc w:val="left"/>
      <w:pPr>
        <w:ind w:left="5760" w:hanging="360"/>
      </w:pPr>
    </w:lvl>
    <w:lvl w:ilvl="8" w:tplc="31528EC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7373476D"/>
    <w:multiLevelType w:val="hybridMultilevel"/>
    <w:tmpl w:val="25C20712"/>
    <w:lvl w:ilvl="0" w:tplc="98242E4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A7D2A3FC" w:tentative="1">
      <w:start w:val="1"/>
      <w:numFmt w:val="lowerLetter"/>
      <w:lvlText w:val="%2."/>
      <w:lvlJc w:val="left"/>
      <w:pPr>
        <w:ind w:left="1440" w:hanging="360"/>
      </w:pPr>
    </w:lvl>
    <w:lvl w:ilvl="2" w:tplc="766EBF38" w:tentative="1">
      <w:start w:val="1"/>
      <w:numFmt w:val="lowerRoman"/>
      <w:lvlText w:val="%3."/>
      <w:lvlJc w:val="right"/>
      <w:pPr>
        <w:ind w:left="2160" w:hanging="180"/>
      </w:pPr>
    </w:lvl>
    <w:lvl w:ilvl="3" w:tplc="6D969E8C" w:tentative="1">
      <w:start w:val="1"/>
      <w:numFmt w:val="decimal"/>
      <w:lvlText w:val="%4."/>
      <w:lvlJc w:val="left"/>
      <w:pPr>
        <w:ind w:left="2880" w:hanging="360"/>
      </w:pPr>
    </w:lvl>
    <w:lvl w:ilvl="4" w:tplc="E4D2E34C" w:tentative="1">
      <w:start w:val="1"/>
      <w:numFmt w:val="lowerLetter"/>
      <w:lvlText w:val="%5."/>
      <w:lvlJc w:val="left"/>
      <w:pPr>
        <w:ind w:left="3600" w:hanging="360"/>
      </w:pPr>
    </w:lvl>
    <w:lvl w:ilvl="5" w:tplc="69F8D0BA" w:tentative="1">
      <w:start w:val="1"/>
      <w:numFmt w:val="lowerRoman"/>
      <w:lvlText w:val="%6."/>
      <w:lvlJc w:val="right"/>
      <w:pPr>
        <w:ind w:left="4320" w:hanging="180"/>
      </w:pPr>
    </w:lvl>
    <w:lvl w:ilvl="6" w:tplc="EC0E6018" w:tentative="1">
      <w:start w:val="1"/>
      <w:numFmt w:val="decimal"/>
      <w:lvlText w:val="%7."/>
      <w:lvlJc w:val="left"/>
      <w:pPr>
        <w:ind w:left="5040" w:hanging="360"/>
      </w:pPr>
    </w:lvl>
    <w:lvl w:ilvl="7" w:tplc="EEF27A5E" w:tentative="1">
      <w:start w:val="1"/>
      <w:numFmt w:val="lowerLetter"/>
      <w:lvlText w:val="%8."/>
      <w:lvlJc w:val="left"/>
      <w:pPr>
        <w:ind w:left="5760" w:hanging="360"/>
      </w:pPr>
    </w:lvl>
    <w:lvl w:ilvl="8" w:tplc="DA28D8D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>
    <w:nsid w:val="75AD3001"/>
    <w:multiLevelType w:val="hybridMultilevel"/>
    <w:tmpl w:val="D9D2E836"/>
    <w:lvl w:ilvl="0" w:tplc="733EA25E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74347F06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8A8EF032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E0E442E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EFAE802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5B7E8A1A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B0A438D0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E1287FC0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8910923E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7">
    <w:nsid w:val="760A33B6"/>
    <w:multiLevelType w:val="hybridMultilevel"/>
    <w:tmpl w:val="3BDA7ACC"/>
    <w:lvl w:ilvl="0" w:tplc="770A43C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EB8963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0E872E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21C9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7AEA03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87B46D2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8A2378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5688B6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E24378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>
    <w:nsid w:val="7676504D"/>
    <w:multiLevelType w:val="multilevel"/>
    <w:tmpl w:val="526689EC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9">
    <w:nsid w:val="7A416FF5"/>
    <w:multiLevelType w:val="hybridMultilevel"/>
    <w:tmpl w:val="A58C81E4"/>
    <w:lvl w:ilvl="0" w:tplc="BE4859C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B225C8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4B0315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DE623C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422679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E6E4552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F84A1D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42131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49EF72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0">
    <w:nsid w:val="7B8E3F5D"/>
    <w:multiLevelType w:val="multilevel"/>
    <w:tmpl w:val="5F56CEA4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1">
    <w:nsid w:val="7C8F486D"/>
    <w:multiLevelType w:val="hybridMultilevel"/>
    <w:tmpl w:val="39E2F190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7D7F46D6"/>
    <w:multiLevelType w:val="multilevel"/>
    <w:tmpl w:val="BD702D0A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>
      <w:numFmt w:val="bullet"/>
      <w:lvlText w:val=""/>
      <w:lvlJc w:val="left"/>
      <w:pPr>
        <w:ind w:left="1440" w:hanging="360"/>
      </w:pPr>
      <w:rPr>
        <w:rFonts w:ascii="Wingdings" w:eastAsia="Times New Roman" w:hAnsi="Wingdings" w:cs="Times New Roman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3">
    <w:nsid w:val="7ECB7D9F"/>
    <w:multiLevelType w:val="hybridMultilevel"/>
    <w:tmpl w:val="7348FFA8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33"/>
  </w:num>
  <w:num w:numId="3">
    <w:abstractNumId w:val="58"/>
  </w:num>
  <w:num w:numId="4">
    <w:abstractNumId w:val="47"/>
  </w:num>
  <w:num w:numId="5">
    <w:abstractNumId w:val="50"/>
  </w:num>
  <w:num w:numId="6">
    <w:abstractNumId w:val="65"/>
  </w:num>
  <w:num w:numId="7">
    <w:abstractNumId w:val="11"/>
  </w:num>
  <w:num w:numId="8">
    <w:abstractNumId w:val="48"/>
  </w:num>
  <w:num w:numId="9">
    <w:abstractNumId w:val="38"/>
  </w:num>
  <w:num w:numId="10">
    <w:abstractNumId w:val="40"/>
  </w:num>
  <w:num w:numId="11">
    <w:abstractNumId w:val="66"/>
  </w:num>
  <w:num w:numId="12">
    <w:abstractNumId w:val="45"/>
  </w:num>
  <w:num w:numId="13">
    <w:abstractNumId w:val="54"/>
  </w:num>
  <w:num w:numId="14">
    <w:abstractNumId w:val="55"/>
  </w:num>
  <w:num w:numId="15">
    <w:abstractNumId w:val="72"/>
  </w:num>
  <w:num w:numId="16">
    <w:abstractNumId w:val="13"/>
  </w:num>
  <w:num w:numId="17">
    <w:abstractNumId w:val="35"/>
  </w:num>
  <w:num w:numId="18">
    <w:abstractNumId w:val="70"/>
  </w:num>
  <w:num w:numId="19">
    <w:abstractNumId w:val="17"/>
  </w:num>
  <w:num w:numId="20">
    <w:abstractNumId w:val="23"/>
  </w:num>
  <w:num w:numId="21">
    <w:abstractNumId w:val="68"/>
  </w:num>
  <w:num w:numId="22">
    <w:abstractNumId w:val="60"/>
  </w:num>
  <w:num w:numId="23">
    <w:abstractNumId w:val="32"/>
  </w:num>
  <w:num w:numId="24">
    <w:abstractNumId w:val="18"/>
  </w:num>
  <w:num w:numId="25">
    <w:abstractNumId w:val="31"/>
  </w:num>
  <w:num w:numId="26">
    <w:abstractNumId w:val="52"/>
  </w:num>
  <w:num w:numId="27">
    <w:abstractNumId w:val="28"/>
  </w:num>
  <w:num w:numId="28">
    <w:abstractNumId w:val="19"/>
  </w:num>
  <w:num w:numId="29">
    <w:abstractNumId w:val="26"/>
  </w:num>
  <w:num w:numId="30">
    <w:abstractNumId w:val="24"/>
  </w:num>
  <w:num w:numId="31">
    <w:abstractNumId w:val="46"/>
  </w:num>
  <w:num w:numId="32">
    <w:abstractNumId w:val="39"/>
  </w:num>
  <w:num w:numId="33">
    <w:abstractNumId w:val="51"/>
  </w:num>
  <w:num w:numId="34">
    <w:abstractNumId w:val="22"/>
  </w:num>
  <w:num w:numId="35">
    <w:abstractNumId w:val="25"/>
  </w:num>
  <w:num w:numId="36">
    <w:abstractNumId w:val="10"/>
  </w:num>
  <w:num w:numId="37">
    <w:abstractNumId w:val="44"/>
  </w:num>
  <w:num w:numId="38">
    <w:abstractNumId w:val="21"/>
  </w:num>
  <w:num w:numId="39">
    <w:abstractNumId w:val="63"/>
  </w:num>
  <w:num w:numId="40">
    <w:abstractNumId w:val="64"/>
  </w:num>
  <w:num w:numId="41">
    <w:abstractNumId w:val="36"/>
  </w:num>
  <w:num w:numId="42">
    <w:abstractNumId w:val="16"/>
  </w:num>
  <w:num w:numId="43">
    <w:abstractNumId w:val="37"/>
  </w:num>
  <w:num w:numId="44">
    <w:abstractNumId w:val="15"/>
  </w:num>
  <w:num w:numId="45">
    <w:abstractNumId w:val="67"/>
  </w:num>
  <w:num w:numId="46">
    <w:abstractNumId w:val="12"/>
  </w:num>
  <w:num w:numId="47">
    <w:abstractNumId w:val="69"/>
  </w:num>
  <w:num w:numId="48">
    <w:abstractNumId w:val="49"/>
  </w:num>
  <w:num w:numId="49">
    <w:abstractNumId w:val="59"/>
  </w:num>
  <w:num w:numId="50">
    <w:abstractNumId w:val="57"/>
  </w:num>
  <w:num w:numId="51">
    <w:abstractNumId w:val="14"/>
  </w:num>
  <w:num w:numId="52">
    <w:abstractNumId w:val="53"/>
  </w:num>
  <w:num w:numId="53">
    <w:abstractNumId w:val="41"/>
  </w:num>
  <w:num w:numId="54">
    <w:abstractNumId w:val="62"/>
  </w:num>
  <w:num w:numId="55">
    <w:abstractNumId w:val="56"/>
  </w:num>
  <w:num w:numId="56">
    <w:abstractNumId w:val="30"/>
  </w:num>
  <w:num w:numId="57">
    <w:abstractNumId w:val="71"/>
  </w:num>
  <w:num w:numId="58">
    <w:abstractNumId w:val="42"/>
  </w:num>
  <w:num w:numId="59">
    <w:abstractNumId w:val="73"/>
  </w:num>
  <w:num w:numId="60">
    <w:abstractNumId w:val="43"/>
  </w:num>
  <w:num w:numId="61">
    <w:abstractNumId w:val="61"/>
  </w:num>
  <w:num w:numId="62">
    <w:abstractNumId w:val="29"/>
  </w:num>
  <w:num w:numId="63">
    <w:abstractNumId w:val="27"/>
  </w:num>
  <w:num w:numId="64">
    <w:abstractNumId w:val="34"/>
  </w:num>
  <w:num w:numId="65">
    <w:abstractNumId w:val="0"/>
  </w:num>
  <w:num w:numId="66">
    <w:abstractNumId w:val="1"/>
  </w:num>
  <w:num w:numId="67">
    <w:abstractNumId w:val="2"/>
  </w:num>
  <w:num w:numId="68">
    <w:abstractNumId w:val="3"/>
  </w:num>
  <w:num w:numId="69">
    <w:abstractNumId w:val="4"/>
  </w:num>
  <w:num w:numId="70">
    <w:abstractNumId w:val="5"/>
  </w:num>
  <w:num w:numId="71">
    <w:abstractNumId w:val="6"/>
  </w:num>
  <w:num w:numId="72">
    <w:abstractNumId w:val="7"/>
  </w:num>
  <w:num w:numId="73">
    <w:abstractNumId w:val="8"/>
  </w:num>
  <w:num w:numId="74">
    <w:abstractNumId w:val="9"/>
  </w:num>
  <w:numIdMacAtCleanup w:val="64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bt305302">
    <w15:presenceInfo w15:providerId="None" w15:userId="bt30530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defaultTabStop w:val="708"/>
  <w:autoHyphenation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QysLA0NTQyNDE2tzBQ0lEKTi0uzszPAykwM68FAActsQEtAAAA"/>
  </w:docVars>
  <w:rsids>
    <w:rsidRoot w:val="00E60E26"/>
    <w:rsid w:val="00001EB2"/>
    <w:rsid w:val="00002D2D"/>
    <w:rsid w:val="000035D0"/>
    <w:rsid w:val="0000456E"/>
    <w:rsid w:val="0000520C"/>
    <w:rsid w:val="000058A9"/>
    <w:rsid w:val="00006500"/>
    <w:rsid w:val="000076DF"/>
    <w:rsid w:val="00007773"/>
    <w:rsid w:val="00007C05"/>
    <w:rsid w:val="00010CA3"/>
    <w:rsid w:val="0001143D"/>
    <w:rsid w:val="000126B8"/>
    <w:rsid w:val="00012DAF"/>
    <w:rsid w:val="00014C8B"/>
    <w:rsid w:val="00014FE9"/>
    <w:rsid w:val="00015FDC"/>
    <w:rsid w:val="00016786"/>
    <w:rsid w:val="00016DB0"/>
    <w:rsid w:val="00016FDC"/>
    <w:rsid w:val="000177BA"/>
    <w:rsid w:val="00020648"/>
    <w:rsid w:val="0002079D"/>
    <w:rsid w:val="0002155D"/>
    <w:rsid w:val="00021E66"/>
    <w:rsid w:val="00021FC3"/>
    <w:rsid w:val="000232F1"/>
    <w:rsid w:val="000238DE"/>
    <w:rsid w:val="000240FA"/>
    <w:rsid w:val="0002501A"/>
    <w:rsid w:val="000302AB"/>
    <w:rsid w:val="000303DD"/>
    <w:rsid w:val="0003050F"/>
    <w:rsid w:val="00034091"/>
    <w:rsid w:val="00036A6D"/>
    <w:rsid w:val="00037069"/>
    <w:rsid w:val="00043303"/>
    <w:rsid w:val="000454A3"/>
    <w:rsid w:val="000457A9"/>
    <w:rsid w:val="0004598B"/>
    <w:rsid w:val="000462E1"/>
    <w:rsid w:val="0004708A"/>
    <w:rsid w:val="00047DBE"/>
    <w:rsid w:val="00051EE0"/>
    <w:rsid w:val="00052FA4"/>
    <w:rsid w:val="000534C9"/>
    <w:rsid w:val="000536C2"/>
    <w:rsid w:val="000538A8"/>
    <w:rsid w:val="00053FD5"/>
    <w:rsid w:val="00054277"/>
    <w:rsid w:val="000558B6"/>
    <w:rsid w:val="00055A75"/>
    <w:rsid w:val="00057A05"/>
    <w:rsid w:val="00057ADA"/>
    <w:rsid w:val="00057F37"/>
    <w:rsid w:val="00061E1C"/>
    <w:rsid w:val="00062205"/>
    <w:rsid w:val="00063CB1"/>
    <w:rsid w:val="00064CC8"/>
    <w:rsid w:val="00064EBC"/>
    <w:rsid w:val="000658FC"/>
    <w:rsid w:val="000666FC"/>
    <w:rsid w:val="00067221"/>
    <w:rsid w:val="00067999"/>
    <w:rsid w:val="00072004"/>
    <w:rsid w:val="0007316E"/>
    <w:rsid w:val="00075F65"/>
    <w:rsid w:val="00076C11"/>
    <w:rsid w:val="000838BA"/>
    <w:rsid w:val="00083AA4"/>
    <w:rsid w:val="00085206"/>
    <w:rsid w:val="00085835"/>
    <w:rsid w:val="0008632B"/>
    <w:rsid w:val="00086505"/>
    <w:rsid w:val="000875D9"/>
    <w:rsid w:val="00087753"/>
    <w:rsid w:val="00087FB0"/>
    <w:rsid w:val="00091A00"/>
    <w:rsid w:val="00093E2F"/>
    <w:rsid w:val="00094F18"/>
    <w:rsid w:val="00095A63"/>
    <w:rsid w:val="00095A9D"/>
    <w:rsid w:val="0009742B"/>
    <w:rsid w:val="000A0CDE"/>
    <w:rsid w:val="000A38DD"/>
    <w:rsid w:val="000A4601"/>
    <w:rsid w:val="000B22CA"/>
    <w:rsid w:val="000B2DA2"/>
    <w:rsid w:val="000B5482"/>
    <w:rsid w:val="000B553F"/>
    <w:rsid w:val="000C0317"/>
    <w:rsid w:val="000C0643"/>
    <w:rsid w:val="000C0E37"/>
    <w:rsid w:val="000C2C61"/>
    <w:rsid w:val="000C3306"/>
    <w:rsid w:val="000C55CE"/>
    <w:rsid w:val="000C62E2"/>
    <w:rsid w:val="000C6552"/>
    <w:rsid w:val="000C7194"/>
    <w:rsid w:val="000C7CB9"/>
    <w:rsid w:val="000D4711"/>
    <w:rsid w:val="000D62FC"/>
    <w:rsid w:val="000D6F48"/>
    <w:rsid w:val="000E0800"/>
    <w:rsid w:val="000E089C"/>
    <w:rsid w:val="000E0F8F"/>
    <w:rsid w:val="000E30A2"/>
    <w:rsid w:val="000E3F29"/>
    <w:rsid w:val="000E4413"/>
    <w:rsid w:val="000E4AE5"/>
    <w:rsid w:val="000E63FF"/>
    <w:rsid w:val="000E64B3"/>
    <w:rsid w:val="000E66AF"/>
    <w:rsid w:val="000E6F28"/>
    <w:rsid w:val="000F3712"/>
    <w:rsid w:val="000F57DD"/>
    <w:rsid w:val="000F5F59"/>
    <w:rsid w:val="00102DA3"/>
    <w:rsid w:val="00103FF5"/>
    <w:rsid w:val="00107FD8"/>
    <w:rsid w:val="00110170"/>
    <w:rsid w:val="00110563"/>
    <w:rsid w:val="001141EF"/>
    <w:rsid w:val="00115369"/>
    <w:rsid w:val="0012003E"/>
    <w:rsid w:val="00123AAA"/>
    <w:rsid w:val="00123E81"/>
    <w:rsid w:val="0012742C"/>
    <w:rsid w:val="001274DE"/>
    <w:rsid w:val="0013009D"/>
    <w:rsid w:val="00132131"/>
    <w:rsid w:val="00132337"/>
    <w:rsid w:val="00133DD4"/>
    <w:rsid w:val="0013413B"/>
    <w:rsid w:val="001349A0"/>
    <w:rsid w:val="00136BF8"/>
    <w:rsid w:val="00136C2A"/>
    <w:rsid w:val="00136D34"/>
    <w:rsid w:val="00137025"/>
    <w:rsid w:val="001375A8"/>
    <w:rsid w:val="00137876"/>
    <w:rsid w:val="001379BD"/>
    <w:rsid w:val="00142575"/>
    <w:rsid w:val="00143214"/>
    <w:rsid w:val="00143912"/>
    <w:rsid w:val="00144393"/>
    <w:rsid w:val="001473CB"/>
    <w:rsid w:val="00147C83"/>
    <w:rsid w:val="00147F13"/>
    <w:rsid w:val="00151709"/>
    <w:rsid w:val="00152C6F"/>
    <w:rsid w:val="00157466"/>
    <w:rsid w:val="00157722"/>
    <w:rsid w:val="001611E2"/>
    <w:rsid w:val="00162D6D"/>
    <w:rsid w:val="00162DAB"/>
    <w:rsid w:val="00162F8D"/>
    <w:rsid w:val="001632AD"/>
    <w:rsid w:val="00164343"/>
    <w:rsid w:val="00164624"/>
    <w:rsid w:val="0016474D"/>
    <w:rsid w:val="0016496D"/>
    <w:rsid w:val="00165883"/>
    <w:rsid w:val="00165EED"/>
    <w:rsid w:val="0016698B"/>
    <w:rsid w:val="00170443"/>
    <w:rsid w:val="00170CF8"/>
    <w:rsid w:val="001722A6"/>
    <w:rsid w:val="00172B09"/>
    <w:rsid w:val="00173668"/>
    <w:rsid w:val="00174974"/>
    <w:rsid w:val="00175878"/>
    <w:rsid w:val="0017675C"/>
    <w:rsid w:val="001769C8"/>
    <w:rsid w:val="00176C00"/>
    <w:rsid w:val="001778E9"/>
    <w:rsid w:val="001811D2"/>
    <w:rsid w:val="001818D2"/>
    <w:rsid w:val="00181D7A"/>
    <w:rsid w:val="001827CE"/>
    <w:rsid w:val="001831E9"/>
    <w:rsid w:val="00183C33"/>
    <w:rsid w:val="00184BAA"/>
    <w:rsid w:val="00184CA8"/>
    <w:rsid w:val="00187B55"/>
    <w:rsid w:val="001913E5"/>
    <w:rsid w:val="00193623"/>
    <w:rsid w:val="0019537C"/>
    <w:rsid w:val="00197251"/>
    <w:rsid w:val="001975F0"/>
    <w:rsid w:val="001A0322"/>
    <w:rsid w:val="001A1B8F"/>
    <w:rsid w:val="001A1CD6"/>
    <w:rsid w:val="001A532E"/>
    <w:rsid w:val="001A59E9"/>
    <w:rsid w:val="001A5EEE"/>
    <w:rsid w:val="001B02C4"/>
    <w:rsid w:val="001B1017"/>
    <w:rsid w:val="001B2F26"/>
    <w:rsid w:val="001B4EE9"/>
    <w:rsid w:val="001B788D"/>
    <w:rsid w:val="001C08B6"/>
    <w:rsid w:val="001C10CF"/>
    <w:rsid w:val="001C3428"/>
    <w:rsid w:val="001C471E"/>
    <w:rsid w:val="001C67EA"/>
    <w:rsid w:val="001C7E06"/>
    <w:rsid w:val="001D0BE3"/>
    <w:rsid w:val="001D1050"/>
    <w:rsid w:val="001D1467"/>
    <w:rsid w:val="001D41D3"/>
    <w:rsid w:val="001D5013"/>
    <w:rsid w:val="001E075C"/>
    <w:rsid w:val="001E1F45"/>
    <w:rsid w:val="001E3755"/>
    <w:rsid w:val="001E4616"/>
    <w:rsid w:val="001E505A"/>
    <w:rsid w:val="001E51C8"/>
    <w:rsid w:val="001E6020"/>
    <w:rsid w:val="001E6135"/>
    <w:rsid w:val="001E7A07"/>
    <w:rsid w:val="001F023D"/>
    <w:rsid w:val="001F2DAA"/>
    <w:rsid w:val="001F51E3"/>
    <w:rsid w:val="001F5339"/>
    <w:rsid w:val="00206BEA"/>
    <w:rsid w:val="00207590"/>
    <w:rsid w:val="002106A3"/>
    <w:rsid w:val="0021211F"/>
    <w:rsid w:val="00212811"/>
    <w:rsid w:val="00215E11"/>
    <w:rsid w:val="00215E4A"/>
    <w:rsid w:val="0021743B"/>
    <w:rsid w:val="00221162"/>
    <w:rsid w:val="002222D2"/>
    <w:rsid w:val="002233F0"/>
    <w:rsid w:val="00223F5F"/>
    <w:rsid w:val="00225434"/>
    <w:rsid w:val="00225918"/>
    <w:rsid w:val="00225D1C"/>
    <w:rsid w:val="00227917"/>
    <w:rsid w:val="00227A6E"/>
    <w:rsid w:val="00230A94"/>
    <w:rsid w:val="002315F9"/>
    <w:rsid w:val="00232346"/>
    <w:rsid w:val="00235E86"/>
    <w:rsid w:val="002403B4"/>
    <w:rsid w:val="00241116"/>
    <w:rsid w:val="00243E2D"/>
    <w:rsid w:val="002454FC"/>
    <w:rsid w:val="00245A0A"/>
    <w:rsid w:val="00247926"/>
    <w:rsid w:val="00247D45"/>
    <w:rsid w:val="002504E8"/>
    <w:rsid w:val="0025384B"/>
    <w:rsid w:val="002544DC"/>
    <w:rsid w:val="00254EC6"/>
    <w:rsid w:val="00255AA2"/>
    <w:rsid w:val="002568A7"/>
    <w:rsid w:val="00257F5F"/>
    <w:rsid w:val="0026134B"/>
    <w:rsid w:val="00261A60"/>
    <w:rsid w:val="00261B59"/>
    <w:rsid w:val="00262414"/>
    <w:rsid w:val="002646EB"/>
    <w:rsid w:val="00264B7E"/>
    <w:rsid w:val="00266F37"/>
    <w:rsid w:val="00270265"/>
    <w:rsid w:val="00272307"/>
    <w:rsid w:val="00273C06"/>
    <w:rsid w:val="002774A6"/>
    <w:rsid w:val="00277B04"/>
    <w:rsid w:val="00280551"/>
    <w:rsid w:val="002805A2"/>
    <w:rsid w:val="00281916"/>
    <w:rsid w:val="0028550C"/>
    <w:rsid w:val="002857FF"/>
    <w:rsid w:val="0028607E"/>
    <w:rsid w:val="00291208"/>
    <w:rsid w:val="00291921"/>
    <w:rsid w:val="00292011"/>
    <w:rsid w:val="00293A2E"/>
    <w:rsid w:val="002941ED"/>
    <w:rsid w:val="0029638E"/>
    <w:rsid w:val="00296A2C"/>
    <w:rsid w:val="002A143B"/>
    <w:rsid w:val="002A165F"/>
    <w:rsid w:val="002A1FEC"/>
    <w:rsid w:val="002A2735"/>
    <w:rsid w:val="002A6E42"/>
    <w:rsid w:val="002B0CDB"/>
    <w:rsid w:val="002B2903"/>
    <w:rsid w:val="002B29B2"/>
    <w:rsid w:val="002B3345"/>
    <w:rsid w:val="002B3B72"/>
    <w:rsid w:val="002B5A68"/>
    <w:rsid w:val="002B6803"/>
    <w:rsid w:val="002B7006"/>
    <w:rsid w:val="002C0460"/>
    <w:rsid w:val="002C0E6B"/>
    <w:rsid w:val="002C1209"/>
    <w:rsid w:val="002C2CD0"/>
    <w:rsid w:val="002C3A6F"/>
    <w:rsid w:val="002C3E1C"/>
    <w:rsid w:val="002C45BF"/>
    <w:rsid w:val="002C6352"/>
    <w:rsid w:val="002C72A3"/>
    <w:rsid w:val="002C78E9"/>
    <w:rsid w:val="002E030F"/>
    <w:rsid w:val="002E0601"/>
    <w:rsid w:val="002E1DDD"/>
    <w:rsid w:val="002E721F"/>
    <w:rsid w:val="002F32D3"/>
    <w:rsid w:val="002F56C6"/>
    <w:rsid w:val="002F7378"/>
    <w:rsid w:val="002F79F8"/>
    <w:rsid w:val="003046F9"/>
    <w:rsid w:val="00305C1E"/>
    <w:rsid w:val="00306BB9"/>
    <w:rsid w:val="00306D21"/>
    <w:rsid w:val="00307ACB"/>
    <w:rsid w:val="00307C0B"/>
    <w:rsid w:val="00310B0B"/>
    <w:rsid w:val="003116A6"/>
    <w:rsid w:val="00311D26"/>
    <w:rsid w:val="003144A5"/>
    <w:rsid w:val="00315EC2"/>
    <w:rsid w:val="003168CB"/>
    <w:rsid w:val="00316FF4"/>
    <w:rsid w:val="00321D8B"/>
    <w:rsid w:val="00322933"/>
    <w:rsid w:val="0032549C"/>
    <w:rsid w:val="00325C0F"/>
    <w:rsid w:val="003260E3"/>
    <w:rsid w:val="00327730"/>
    <w:rsid w:val="0033083D"/>
    <w:rsid w:val="00332B2A"/>
    <w:rsid w:val="00332C26"/>
    <w:rsid w:val="0034078C"/>
    <w:rsid w:val="00342FDA"/>
    <w:rsid w:val="00343600"/>
    <w:rsid w:val="00343C11"/>
    <w:rsid w:val="00344EA3"/>
    <w:rsid w:val="00345E9F"/>
    <w:rsid w:val="0035317C"/>
    <w:rsid w:val="0035387E"/>
    <w:rsid w:val="00356558"/>
    <w:rsid w:val="00357670"/>
    <w:rsid w:val="00357A6F"/>
    <w:rsid w:val="00361574"/>
    <w:rsid w:val="00361C37"/>
    <w:rsid w:val="00364BB2"/>
    <w:rsid w:val="00366F2B"/>
    <w:rsid w:val="00367071"/>
    <w:rsid w:val="00367916"/>
    <w:rsid w:val="00371E65"/>
    <w:rsid w:val="00374574"/>
    <w:rsid w:val="00376F2D"/>
    <w:rsid w:val="00377FAC"/>
    <w:rsid w:val="00382F61"/>
    <w:rsid w:val="00383AD7"/>
    <w:rsid w:val="0038662F"/>
    <w:rsid w:val="0038781B"/>
    <w:rsid w:val="00390380"/>
    <w:rsid w:val="00390493"/>
    <w:rsid w:val="00390D4C"/>
    <w:rsid w:val="0039284B"/>
    <w:rsid w:val="00395685"/>
    <w:rsid w:val="00395A7E"/>
    <w:rsid w:val="00396DA2"/>
    <w:rsid w:val="00397017"/>
    <w:rsid w:val="003976C1"/>
    <w:rsid w:val="003A13FD"/>
    <w:rsid w:val="003A2A6D"/>
    <w:rsid w:val="003A65F1"/>
    <w:rsid w:val="003A6B67"/>
    <w:rsid w:val="003A71C5"/>
    <w:rsid w:val="003A7B6D"/>
    <w:rsid w:val="003B0043"/>
    <w:rsid w:val="003B0E61"/>
    <w:rsid w:val="003B3A26"/>
    <w:rsid w:val="003B4FBD"/>
    <w:rsid w:val="003B6072"/>
    <w:rsid w:val="003B7532"/>
    <w:rsid w:val="003B7FC6"/>
    <w:rsid w:val="003C3A55"/>
    <w:rsid w:val="003C3B34"/>
    <w:rsid w:val="003C43C8"/>
    <w:rsid w:val="003C4BE0"/>
    <w:rsid w:val="003C739A"/>
    <w:rsid w:val="003D14EF"/>
    <w:rsid w:val="003D15F8"/>
    <w:rsid w:val="003D2427"/>
    <w:rsid w:val="003D3688"/>
    <w:rsid w:val="003D7FEA"/>
    <w:rsid w:val="003E03C5"/>
    <w:rsid w:val="003E1E78"/>
    <w:rsid w:val="003E268D"/>
    <w:rsid w:val="003E2B09"/>
    <w:rsid w:val="003E34BB"/>
    <w:rsid w:val="003E3DDB"/>
    <w:rsid w:val="003E4897"/>
    <w:rsid w:val="003E53CC"/>
    <w:rsid w:val="003E5CE2"/>
    <w:rsid w:val="003F08ED"/>
    <w:rsid w:val="003F2FE6"/>
    <w:rsid w:val="003F44E3"/>
    <w:rsid w:val="003F4869"/>
    <w:rsid w:val="003F4D15"/>
    <w:rsid w:val="003F649B"/>
    <w:rsid w:val="00400F26"/>
    <w:rsid w:val="00402E5E"/>
    <w:rsid w:val="00403B2C"/>
    <w:rsid w:val="00407D59"/>
    <w:rsid w:val="00410030"/>
    <w:rsid w:val="00410C4F"/>
    <w:rsid w:val="00412DA8"/>
    <w:rsid w:val="004147EA"/>
    <w:rsid w:val="0041715B"/>
    <w:rsid w:val="00422D99"/>
    <w:rsid w:val="004237FA"/>
    <w:rsid w:val="0042521A"/>
    <w:rsid w:val="00431487"/>
    <w:rsid w:val="00432131"/>
    <w:rsid w:val="00432AC4"/>
    <w:rsid w:val="004332DB"/>
    <w:rsid w:val="004342B6"/>
    <w:rsid w:val="00434BDF"/>
    <w:rsid w:val="00434CA1"/>
    <w:rsid w:val="00435126"/>
    <w:rsid w:val="004352DE"/>
    <w:rsid w:val="00435DA4"/>
    <w:rsid w:val="00440798"/>
    <w:rsid w:val="00440E99"/>
    <w:rsid w:val="004425F3"/>
    <w:rsid w:val="00443298"/>
    <w:rsid w:val="0044475A"/>
    <w:rsid w:val="00445148"/>
    <w:rsid w:val="00446A99"/>
    <w:rsid w:val="00451D9F"/>
    <w:rsid w:val="004539E9"/>
    <w:rsid w:val="004551C0"/>
    <w:rsid w:val="004626CF"/>
    <w:rsid w:val="0046481C"/>
    <w:rsid w:val="00466118"/>
    <w:rsid w:val="00472094"/>
    <w:rsid w:val="004730BC"/>
    <w:rsid w:val="00473504"/>
    <w:rsid w:val="0047414D"/>
    <w:rsid w:val="00475246"/>
    <w:rsid w:val="004809A5"/>
    <w:rsid w:val="00481D1F"/>
    <w:rsid w:val="00482569"/>
    <w:rsid w:val="0049165C"/>
    <w:rsid w:val="00492888"/>
    <w:rsid w:val="00492E74"/>
    <w:rsid w:val="00493053"/>
    <w:rsid w:val="004A001D"/>
    <w:rsid w:val="004A0EE5"/>
    <w:rsid w:val="004A2D8E"/>
    <w:rsid w:val="004A3361"/>
    <w:rsid w:val="004A3CA5"/>
    <w:rsid w:val="004A3D1A"/>
    <w:rsid w:val="004A47F0"/>
    <w:rsid w:val="004A4E35"/>
    <w:rsid w:val="004A6DA9"/>
    <w:rsid w:val="004A72BF"/>
    <w:rsid w:val="004A739A"/>
    <w:rsid w:val="004B01C9"/>
    <w:rsid w:val="004B2C73"/>
    <w:rsid w:val="004B464B"/>
    <w:rsid w:val="004B582A"/>
    <w:rsid w:val="004B5D83"/>
    <w:rsid w:val="004B7835"/>
    <w:rsid w:val="004C0B4F"/>
    <w:rsid w:val="004C2DC3"/>
    <w:rsid w:val="004C36A6"/>
    <w:rsid w:val="004C4466"/>
    <w:rsid w:val="004C547D"/>
    <w:rsid w:val="004D07D1"/>
    <w:rsid w:val="004D144A"/>
    <w:rsid w:val="004D1C08"/>
    <w:rsid w:val="004D291D"/>
    <w:rsid w:val="004D3822"/>
    <w:rsid w:val="004D5016"/>
    <w:rsid w:val="004D57E8"/>
    <w:rsid w:val="004D7323"/>
    <w:rsid w:val="004E034C"/>
    <w:rsid w:val="004E61D7"/>
    <w:rsid w:val="004E68BF"/>
    <w:rsid w:val="004F051B"/>
    <w:rsid w:val="004F269F"/>
    <w:rsid w:val="004F3868"/>
    <w:rsid w:val="004F6030"/>
    <w:rsid w:val="004F63E6"/>
    <w:rsid w:val="004F7BBC"/>
    <w:rsid w:val="00501439"/>
    <w:rsid w:val="005019D7"/>
    <w:rsid w:val="005054EA"/>
    <w:rsid w:val="005055D6"/>
    <w:rsid w:val="005101AD"/>
    <w:rsid w:val="00510F69"/>
    <w:rsid w:val="00511D18"/>
    <w:rsid w:val="00512EC4"/>
    <w:rsid w:val="00514B7E"/>
    <w:rsid w:val="005169CC"/>
    <w:rsid w:val="00516B3F"/>
    <w:rsid w:val="005205C3"/>
    <w:rsid w:val="005245F6"/>
    <w:rsid w:val="005250C0"/>
    <w:rsid w:val="005252E3"/>
    <w:rsid w:val="0052552B"/>
    <w:rsid w:val="005279B2"/>
    <w:rsid w:val="00527BCD"/>
    <w:rsid w:val="0053021E"/>
    <w:rsid w:val="0053048C"/>
    <w:rsid w:val="00531198"/>
    <w:rsid w:val="00532931"/>
    <w:rsid w:val="0053393D"/>
    <w:rsid w:val="005342F8"/>
    <w:rsid w:val="00535A43"/>
    <w:rsid w:val="005400C3"/>
    <w:rsid w:val="00540D6D"/>
    <w:rsid w:val="0054340D"/>
    <w:rsid w:val="0055177F"/>
    <w:rsid w:val="00551F16"/>
    <w:rsid w:val="0055247B"/>
    <w:rsid w:val="005555CA"/>
    <w:rsid w:val="00555A08"/>
    <w:rsid w:val="00555DCB"/>
    <w:rsid w:val="00562550"/>
    <w:rsid w:val="005631F5"/>
    <w:rsid w:val="00565C2F"/>
    <w:rsid w:val="0056772F"/>
    <w:rsid w:val="0056795C"/>
    <w:rsid w:val="005730A3"/>
    <w:rsid w:val="0057516C"/>
    <w:rsid w:val="00575295"/>
    <w:rsid w:val="00575EAB"/>
    <w:rsid w:val="00577418"/>
    <w:rsid w:val="005804DF"/>
    <w:rsid w:val="0058091B"/>
    <w:rsid w:val="00583429"/>
    <w:rsid w:val="005851E8"/>
    <w:rsid w:val="0058674E"/>
    <w:rsid w:val="00586756"/>
    <w:rsid w:val="00586FC8"/>
    <w:rsid w:val="00587B5D"/>
    <w:rsid w:val="00590ECB"/>
    <w:rsid w:val="00591DE3"/>
    <w:rsid w:val="00592857"/>
    <w:rsid w:val="00592C3B"/>
    <w:rsid w:val="00593130"/>
    <w:rsid w:val="00594707"/>
    <w:rsid w:val="00594C30"/>
    <w:rsid w:val="005960C4"/>
    <w:rsid w:val="00596D34"/>
    <w:rsid w:val="005974A7"/>
    <w:rsid w:val="005A0748"/>
    <w:rsid w:val="005A0DB6"/>
    <w:rsid w:val="005A1035"/>
    <w:rsid w:val="005A23DA"/>
    <w:rsid w:val="005A24A7"/>
    <w:rsid w:val="005A2745"/>
    <w:rsid w:val="005A31C2"/>
    <w:rsid w:val="005A34AA"/>
    <w:rsid w:val="005A547C"/>
    <w:rsid w:val="005A6AD3"/>
    <w:rsid w:val="005A6B65"/>
    <w:rsid w:val="005A72F9"/>
    <w:rsid w:val="005B0848"/>
    <w:rsid w:val="005B1DAD"/>
    <w:rsid w:val="005B20BC"/>
    <w:rsid w:val="005B3126"/>
    <w:rsid w:val="005B4B47"/>
    <w:rsid w:val="005B4BF3"/>
    <w:rsid w:val="005C08EA"/>
    <w:rsid w:val="005C14FE"/>
    <w:rsid w:val="005C1775"/>
    <w:rsid w:val="005C1D12"/>
    <w:rsid w:val="005C547B"/>
    <w:rsid w:val="005C5C9B"/>
    <w:rsid w:val="005C75A0"/>
    <w:rsid w:val="005D1CDF"/>
    <w:rsid w:val="005D2AAC"/>
    <w:rsid w:val="005D2E28"/>
    <w:rsid w:val="005D44E1"/>
    <w:rsid w:val="005D4EE2"/>
    <w:rsid w:val="005D5450"/>
    <w:rsid w:val="005D5BE0"/>
    <w:rsid w:val="005E0026"/>
    <w:rsid w:val="005E03A1"/>
    <w:rsid w:val="005E1206"/>
    <w:rsid w:val="005E191E"/>
    <w:rsid w:val="005E2C00"/>
    <w:rsid w:val="005E47B4"/>
    <w:rsid w:val="005E48EA"/>
    <w:rsid w:val="005E4EDA"/>
    <w:rsid w:val="005E5354"/>
    <w:rsid w:val="005E6FE5"/>
    <w:rsid w:val="005F07C0"/>
    <w:rsid w:val="005F0D88"/>
    <w:rsid w:val="005F1831"/>
    <w:rsid w:val="005F268A"/>
    <w:rsid w:val="005F2B16"/>
    <w:rsid w:val="005F48F9"/>
    <w:rsid w:val="005F4F30"/>
    <w:rsid w:val="006002D9"/>
    <w:rsid w:val="00601637"/>
    <w:rsid w:val="0060445D"/>
    <w:rsid w:val="00607D36"/>
    <w:rsid w:val="006118F8"/>
    <w:rsid w:val="006144CB"/>
    <w:rsid w:val="00615F24"/>
    <w:rsid w:val="00617EFD"/>
    <w:rsid w:val="00620673"/>
    <w:rsid w:val="00620A7A"/>
    <w:rsid w:val="00620E85"/>
    <w:rsid w:val="006214A0"/>
    <w:rsid w:val="00621906"/>
    <w:rsid w:val="00625788"/>
    <w:rsid w:val="00626F08"/>
    <w:rsid w:val="006300BE"/>
    <w:rsid w:val="00630362"/>
    <w:rsid w:val="006370A2"/>
    <w:rsid w:val="00637783"/>
    <w:rsid w:val="006377F3"/>
    <w:rsid w:val="0064092C"/>
    <w:rsid w:val="00641289"/>
    <w:rsid w:val="00641359"/>
    <w:rsid w:val="00644A23"/>
    <w:rsid w:val="006511F7"/>
    <w:rsid w:val="0065188F"/>
    <w:rsid w:val="00652426"/>
    <w:rsid w:val="00653BA4"/>
    <w:rsid w:val="00654591"/>
    <w:rsid w:val="006565FD"/>
    <w:rsid w:val="00660F89"/>
    <w:rsid w:val="006630AF"/>
    <w:rsid w:val="00663ABC"/>
    <w:rsid w:val="0066661B"/>
    <w:rsid w:val="00667013"/>
    <w:rsid w:val="00670B38"/>
    <w:rsid w:val="00672694"/>
    <w:rsid w:val="0067274D"/>
    <w:rsid w:val="006728A4"/>
    <w:rsid w:val="00673148"/>
    <w:rsid w:val="00673549"/>
    <w:rsid w:val="00673965"/>
    <w:rsid w:val="00673FD5"/>
    <w:rsid w:val="0067489A"/>
    <w:rsid w:val="00674B83"/>
    <w:rsid w:val="00675D78"/>
    <w:rsid w:val="006810C9"/>
    <w:rsid w:val="006814E9"/>
    <w:rsid w:val="00682687"/>
    <w:rsid w:val="00684EDE"/>
    <w:rsid w:val="00685944"/>
    <w:rsid w:val="0068773D"/>
    <w:rsid w:val="0069182B"/>
    <w:rsid w:val="00692C92"/>
    <w:rsid w:val="00693020"/>
    <w:rsid w:val="006937A9"/>
    <w:rsid w:val="00693C0A"/>
    <w:rsid w:val="00693E15"/>
    <w:rsid w:val="0069620E"/>
    <w:rsid w:val="006A0885"/>
    <w:rsid w:val="006A0C99"/>
    <w:rsid w:val="006A1DC3"/>
    <w:rsid w:val="006A2A4C"/>
    <w:rsid w:val="006A332D"/>
    <w:rsid w:val="006A4556"/>
    <w:rsid w:val="006A4BBB"/>
    <w:rsid w:val="006A6721"/>
    <w:rsid w:val="006A68B7"/>
    <w:rsid w:val="006A7AB0"/>
    <w:rsid w:val="006B0273"/>
    <w:rsid w:val="006B2F51"/>
    <w:rsid w:val="006C12F0"/>
    <w:rsid w:val="006C4CAF"/>
    <w:rsid w:val="006C6001"/>
    <w:rsid w:val="006C6824"/>
    <w:rsid w:val="006C6B18"/>
    <w:rsid w:val="006C6B42"/>
    <w:rsid w:val="006C7B79"/>
    <w:rsid w:val="006D1129"/>
    <w:rsid w:val="006D3A14"/>
    <w:rsid w:val="006D5560"/>
    <w:rsid w:val="006D61CD"/>
    <w:rsid w:val="006D75EC"/>
    <w:rsid w:val="006E03F8"/>
    <w:rsid w:val="006E090D"/>
    <w:rsid w:val="006E1AFA"/>
    <w:rsid w:val="006E2511"/>
    <w:rsid w:val="006E63FB"/>
    <w:rsid w:val="006E6710"/>
    <w:rsid w:val="006E70FB"/>
    <w:rsid w:val="006F0343"/>
    <w:rsid w:val="006F16F3"/>
    <w:rsid w:val="006F2E53"/>
    <w:rsid w:val="006F41E3"/>
    <w:rsid w:val="006F63E8"/>
    <w:rsid w:val="006F6DB8"/>
    <w:rsid w:val="007002BC"/>
    <w:rsid w:val="007019F2"/>
    <w:rsid w:val="00701E23"/>
    <w:rsid w:val="0070318A"/>
    <w:rsid w:val="00704C05"/>
    <w:rsid w:val="00705FA8"/>
    <w:rsid w:val="007070F8"/>
    <w:rsid w:val="00710030"/>
    <w:rsid w:val="00710D10"/>
    <w:rsid w:val="00711DA3"/>
    <w:rsid w:val="00711E73"/>
    <w:rsid w:val="007140C8"/>
    <w:rsid w:val="00714D72"/>
    <w:rsid w:val="00717B3C"/>
    <w:rsid w:val="00721A34"/>
    <w:rsid w:val="0072321C"/>
    <w:rsid w:val="00723BF9"/>
    <w:rsid w:val="007252D2"/>
    <w:rsid w:val="007259EF"/>
    <w:rsid w:val="00725FF2"/>
    <w:rsid w:val="00727552"/>
    <w:rsid w:val="0073484E"/>
    <w:rsid w:val="007365E2"/>
    <w:rsid w:val="00740203"/>
    <w:rsid w:val="0074076A"/>
    <w:rsid w:val="00740788"/>
    <w:rsid w:val="00741487"/>
    <w:rsid w:val="00741803"/>
    <w:rsid w:val="00741859"/>
    <w:rsid w:val="007433A2"/>
    <w:rsid w:val="0074500E"/>
    <w:rsid w:val="0074522C"/>
    <w:rsid w:val="00750B5F"/>
    <w:rsid w:val="00750F24"/>
    <w:rsid w:val="0075114F"/>
    <w:rsid w:val="0075137C"/>
    <w:rsid w:val="007533B1"/>
    <w:rsid w:val="007545D6"/>
    <w:rsid w:val="00757852"/>
    <w:rsid w:val="00760734"/>
    <w:rsid w:val="0076119D"/>
    <w:rsid w:val="00761602"/>
    <w:rsid w:val="007619B5"/>
    <w:rsid w:val="00762EC0"/>
    <w:rsid w:val="007633CE"/>
    <w:rsid w:val="00763F4A"/>
    <w:rsid w:val="00765031"/>
    <w:rsid w:val="007663A0"/>
    <w:rsid w:val="007704C0"/>
    <w:rsid w:val="00771917"/>
    <w:rsid w:val="00771AA5"/>
    <w:rsid w:val="00771E81"/>
    <w:rsid w:val="00774291"/>
    <w:rsid w:val="00775552"/>
    <w:rsid w:val="007800A8"/>
    <w:rsid w:val="0078236F"/>
    <w:rsid w:val="00782ACD"/>
    <w:rsid w:val="00782E6A"/>
    <w:rsid w:val="00783800"/>
    <w:rsid w:val="00784003"/>
    <w:rsid w:val="00784FAC"/>
    <w:rsid w:val="007944D3"/>
    <w:rsid w:val="00794A1F"/>
    <w:rsid w:val="00797208"/>
    <w:rsid w:val="0079727E"/>
    <w:rsid w:val="007979E4"/>
    <w:rsid w:val="007A3087"/>
    <w:rsid w:val="007A3F55"/>
    <w:rsid w:val="007A4F6C"/>
    <w:rsid w:val="007A5673"/>
    <w:rsid w:val="007B2546"/>
    <w:rsid w:val="007B3AD1"/>
    <w:rsid w:val="007B3DA7"/>
    <w:rsid w:val="007C1CA9"/>
    <w:rsid w:val="007C25B1"/>
    <w:rsid w:val="007C2721"/>
    <w:rsid w:val="007C2ACD"/>
    <w:rsid w:val="007C2DDA"/>
    <w:rsid w:val="007C34C5"/>
    <w:rsid w:val="007C3902"/>
    <w:rsid w:val="007C3EC4"/>
    <w:rsid w:val="007C6483"/>
    <w:rsid w:val="007D00AF"/>
    <w:rsid w:val="007D06B8"/>
    <w:rsid w:val="007D5666"/>
    <w:rsid w:val="007D5AB9"/>
    <w:rsid w:val="007D618E"/>
    <w:rsid w:val="007D7D50"/>
    <w:rsid w:val="007D7FE1"/>
    <w:rsid w:val="007E0DC9"/>
    <w:rsid w:val="007E25CB"/>
    <w:rsid w:val="007E2732"/>
    <w:rsid w:val="007E69A7"/>
    <w:rsid w:val="007F1B79"/>
    <w:rsid w:val="007F1C73"/>
    <w:rsid w:val="007F26EF"/>
    <w:rsid w:val="007F3081"/>
    <w:rsid w:val="007F3FA5"/>
    <w:rsid w:val="00801451"/>
    <w:rsid w:val="0080270A"/>
    <w:rsid w:val="00802860"/>
    <w:rsid w:val="00803CC3"/>
    <w:rsid w:val="00803DD6"/>
    <w:rsid w:val="008040C4"/>
    <w:rsid w:val="0080597F"/>
    <w:rsid w:val="0081242A"/>
    <w:rsid w:val="00812C69"/>
    <w:rsid w:val="00814716"/>
    <w:rsid w:val="008160CD"/>
    <w:rsid w:val="00816AC7"/>
    <w:rsid w:val="00817189"/>
    <w:rsid w:val="0082083D"/>
    <w:rsid w:val="00821800"/>
    <w:rsid w:val="008219B2"/>
    <w:rsid w:val="0082238D"/>
    <w:rsid w:val="0082490A"/>
    <w:rsid w:val="00826089"/>
    <w:rsid w:val="00827749"/>
    <w:rsid w:val="00830CFA"/>
    <w:rsid w:val="00831408"/>
    <w:rsid w:val="00832274"/>
    <w:rsid w:val="00832E54"/>
    <w:rsid w:val="0083412E"/>
    <w:rsid w:val="00834DCA"/>
    <w:rsid w:val="00835CC5"/>
    <w:rsid w:val="008377E6"/>
    <w:rsid w:val="008406B0"/>
    <w:rsid w:val="00841702"/>
    <w:rsid w:val="00841DDB"/>
    <w:rsid w:val="00842CE5"/>
    <w:rsid w:val="00843FA1"/>
    <w:rsid w:val="00845CF7"/>
    <w:rsid w:val="008465F1"/>
    <w:rsid w:val="00850919"/>
    <w:rsid w:val="00853108"/>
    <w:rsid w:val="00853216"/>
    <w:rsid w:val="00853D2A"/>
    <w:rsid w:val="00854410"/>
    <w:rsid w:val="00854668"/>
    <w:rsid w:val="00854CA4"/>
    <w:rsid w:val="00854DF4"/>
    <w:rsid w:val="00855695"/>
    <w:rsid w:val="008600DE"/>
    <w:rsid w:val="00861081"/>
    <w:rsid w:val="00863691"/>
    <w:rsid w:val="00866287"/>
    <w:rsid w:val="008669AE"/>
    <w:rsid w:val="00866A6E"/>
    <w:rsid w:val="00870769"/>
    <w:rsid w:val="00872C3B"/>
    <w:rsid w:val="00876000"/>
    <w:rsid w:val="0087698E"/>
    <w:rsid w:val="00876E70"/>
    <w:rsid w:val="0088046B"/>
    <w:rsid w:val="00881A7B"/>
    <w:rsid w:val="00882585"/>
    <w:rsid w:val="008844C3"/>
    <w:rsid w:val="008852E0"/>
    <w:rsid w:val="00890C8A"/>
    <w:rsid w:val="00892FC0"/>
    <w:rsid w:val="00893149"/>
    <w:rsid w:val="008A37AE"/>
    <w:rsid w:val="008A3A71"/>
    <w:rsid w:val="008A3CBE"/>
    <w:rsid w:val="008A4507"/>
    <w:rsid w:val="008A4DD4"/>
    <w:rsid w:val="008A5D4E"/>
    <w:rsid w:val="008A5E46"/>
    <w:rsid w:val="008B08AE"/>
    <w:rsid w:val="008B305E"/>
    <w:rsid w:val="008B3331"/>
    <w:rsid w:val="008B38B0"/>
    <w:rsid w:val="008B5EC3"/>
    <w:rsid w:val="008B7E49"/>
    <w:rsid w:val="008C12D2"/>
    <w:rsid w:val="008C38D1"/>
    <w:rsid w:val="008C3D8C"/>
    <w:rsid w:val="008C5CDA"/>
    <w:rsid w:val="008C6C56"/>
    <w:rsid w:val="008C7310"/>
    <w:rsid w:val="008D12D0"/>
    <w:rsid w:val="008D34D9"/>
    <w:rsid w:val="008D4EE9"/>
    <w:rsid w:val="008D6017"/>
    <w:rsid w:val="008D73F6"/>
    <w:rsid w:val="008E00BE"/>
    <w:rsid w:val="008E422A"/>
    <w:rsid w:val="008E60F6"/>
    <w:rsid w:val="008F1D16"/>
    <w:rsid w:val="008F4763"/>
    <w:rsid w:val="008F69FE"/>
    <w:rsid w:val="00903017"/>
    <w:rsid w:val="00903C0E"/>
    <w:rsid w:val="009042D4"/>
    <w:rsid w:val="0090444F"/>
    <w:rsid w:val="00906011"/>
    <w:rsid w:val="00906FB7"/>
    <w:rsid w:val="009077DD"/>
    <w:rsid w:val="00912371"/>
    <w:rsid w:val="00912ED5"/>
    <w:rsid w:val="00913A8B"/>
    <w:rsid w:val="00913EDA"/>
    <w:rsid w:val="009147CD"/>
    <w:rsid w:val="00916C24"/>
    <w:rsid w:val="00920432"/>
    <w:rsid w:val="00922EE5"/>
    <w:rsid w:val="009238D6"/>
    <w:rsid w:val="00924AF9"/>
    <w:rsid w:val="00924DA7"/>
    <w:rsid w:val="00924E8B"/>
    <w:rsid w:val="00926FEA"/>
    <w:rsid w:val="00927179"/>
    <w:rsid w:val="009312A5"/>
    <w:rsid w:val="00933875"/>
    <w:rsid w:val="00936069"/>
    <w:rsid w:val="00936721"/>
    <w:rsid w:val="0093798D"/>
    <w:rsid w:val="009404DA"/>
    <w:rsid w:val="0094111B"/>
    <w:rsid w:val="00943328"/>
    <w:rsid w:val="00945399"/>
    <w:rsid w:val="009464C6"/>
    <w:rsid w:val="009479D2"/>
    <w:rsid w:val="00952013"/>
    <w:rsid w:val="009520F3"/>
    <w:rsid w:val="00953B0F"/>
    <w:rsid w:val="00954167"/>
    <w:rsid w:val="00956892"/>
    <w:rsid w:val="00960818"/>
    <w:rsid w:val="00962524"/>
    <w:rsid w:val="00964409"/>
    <w:rsid w:val="00964B84"/>
    <w:rsid w:val="009656E5"/>
    <w:rsid w:val="00965EA1"/>
    <w:rsid w:val="00972D41"/>
    <w:rsid w:val="00974253"/>
    <w:rsid w:val="009745D0"/>
    <w:rsid w:val="009778B6"/>
    <w:rsid w:val="00981241"/>
    <w:rsid w:val="009823C2"/>
    <w:rsid w:val="00985580"/>
    <w:rsid w:val="009864E8"/>
    <w:rsid w:val="00994CBB"/>
    <w:rsid w:val="00996335"/>
    <w:rsid w:val="009A03F1"/>
    <w:rsid w:val="009A5950"/>
    <w:rsid w:val="009A7532"/>
    <w:rsid w:val="009B1B27"/>
    <w:rsid w:val="009B2EDC"/>
    <w:rsid w:val="009B2FCF"/>
    <w:rsid w:val="009B34D5"/>
    <w:rsid w:val="009B541E"/>
    <w:rsid w:val="009B5CDD"/>
    <w:rsid w:val="009B6A5D"/>
    <w:rsid w:val="009B6BB8"/>
    <w:rsid w:val="009C1283"/>
    <w:rsid w:val="009C304C"/>
    <w:rsid w:val="009C6597"/>
    <w:rsid w:val="009C67E5"/>
    <w:rsid w:val="009C6C12"/>
    <w:rsid w:val="009D0E78"/>
    <w:rsid w:val="009D3CDF"/>
    <w:rsid w:val="009D5777"/>
    <w:rsid w:val="009D6B94"/>
    <w:rsid w:val="009E07A6"/>
    <w:rsid w:val="009E1932"/>
    <w:rsid w:val="009E2194"/>
    <w:rsid w:val="009E3683"/>
    <w:rsid w:val="009E462C"/>
    <w:rsid w:val="009F0B8A"/>
    <w:rsid w:val="009F1935"/>
    <w:rsid w:val="009F1C80"/>
    <w:rsid w:val="009F64C0"/>
    <w:rsid w:val="009F7443"/>
    <w:rsid w:val="009F795F"/>
    <w:rsid w:val="009F797C"/>
    <w:rsid w:val="009F7C8D"/>
    <w:rsid w:val="00A01244"/>
    <w:rsid w:val="00A038FA"/>
    <w:rsid w:val="00A03BF5"/>
    <w:rsid w:val="00A03ED5"/>
    <w:rsid w:val="00A045BD"/>
    <w:rsid w:val="00A04B05"/>
    <w:rsid w:val="00A0767D"/>
    <w:rsid w:val="00A10667"/>
    <w:rsid w:val="00A1294E"/>
    <w:rsid w:val="00A14A31"/>
    <w:rsid w:val="00A15F1D"/>
    <w:rsid w:val="00A17605"/>
    <w:rsid w:val="00A17722"/>
    <w:rsid w:val="00A202AD"/>
    <w:rsid w:val="00A212CF"/>
    <w:rsid w:val="00A21323"/>
    <w:rsid w:val="00A21623"/>
    <w:rsid w:val="00A22757"/>
    <w:rsid w:val="00A23330"/>
    <w:rsid w:val="00A23B91"/>
    <w:rsid w:val="00A260ED"/>
    <w:rsid w:val="00A27464"/>
    <w:rsid w:val="00A3125B"/>
    <w:rsid w:val="00A326D6"/>
    <w:rsid w:val="00A33274"/>
    <w:rsid w:val="00A354B4"/>
    <w:rsid w:val="00A36BF6"/>
    <w:rsid w:val="00A36BFA"/>
    <w:rsid w:val="00A37AE5"/>
    <w:rsid w:val="00A404DF"/>
    <w:rsid w:val="00A409CC"/>
    <w:rsid w:val="00A40A49"/>
    <w:rsid w:val="00A40FB2"/>
    <w:rsid w:val="00A41C51"/>
    <w:rsid w:val="00A435BD"/>
    <w:rsid w:val="00A46E52"/>
    <w:rsid w:val="00A500C6"/>
    <w:rsid w:val="00A50261"/>
    <w:rsid w:val="00A5026F"/>
    <w:rsid w:val="00A50AA2"/>
    <w:rsid w:val="00A511B2"/>
    <w:rsid w:val="00A51251"/>
    <w:rsid w:val="00A519C0"/>
    <w:rsid w:val="00A53503"/>
    <w:rsid w:val="00A5380D"/>
    <w:rsid w:val="00A54C97"/>
    <w:rsid w:val="00A55945"/>
    <w:rsid w:val="00A559B7"/>
    <w:rsid w:val="00A57CF0"/>
    <w:rsid w:val="00A6067E"/>
    <w:rsid w:val="00A62089"/>
    <w:rsid w:val="00A632A6"/>
    <w:rsid w:val="00A6697C"/>
    <w:rsid w:val="00A678FD"/>
    <w:rsid w:val="00A67BD2"/>
    <w:rsid w:val="00A7082F"/>
    <w:rsid w:val="00A71B49"/>
    <w:rsid w:val="00A72CEA"/>
    <w:rsid w:val="00A76268"/>
    <w:rsid w:val="00A76CC9"/>
    <w:rsid w:val="00A80CEC"/>
    <w:rsid w:val="00A81C6E"/>
    <w:rsid w:val="00A81C95"/>
    <w:rsid w:val="00A820B7"/>
    <w:rsid w:val="00A822D5"/>
    <w:rsid w:val="00A834AB"/>
    <w:rsid w:val="00A84659"/>
    <w:rsid w:val="00A8631C"/>
    <w:rsid w:val="00A95F7C"/>
    <w:rsid w:val="00AA00B5"/>
    <w:rsid w:val="00AA1E1A"/>
    <w:rsid w:val="00AA2C4A"/>
    <w:rsid w:val="00AA3CD3"/>
    <w:rsid w:val="00AA4612"/>
    <w:rsid w:val="00AA53E4"/>
    <w:rsid w:val="00AA6849"/>
    <w:rsid w:val="00AA7FC1"/>
    <w:rsid w:val="00AB2645"/>
    <w:rsid w:val="00AB2751"/>
    <w:rsid w:val="00AB2870"/>
    <w:rsid w:val="00AB28EF"/>
    <w:rsid w:val="00AB2A80"/>
    <w:rsid w:val="00AB2DDF"/>
    <w:rsid w:val="00AB413F"/>
    <w:rsid w:val="00AB48BF"/>
    <w:rsid w:val="00AB4B72"/>
    <w:rsid w:val="00AB5531"/>
    <w:rsid w:val="00AB5FE8"/>
    <w:rsid w:val="00AB65ED"/>
    <w:rsid w:val="00AC0D19"/>
    <w:rsid w:val="00AC2533"/>
    <w:rsid w:val="00AC3D5B"/>
    <w:rsid w:val="00AC4090"/>
    <w:rsid w:val="00AC64A8"/>
    <w:rsid w:val="00AD0321"/>
    <w:rsid w:val="00AD2186"/>
    <w:rsid w:val="00AD23DD"/>
    <w:rsid w:val="00AD3358"/>
    <w:rsid w:val="00AD518B"/>
    <w:rsid w:val="00AD57AE"/>
    <w:rsid w:val="00AE098F"/>
    <w:rsid w:val="00AE195A"/>
    <w:rsid w:val="00AE3655"/>
    <w:rsid w:val="00AE37AC"/>
    <w:rsid w:val="00AE4585"/>
    <w:rsid w:val="00AE7842"/>
    <w:rsid w:val="00AF0878"/>
    <w:rsid w:val="00AF0D7E"/>
    <w:rsid w:val="00AF1EF9"/>
    <w:rsid w:val="00AF53C3"/>
    <w:rsid w:val="00AF74D8"/>
    <w:rsid w:val="00B02809"/>
    <w:rsid w:val="00B02918"/>
    <w:rsid w:val="00B02D5E"/>
    <w:rsid w:val="00B0636B"/>
    <w:rsid w:val="00B10655"/>
    <w:rsid w:val="00B11F56"/>
    <w:rsid w:val="00B12F16"/>
    <w:rsid w:val="00B14278"/>
    <w:rsid w:val="00B15724"/>
    <w:rsid w:val="00B17A23"/>
    <w:rsid w:val="00B2010D"/>
    <w:rsid w:val="00B22E2F"/>
    <w:rsid w:val="00B2313A"/>
    <w:rsid w:val="00B25433"/>
    <w:rsid w:val="00B2625E"/>
    <w:rsid w:val="00B276ED"/>
    <w:rsid w:val="00B32B69"/>
    <w:rsid w:val="00B33B51"/>
    <w:rsid w:val="00B33FEA"/>
    <w:rsid w:val="00B3401A"/>
    <w:rsid w:val="00B37419"/>
    <w:rsid w:val="00B40B93"/>
    <w:rsid w:val="00B4579A"/>
    <w:rsid w:val="00B461F0"/>
    <w:rsid w:val="00B468C4"/>
    <w:rsid w:val="00B46E4B"/>
    <w:rsid w:val="00B46FB5"/>
    <w:rsid w:val="00B50BC8"/>
    <w:rsid w:val="00B52D64"/>
    <w:rsid w:val="00B5378F"/>
    <w:rsid w:val="00B54BC1"/>
    <w:rsid w:val="00B54F34"/>
    <w:rsid w:val="00B561CD"/>
    <w:rsid w:val="00B577E5"/>
    <w:rsid w:val="00B60725"/>
    <w:rsid w:val="00B6097A"/>
    <w:rsid w:val="00B619EF"/>
    <w:rsid w:val="00B62BCD"/>
    <w:rsid w:val="00B63F72"/>
    <w:rsid w:val="00B65F3D"/>
    <w:rsid w:val="00B73457"/>
    <w:rsid w:val="00B74698"/>
    <w:rsid w:val="00B749E1"/>
    <w:rsid w:val="00B753EB"/>
    <w:rsid w:val="00B76759"/>
    <w:rsid w:val="00B76A79"/>
    <w:rsid w:val="00B7700F"/>
    <w:rsid w:val="00B77A5F"/>
    <w:rsid w:val="00B82284"/>
    <w:rsid w:val="00B8263E"/>
    <w:rsid w:val="00B829AB"/>
    <w:rsid w:val="00B82E14"/>
    <w:rsid w:val="00B84706"/>
    <w:rsid w:val="00B877F4"/>
    <w:rsid w:val="00B90E38"/>
    <w:rsid w:val="00B92995"/>
    <w:rsid w:val="00B92A24"/>
    <w:rsid w:val="00B94714"/>
    <w:rsid w:val="00B96087"/>
    <w:rsid w:val="00B967C6"/>
    <w:rsid w:val="00B97BB8"/>
    <w:rsid w:val="00B97D74"/>
    <w:rsid w:val="00BA05E4"/>
    <w:rsid w:val="00BA1EE4"/>
    <w:rsid w:val="00BA2180"/>
    <w:rsid w:val="00BA3D9F"/>
    <w:rsid w:val="00BA6463"/>
    <w:rsid w:val="00BA6E15"/>
    <w:rsid w:val="00BB1B05"/>
    <w:rsid w:val="00BB24EE"/>
    <w:rsid w:val="00BB3171"/>
    <w:rsid w:val="00BB4F2A"/>
    <w:rsid w:val="00BB5D55"/>
    <w:rsid w:val="00BB6252"/>
    <w:rsid w:val="00BB6372"/>
    <w:rsid w:val="00BB637B"/>
    <w:rsid w:val="00BB71E2"/>
    <w:rsid w:val="00BC0EA0"/>
    <w:rsid w:val="00BC0F27"/>
    <w:rsid w:val="00BC1A13"/>
    <w:rsid w:val="00BC1E31"/>
    <w:rsid w:val="00BC2196"/>
    <w:rsid w:val="00BC39D6"/>
    <w:rsid w:val="00BC4B04"/>
    <w:rsid w:val="00BC778F"/>
    <w:rsid w:val="00BD38A2"/>
    <w:rsid w:val="00BD4B39"/>
    <w:rsid w:val="00BD67AF"/>
    <w:rsid w:val="00BD7F3E"/>
    <w:rsid w:val="00BE18D1"/>
    <w:rsid w:val="00BE1A99"/>
    <w:rsid w:val="00BE3746"/>
    <w:rsid w:val="00BE5BD3"/>
    <w:rsid w:val="00BE67E5"/>
    <w:rsid w:val="00BE6ABD"/>
    <w:rsid w:val="00BE70CA"/>
    <w:rsid w:val="00BE7409"/>
    <w:rsid w:val="00BE79F8"/>
    <w:rsid w:val="00BF020B"/>
    <w:rsid w:val="00BF0561"/>
    <w:rsid w:val="00BF0FB2"/>
    <w:rsid w:val="00BF1C18"/>
    <w:rsid w:val="00BF2B20"/>
    <w:rsid w:val="00BF36FE"/>
    <w:rsid w:val="00BF67BD"/>
    <w:rsid w:val="00BF6C3F"/>
    <w:rsid w:val="00C02D31"/>
    <w:rsid w:val="00C032CF"/>
    <w:rsid w:val="00C03A5F"/>
    <w:rsid w:val="00C043B2"/>
    <w:rsid w:val="00C06B39"/>
    <w:rsid w:val="00C10331"/>
    <w:rsid w:val="00C1061F"/>
    <w:rsid w:val="00C17E53"/>
    <w:rsid w:val="00C21331"/>
    <w:rsid w:val="00C21C63"/>
    <w:rsid w:val="00C232C7"/>
    <w:rsid w:val="00C2542E"/>
    <w:rsid w:val="00C2618A"/>
    <w:rsid w:val="00C262EF"/>
    <w:rsid w:val="00C26DF9"/>
    <w:rsid w:val="00C3083B"/>
    <w:rsid w:val="00C317CA"/>
    <w:rsid w:val="00C32736"/>
    <w:rsid w:val="00C335EF"/>
    <w:rsid w:val="00C34F32"/>
    <w:rsid w:val="00C35B49"/>
    <w:rsid w:val="00C35D42"/>
    <w:rsid w:val="00C43841"/>
    <w:rsid w:val="00C4419A"/>
    <w:rsid w:val="00C44B40"/>
    <w:rsid w:val="00C458F5"/>
    <w:rsid w:val="00C45F84"/>
    <w:rsid w:val="00C463D3"/>
    <w:rsid w:val="00C476C9"/>
    <w:rsid w:val="00C519E6"/>
    <w:rsid w:val="00C52128"/>
    <w:rsid w:val="00C543A0"/>
    <w:rsid w:val="00C565B8"/>
    <w:rsid w:val="00C56ABC"/>
    <w:rsid w:val="00C57CD8"/>
    <w:rsid w:val="00C60E61"/>
    <w:rsid w:val="00C625D0"/>
    <w:rsid w:val="00C627F3"/>
    <w:rsid w:val="00C63B64"/>
    <w:rsid w:val="00C64613"/>
    <w:rsid w:val="00C64F8D"/>
    <w:rsid w:val="00C66A99"/>
    <w:rsid w:val="00C707CF"/>
    <w:rsid w:val="00C71CB5"/>
    <w:rsid w:val="00C71E81"/>
    <w:rsid w:val="00C725C3"/>
    <w:rsid w:val="00C731EA"/>
    <w:rsid w:val="00C735AB"/>
    <w:rsid w:val="00C739A5"/>
    <w:rsid w:val="00C74DC2"/>
    <w:rsid w:val="00C76E50"/>
    <w:rsid w:val="00C818FB"/>
    <w:rsid w:val="00C830D8"/>
    <w:rsid w:val="00C83297"/>
    <w:rsid w:val="00C83C9D"/>
    <w:rsid w:val="00C90480"/>
    <w:rsid w:val="00C9106C"/>
    <w:rsid w:val="00C915AD"/>
    <w:rsid w:val="00C918CB"/>
    <w:rsid w:val="00C930E3"/>
    <w:rsid w:val="00C93509"/>
    <w:rsid w:val="00C94330"/>
    <w:rsid w:val="00C943BA"/>
    <w:rsid w:val="00C94446"/>
    <w:rsid w:val="00C95DD0"/>
    <w:rsid w:val="00CA2781"/>
    <w:rsid w:val="00CA4D23"/>
    <w:rsid w:val="00CA5D38"/>
    <w:rsid w:val="00CA6907"/>
    <w:rsid w:val="00CB21BB"/>
    <w:rsid w:val="00CB2761"/>
    <w:rsid w:val="00CC135B"/>
    <w:rsid w:val="00CC1807"/>
    <w:rsid w:val="00CC6951"/>
    <w:rsid w:val="00CD12C5"/>
    <w:rsid w:val="00CD33BC"/>
    <w:rsid w:val="00CD3A80"/>
    <w:rsid w:val="00CD407E"/>
    <w:rsid w:val="00CD43F3"/>
    <w:rsid w:val="00CD47DF"/>
    <w:rsid w:val="00CD55D8"/>
    <w:rsid w:val="00CD6EF0"/>
    <w:rsid w:val="00CD78AD"/>
    <w:rsid w:val="00CE14F8"/>
    <w:rsid w:val="00CE18E4"/>
    <w:rsid w:val="00CE4661"/>
    <w:rsid w:val="00CE70E1"/>
    <w:rsid w:val="00CF2586"/>
    <w:rsid w:val="00CF25AF"/>
    <w:rsid w:val="00CF26C1"/>
    <w:rsid w:val="00CF2EF2"/>
    <w:rsid w:val="00CF35D4"/>
    <w:rsid w:val="00CF516C"/>
    <w:rsid w:val="00D007C5"/>
    <w:rsid w:val="00D00F00"/>
    <w:rsid w:val="00D01F14"/>
    <w:rsid w:val="00D02393"/>
    <w:rsid w:val="00D02B2F"/>
    <w:rsid w:val="00D03187"/>
    <w:rsid w:val="00D06D0C"/>
    <w:rsid w:val="00D11407"/>
    <w:rsid w:val="00D12495"/>
    <w:rsid w:val="00D1410D"/>
    <w:rsid w:val="00D1474E"/>
    <w:rsid w:val="00D14B7F"/>
    <w:rsid w:val="00D21D73"/>
    <w:rsid w:val="00D23E9C"/>
    <w:rsid w:val="00D2486D"/>
    <w:rsid w:val="00D25DE6"/>
    <w:rsid w:val="00D26497"/>
    <w:rsid w:val="00D27B37"/>
    <w:rsid w:val="00D31849"/>
    <w:rsid w:val="00D3186F"/>
    <w:rsid w:val="00D324A0"/>
    <w:rsid w:val="00D32901"/>
    <w:rsid w:val="00D32A14"/>
    <w:rsid w:val="00D33503"/>
    <w:rsid w:val="00D35E07"/>
    <w:rsid w:val="00D37D49"/>
    <w:rsid w:val="00D37DCB"/>
    <w:rsid w:val="00D40661"/>
    <w:rsid w:val="00D411E3"/>
    <w:rsid w:val="00D41590"/>
    <w:rsid w:val="00D42B8C"/>
    <w:rsid w:val="00D459C2"/>
    <w:rsid w:val="00D461EA"/>
    <w:rsid w:val="00D50B85"/>
    <w:rsid w:val="00D55CE2"/>
    <w:rsid w:val="00D56531"/>
    <w:rsid w:val="00D56FEF"/>
    <w:rsid w:val="00D57A18"/>
    <w:rsid w:val="00D602EF"/>
    <w:rsid w:val="00D63711"/>
    <w:rsid w:val="00D63E13"/>
    <w:rsid w:val="00D64736"/>
    <w:rsid w:val="00D6634A"/>
    <w:rsid w:val="00D665D0"/>
    <w:rsid w:val="00D66B21"/>
    <w:rsid w:val="00D672D0"/>
    <w:rsid w:val="00D67D19"/>
    <w:rsid w:val="00D707D9"/>
    <w:rsid w:val="00D7226A"/>
    <w:rsid w:val="00D76EAE"/>
    <w:rsid w:val="00D8306E"/>
    <w:rsid w:val="00D83B03"/>
    <w:rsid w:val="00D845FC"/>
    <w:rsid w:val="00D847C2"/>
    <w:rsid w:val="00D84FF9"/>
    <w:rsid w:val="00D85E03"/>
    <w:rsid w:val="00D8634E"/>
    <w:rsid w:val="00D86731"/>
    <w:rsid w:val="00D86A73"/>
    <w:rsid w:val="00D93588"/>
    <w:rsid w:val="00D94880"/>
    <w:rsid w:val="00D962D3"/>
    <w:rsid w:val="00D96D03"/>
    <w:rsid w:val="00D96E98"/>
    <w:rsid w:val="00D9715B"/>
    <w:rsid w:val="00D974A2"/>
    <w:rsid w:val="00D97ED6"/>
    <w:rsid w:val="00DA036A"/>
    <w:rsid w:val="00DA0616"/>
    <w:rsid w:val="00DA3FE5"/>
    <w:rsid w:val="00DA4CE3"/>
    <w:rsid w:val="00DA5108"/>
    <w:rsid w:val="00DA5B5A"/>
    <w:rsid w:val="00DA5E1C"/>
    <w:rsid w:val="00DB1521"/>
    <w:rsid w:val="00DB302A"/>
    <w:rsid w:val="00DB47C4"/>
    <w:rsid w:val="00DB48E6"/>
    <w:rsid w:val="00DB5652"/>
    <w:rsid w:val="00DB6317"/>
    <w:rsid w:val="00DC0DEE"/>
    <w:rsid w:val="00DC2322"/>
    <w:rsid w:val="00DC290F"/>
    <w:rsid w:val="00DC316D"/>
    <w:rsid w:val="00DC3CEE"/>
    <w:rsid w:val="00DC683E"/>
    <w:rsid w:val="00DD20D1"/>
    <w:rsid w:val="00DD2698"/>
    <w:rsid w:val="00DD2A2C"/>
    <w:rsid w:val="00DD5C3E"/>
    <w:rsid w:val="00DD5E4E"/>
    <w:rsid w:val="00DD6730"/>
    <w:rsid w:val="00DD6DE3"/>
    <w:rsid w:val="00DD6ECF"/>
    <w:rsid w:val="00DD7130"/>
    <w:rsid w:val="00DD7EFA"/>
    <w:rsid w:val="00DE228A"/>
    <w:rsid w:val="00DE506D"/>
    <w:rsid w:val="00DE7386"/>
    <w:rsid w:val="00DE7F0C"/>
    <w:rsid w:val="00DF23A9"/>
    <w:rsid w:val="00DF2BCD"/>
    <w:rsid w:val="00DF518D"/>
    <w:rsid w:val="00DF576F"/>
    <w:rsid w:val="00E00345"/>
    <w:rsid w:val="00E008CF"/>
    <w:rsid w:val="00E02699"/>
    <w:rsid w:val="00E10798"/>
    <w:rsid w:val="00E10F1D"/>
    <w:rsid w:val="00E10F49"/>
    <w:rsid w:val="00E11B7E"/>
    <w:rsid w:val="00E11E35"/>
    <w:rsid w:val="00E12062"/>
    <w:rsid w:val="00E12098"/>
    <w:rsid w:val="00E14481"/>
    <w:rsid w:val="00E161A6"/>
    <w:rsid w:val="00E20B65"/>
    <w:rsid w:val="00E22C67"/>
    <w:rsid w:val="00E23778"/>
    <w:rsid w:val="00E254C0"/>
    <w:rsid w:val="00E2551D"/>
    <w:rsid w:val="00E27177"/>
    <w:rsid w:val="00E3041A"/>
    <w:rsid w:val="00E33921"/>
    <w:rsid w:val="00E3548C"/>
    <w:rsid w:val="00E35669"/>
    <w:rsid w:val="00E35FCD"/>
    <w:rsid w:val="00E36E17"/>
    <w:rsid w:val="00E36E61"/>
    <w:rsid w:val="00E41FEC"/>
    <w:rsid w:val="00E44F3D"/>
    <w:rsid w:val="00E45F2C"/>
    <w:rsid w:val="00E46313"/>
    <w:rsid w:val="00E46629"/>
    <w:rsid w:val="00E4684E"/>
    <w:rsid w:val="00E51834"/>
    <w:rsid w:val="00E5214C"/>
    <w:rsid w:val="00E5425C"/>
    <w:rsid w:val="00E54705"/>
    <w:rsid w:val="00E55632"/>
    <w:rsid w:val="00E578E8"/>
    <w:rsid w:val="00E60E26"/>
    <w:rsid w:val="00E62173"/>
    <w:rsid w:val="00E635F2"/>
    <w:rsid w:val="00E63645"/>
    <w:rsid w:val="00E6373E"/>
    <w:rsid w:val="00E63A28"/>
    <w:rsid w:val="00E6429F"/>
    <w:rsid w:val="00E642B4"/>
    <w:rsid w:val="00E64571"/>
    <w:rsid w:val="00E6505B"/>
    <w:rsid w:val="00E70B12"/>
    <w:rsid w:val="00E72831"/>
    <w:rsid w:val="00E739E9"/>
    <w:rsid w:val="00E75D02"/>
    <w:rsid w:val="00E76A96"/>
    <w:rsid w:val="00E80387"/>
    <w:rsid w:val="00E815BA"/>
    <w:rsid w:val="00E8240E"/>
    <w:rsid w:val="00E83A5B"/>
    <w:rsid w:val="00E8508A"/>
    <w:rsid w:val="00E85A6D"/>
    <w:rsid w:val="00E90998"/>
    <w:rsid w:val="00E93E45"/>
    <w:rsid w:val="00E97375"/>
    <w:rsid w:val="00E97AC0"/>
    <w:rsid w:val="00EA0030"/>
    <w:rsid w:val="00EA0A3E"/>
    <w:rsid w:val="00EA112B"/>
    <w:rsid w:val="00EA2C90"/>
    <w:rsid w:val="00EA33CC"/>
    <w:rsid w:val="00EA4697"/>
    <w:rsid w:val="00EA6C9D"/>
    <w:rsid w:val="00EB1C12"/>
    <w:rsid w:val="00EB1D66"/>
    <w:rsid w:val="00EB2B57"/>
    <w:rsid w:val="00EB535E"/>
    <w:rsid w:val="00EB590F"/>
    <w:rsid w:val="00EB59BA"/>
    <w:rsid w:val="00EB6DC8"/>
    <w:rsid w:val="00EC3FBB"/>
    <w:rsid w:val="00EC5E92"/>
    <w:rsid w:val="00EC7FAF"/>
    <w:rsid w:val="00ED66C6"/>
    <w:rsid w:val="00ED6CFC"/>
    <w:rsid w:val="00ED71E1"/>
    <w:rsid w:val="00ED7504"/>
    <w:rsid w:val="00EE2B2E"/>
    <w:rsid w:val="00EE44A7"/>
    <w:rsid w:val="00EE5D8B"/>
    <w:rsid w:val="00EE784D"/>
    <w:rsid w:val="00EE7F81"/>
    <w:rsid w:val="00EF045C"/>
    <w:rsid w:val="00EF102D"/>
    <w:rsid w:val="00EF4358"/>
    <w:rsid w:val="00EF461F"/>
    <w:rsid w:val="00EF4AD6"/>
    <w:rsid w:val="00EF4C2B"/>
    <w:rsid w:val="00EF6054"/>
    <w:rsid w:val="00EF7A18"/>
    <w:rsid w:val="00F00F14"/>
    <w:rsid w:val="00F01D97"/>
    <w:rsid w:val="00F025C1"/>
    <w:rsid w:val="00F029A5"/>
    <w:rsid w:val="00F03466"/>
    <w:rsid w:val="00F0527B"/>
    <w:rsid w:val="00F05DEB"/>
    <w:rsid w:val="00F05E03"/>
    <w:rsid w:val="00F10439"/>
    <w:rsid w:val="00F12570"/>
    <w:rsid w:val="00F128DE"/>
    <w:rsid w:val="00F12F0C"/>
    <w:rsid w:val="00F1300F"/>
    <w:rsid w:val="00F13369"/>
    <w:rsid w:val="00F1764A"/>
    <w:rsid w:val="00F22715"/>
    <w:rsid w:val="00F2303D"/>
    <w:rsid w:val="00F23ED8"/>
    <w:rsid w:val="00F2570D"/>
    <w:rsid w:val="00F26902"/>
    <w:rsid w:val="00F30018"/>
    <w:rsid w:val="00F30977"/>
    <w:rsid w:val="00F309C6"/>
    <w:rsid w:val="00F32234"/>
    <w:rsid w:val="00F34FB5"/>
    <w:rsid w:val="00F3502A"/>
    <w:rsid w:val="00F36196"/>
    <w:rsid w:val="00F36C55"/>
    <w:rsid w:val="00F37676"/>
    <w:rsid w:val="00F41516"/>
    <w:rsid w:val="00F41F12"/>
    <w:rsid w:val="00F45B82"/>
    <w:rsid w:val="00F460D0"/>
    <w:rsid w:val="00F46DAA"/>
    <w:rsid w:val="00F47E7D"/>
    <w:rsid w:val="00F47F79"/>
    <w:rsid w:val="00F50706"/>
    <w:rsid w:val="00F51502"/>
    <w:rsid w:val="00F52864"/>
    <w:rsid w:val="00F56F37"/>
    <w:rsid w:val="00F57144"/>
    <w:rsid w:val="00F57353"/>
    <w:rsid w:val="00F603A4"/>
    <w:rsid w:val="00F6168D"/>
    <w:rsid w:val="00F61714"/>
    <w:rsid w:val="00F62D77"/>
    <w:rsid w:val="00F632B8"/>
    <w:rsid w:val="00F65FAA"/>
    <w:rsid w:val="00F668F2"/>
    <w:rsid w:val="00F705AC"/>
    <w:rsid w:val="00F71629"/>
    <w:rsid w:val="00F725A1"/>
    <w:rsid w:val="00F7305E"/>
    <w:rsid w:val="00F76567"/>
    <w:rsid w:val="00F8218C"/>
    <w:rsid w:val="00F825DD"/>
    <w:rsid w:val="00F830A5"/>
    <w:rsid w:val="00F8399D"/>
    <w:rsid w:val="00F846B9"/>
    <w:rsid w:val="00F853D4"/>
    <w:rsid w:val="00F86E11"/>
    <w:rsid w:val="00F90748"/>
    <w:rsid w:val="00F91DAF"/>
    <w:rsid w:val="00F931B0"/>
    <w:rsid w:val="00F948F8"/>
    <w:rsid w:val="00F9559E"/>
    <w:rsid w:val="00F957D3"/>
    <w:rsid w:val="00FA0833"/>
    <w:rsid w:val="00FA1666"/>
    <w:rsid w:val="00FA2257"/>
    <w:rsid w:val="00FA31F6"/>
    <w:rsid w:val="00FA3F8D"/>
    <w:rsid w:val="00FA522D"/>
    <w:rsid w:val="00FA7038"/>
    <w:rsid w:val="00FB11D8"/>
    <w:rsid w:val="00FB258F"/>
    <w:rsid w:val="00FB28E7"/>
    <w:rsid w:val="00FB419F"/>
    <w:rsid w:val="00FB4626"/>
    <w:rsid w:val="00FB6089"/>
    <w:rsid w:val="00FC0994"/>
    <w:rsid w:val="00FC198B"/>
    <w:rsid w:val="00FC1CA1"/>
    <w:rsid w:val="00FC231A"/>
    <w:rsid w:val="00FC2451"/>
    <w:rsid w:val="00FC24B4"/>
    <w:rsid w:val="00FC459B"/>
    <w:rsid w:val="00FC4630"/>
    <w:rsid w:val="00FC550E"/>
    <w:rsid w:val="00FC64A9"/>
    <w:rsid w:val="00FC774A"/>
    <w:rsid w:val="00FD11C5"/>
    <w:rsid w:val="00FD2DA4"/>
    <w:rsid w:val="00FD2FAE"/>
    <w:rsid w:val="00FD3A63"/>
    <w:rsid w:val="00FD3F9F"/>
    <w:rsid w:val="00FD4AE1"/>
    <w:rsid w:val="00FD506C"/>
    <w:rsid w:val="00FD7C37"/>
    <w:rsid w:val="00FE0482"/>
    <w:rsid w:val="00FE0A43"/>
    <w:rsid w:val="00FE1C56"/>
    <w:rsid w:val="00FE2924"/>
    <w:rsid w:val="00FE6481"/>
    <w:rsid w:val="00FE72A2"/>
    <w:rsid w:val="00FE7E73"/>
    <w:rsid w:val="00FF0416"/>
    <w:rsid w:val="00FF0F5D"/>
    <w:rsid w:val="00FF5C86"/>
    <w:rsid w:val="00FF75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18401A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5E0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35E0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76E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35E0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35E0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35E07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35E07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35E07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35E07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27BCD"/>
    <w:pPr>
      <w:ind w:left="720"/>
      <w:contextualSpacing/>
    </w:pPr>
  </w:style>
  <w:style w:type="paragraph" w:customStyle="1" w:styleId="Default">
    <w:name w:val="Default"/>
    <w:rsid w:val="00A14A3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table" w:customStyle="1" w:styleId="GridTable1Light">
    <w:name w:val="Grid Table 1 Light"/>
    <w:basedOn w:val="TableNormal"/>
    <w:uiPriority w:val="46"/>
    <w:rsid w:val="00D94880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uiPriority w:val="35"/>
    <w:unhideWhenUsed/>
    <w:qFormat/>
    <w:rsid w:val="0080270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D38A2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3F4D1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de-DE" w:eastAsia="de-D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76E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5E47B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47B4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5E47B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47B4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C3083B"/>
  </w:style>
  <w:style w:type="table" w:customStyle="1" w:styleId="PlainTable2">
    <w:name w:val="Plain Table 2"/>
    <w:basedOn w:val="TableNormal"/>
    <w:uiPriority w:val="42"/>
    <w:rsid w:val="00C3083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Spacing">
    <w:name w:val="No Spacing"/>
    <w:link w:val="NoSpacingChar"/>
    <w:uiPriority w:val="1"/>
    <w:qFormat/>
    <w:rsid w:val="00C3083B"/>
    <w:pPr>
      <w:spacing w:after="0" w:line="240" w:lineRule="auto"/>
    </w:pPr>
    <w:rPr>
      <w:rFonts w:eastAsiaTheme="minorEastAsia"/>
      <w:lang w:eastAsia="de-DE"/>
    </w:rPr>
  </w:style>
  <w:style w:type="character" w:customStyle="1" w:styleId="NoSpacingChar">
    <w:name w:val="No Spacing Char"/>
    <w:basedOn w:val="DefaultParagraphFont"/>
    <w:link w:val="NoSpacing"/>
    <w:uiPriority w:val="1"/>
    <w:rsid w:val="00C3083B"/>
    <w:rPr>
      <w:rFonts w:eastAsiaTheme="minorEastAsia"/>
      <w:lang w:eastAsia="de-DE"/>
    </w:rPr>
  </w:style>
  <w:style w:type="table" w:customStyle="1" w:styleId="GridTable1LightAccent6">
    <w:name w:val="Grid Table 1 Light Accent 6"/>
    <w:basedOn w:val="TableNormal"/>
    <w:uiPriority w:val="46"/>
    <w:rsid w:val="00C3083B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st">
    <w:name w:val="st"/>
    <w:basedOn w:val="DefaultParagraphFont"/>
    <w:rsid w:val="00D461EA"/>
  </w:style>
  <w:style w:type="paragraph" w:styleId="BalloonText">
    <w:name w:val="Balloon Text"/>
    <w:basedOn w:val="Normal"/>
    <w:link w:val="BalloonTextChar"/>
    <w:uiPriority w:val="99"/>
    <w:semiHidden/>
    <w:unhideWhenUsed/>
    <w:rsid w:val="002646E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46EB"/>
    <w:rPr>
      <w:rFonts w:ascii="Segoe UI" w:hAnsi="Segoe UI" w:cs="Segoe UI"/>
      <w:sz w:val="18"/>
      <w:szCs w:val="18"/>
      <w:lang w:val="en-GB"/>
    </w:rPr>
  </w:style>
  <w:style w:type="table" w:customStyle="1" w:styleId="TableNormal0">
    <w:name w:val="Table Normal_0"/>
    <w:rsid w:val="005A6AD3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val="en-GB" w:eastAsia="en-GB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styleId="TableGrid">
    <w:name w:val="Table Grid"/>
    <w:basedOn w:val="TableNormal"/>
    <w:uiPriority w:val="39"/>
    <w:rsid w:val="00F830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D35E0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35E07"/>
    <w:rPr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D35E07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D35E07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Zchn"/>
    <w:rsid w:val="00D35E07"/>
    <w:pPr>
      <w:tabs>
        <w:tab w:val="left" w:pos="340"/>
      </w:tabs>
      <w:ind w:left="340" w:hanging="340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D35E07"/>
    <w:rPr>
      <w:lang w:val="en-GB"/>
    </w:rPr>
  </w:style>
  <w:style w:type="paragraph" w:customStyle="1" w:styleId="CitaviBibliographyHeading">
    <w:name w:val="Citavi Bibliography Heading"/>
    <w:basedOn w:val="Heading1"/>
    <w:link w:val="CitaviBibliographyHeadingZchn"/>
    <w:rsid w:val="00D35E07"/>
  </w:style>
  <w:style w:type="character" w:customStyle="1" w:styleId="CitaviBibliographyHeadingZchn">
    <w:name w:val="Citavi Bibliography Heading Zchn"/>
    <w:basedOn w:val="DefaultParagraphFont"/>
    <w:link w:val="CitaviBibliographyHeading"/>
    <w:rsid w:val="00D35E0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D35E0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D35E07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35E07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D35E07"/>
    <w:pPr>
      <w:spacing w:line="480" w:lineRule="auto"/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D35E0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D35E07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35E07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D35E07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35E07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D35E0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35E07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D35E07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35E07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D35E07"/>
    <w:rPr>
      <w:rFonts w:asciiTheme="majorHAnsi" w:eastAsiaTheme="majorEastAsia" w:hAnsiTheme="majorHAnsi" w:cstheme="majorBidi"/>
      <w:color w:val="272727" w:themeColor="text1" w:themeTint="D8"/>
      <w:sz w:val="24"/>
      <w:szCs w:val="24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35E07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D35E07"/>
    <w:rPr>
      <w:rFonts w:asciiTheme="majorHAnsi" w:eastAsiaTheme="majorEastAsia" w:hAnsiTheme="majorHAnsi" w:cstheme="majorBidi"/>
      <w:i/>
      <w:iCs/>
      <w:color w:val="272727" w:themeColor="text1" w:themeTint="D8"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35E0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F051B"/>
    <w:pPr>
      <w:spacing w:after="0" w:line="240" w:lineRule="auto"/>
    </w:pPr>
    <w:rPr>
      <w:rFonts w:ascii="Consolas" w:hAnsi="Consolas"/>
      <w:sz w:val="20"/>
      <w:szCs w:val="20"/>
      <w:lang w:val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F051B"/>
    <w:rPr>
      <w:rFonts w:ascii="Consolas" w:hAnsi="Consolas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170C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0C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0CF8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0C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0CF8"/>
    <w:rPr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7C2721"/>
    <w:pPr>
      <w:spacing w:after="0" w:line="240" w:lineRule="auto"/>
    </w:pPr>
    <w:rPr>
      <w:lang w:val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C4419A"/>
    <w:rPr>
      <w:color w:val="954F72" w:themeColor="followedHyperlink"/>
      <w:u w:val="single"/>
    </w:rPr>
  </w:style>
  <w:style w:type="table" w:customStyle="1" w:styleId="TableNormal01">
    <w:name w:val="Table Normal_01"/>
    <w:rsid w:val="004D07D1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val="en-GB" w:eastAsia="en-GB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71E81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C71E81"/>
  </w:style>
  <w:style w:type="character" w:styleId="BookTitle">
    <w:name w:val="Book Title"/>
    <w:basedOn w:val="DefaultParagraphFont"/>
    <w:uiPriority w:val="33"/>
    <w:qFormat/>
    <w:rsid w:val="00C71E8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C71E81"/>
    <w:rPr>
      <w:b/>
      <w:bCs/>
      <w:smallCaps/>
      <w:color w:val="5B9BD5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C71E8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C71E81"/>
    <w:rPr>
      <w:i/>
      <w:iCs/>
      <w:color w:val="5B9BD5" w:themeColor="accent1"/>
    </w:rPr>
  </w:style>
  <w:style w:type="character" w:styleId="SubtleEmphasis">
    <w:name w:val="Subtle Emphasis"/>
    <w:basedOn w:val="DefaultParagraphFont"/>
    <w:uiPriority w:val="19"/>
    <w:qFormat/>
    <w:rsid w:val="00C71E8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71E81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71E81"/>
    <w:rPr>
      <w:i/>
      <w:iCs/>
      <w:color w:val="5B9BD5" w:themeColor="accent1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C71E8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1E81"/>
    <w:rPr>
      <w:i/>
      <w:iCs/>
      <w:color w:val="404040" w:themeColor="text1" w:themeTint="BF"/>
      <w:lang w:val="en-GB"/>
    </w:rPr>
  </w:style>
  <w:style w:type="table" w:styleId="MediumList1-Accent1">
    <w:name w:val="Medium List 1 Accent 1"/>
    <w:basedOn w:val="TableNormal"/>
    <w:uiPriority w:val="65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C71E81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C71E8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C71E8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C71E8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C71E8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DefaultParagraphFont"/>
    <w:uiPriority w:val="99"/>
    <w:semiHidden/>
    <w:unhideWhenUsed/>
    <w:rsid w:val="00C71E8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C71E8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C71E81"/>
    <w:rPr>
      <w:rFonts w:ascii="Consolas" w:hAnsi="Consolas"/>
      <w:sz w:val="24"/>
      <w:szCs w:val="24"/>
    </w:rPr>
  </w:style>
  <w:style w:type="character" w:styleId="HTMLKeyboard">
    <w:name w:val="HTML Keyboard"/>
    <w:basedOn w:val="DefaultParagraphFont"/>
    <w:uiPriority w:val="99"/>
    <w:semiHidden/>
    <w:unhideWhenUsed/>
    <w:rsid w:val="00C71E8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C71E8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C71E8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C71E8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C71E8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C71E81"/>
    <w:rPr>
      <w:i/>
      <w:iCs/>
      <w:lang w:val="en-GB"/>
    </w:rPr>
  </w:style>
  <w:style w:type="character" w:styleId="HTMLAcronym">
    <w:name w:val="HTML Acronym"/>
    <w:basedOn w:val="DefaultParagraphFont"/>
    <w:uiPriority w:val="99"/>
    <w:semiHidden/>
    <w:unhideWhenUsed/>
    <w:rsid w:val="00C71E81"/>
  </w:style>
  <w:style w:type="paragraph" w:styleId="PlainText">
    <w:name w:val="Plain Text"/>
    <w:basedOn w:val="Normal"/>
    <w:link w:val="PlainTextChar"/>
    <w:uiPriority w:val="99"/>
    <w:semiHidden/>
    <w:unhideWhenUsed/>
    <w:rsid w:val="00C71E8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71E81"/>
    <w:rPr>
      <w:rFonts w:ascii="Consolas" w:hAnsi="Consolas"/>
      <w:sz w:val="21"/>
      <w:szCs w:val="21"/>
      <w:lang w:val="en-GB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71E8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71E81"/>
    <w:rPr>
      <w:rFonts w:ascii="Segoe UI" w:hAnsi="Segoe UI" w:cs="Segoe UI"/>
      <w:sz w:val="16"/>
      <w:szCs w:val="16"/>
      <w:lang w:val="en-GB"/>
    </w:rPr>
  </w:style>
  <w:style w:type="character" w:styleId="Emphasis">
    <w:name w:val="Emphasis"/>
    <w:basedOn w:val="DefaultParagraphFont"/>
    <w:uiPriority w:val="20"/>
    <w:qFormat/>
    <w:rsid w:val="00C71E81"/>
    <w:rPr>
      <w:i/>
      <w:iCs/>
    </w:rPr>
  </w:style>
  <w:style w:type="character" w:styleId="Strong">
    <w:name w:val="Strong"/>
    <w:basedOn w:val="DefaultParagraphFont"/>
    <w:uiPriority w:val="22"/>
    <w:qFormat/>
    <w:rsid w:val="00C71E81"/>
    <w:rPr>
      <w:b/>
      <w:bCs/>
    </w:rPr>
  </w:style>
  <w:style w:type="paragraph" w:styleId="BlockText">
    <w:name w:val="Block Text"/>
    <w:basedOn w:val="Normal"/>
    <w:uiPriority w:val="99"/>
    <w:semiHidden/>
    <w:unhideWhenUsed/>
    <w:rsid w:val="00C71E81"/>
    <w:pPr>
      <w:pBdr>
        <w:top w:val="single" w:sz="2" w:space="10" w:color="5B9BD5" w:themeColor="accent1" w:shadow="1" w:frame="1"/>
        <w:left w:val="single" w:sz="2" w:space="10" w:color="5B9BD5" w:themeColor="accent1" w:shadow="1" w:frame="1"/>
        <w:bottom w:val="single" w:sz="2" w:space="10" w:color="5B9BD5" w:themeColor="accent1" w:shadow="1" w:frame="1"/>
        <w:right w:val="single" w:sz="2" w:space="10" w:color="5B9BD5" w:themeColor="accent1" w:shadow="1" w:frame="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C71E81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C71E81"/>
    <w:rPr>
      <w:sz w:val="16"/>
      <w:szCs w:val="16"/>
      <w:lang w:val="en-GB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C71E81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C71E81"/>
    <w:rPr>
      <w:lang w:val="en-GB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C71E8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C71E81"/>
    <w:rPr>
      <w:sz w:val="16"/>
      <w:szCs w:val="16"/>
      <w:lang w:val="en-GB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C71E8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C71E81"/>
    <w:rPr>
      <w:lang w:val="en-GB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C71E8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C71E81"/>
    <w:rPr>
      <w:lang w:val="en-GB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71E81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71E81"/>
    <w:rPr>
      <w:lang w:val="en-GB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C71E81"/>
    <w:pPr>
      <w:spacing w:after="16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C71E81"/>
    <w:rPr>
      <w:lang w:val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C71E8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71E81"/>
    <w:rPr>
      <w:lang w:val="en-GB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C71E81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C71E81"/>
    <w:rPr>
      <w:lang w:val="en-GB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C71E81"/>
  </w:style>
  <w:style w:type="character" w:customStyle="1" w:styleId="DateChar">
    <w:name w:val="Date Char"/>
    <w:basedOn w:val="DefaultParagraphFont"/>
    <w:link w:val="Date"/>
    <w:uiPriority w:val="99"/>
    <w:semiHidden/>
    <w:rsid w:val="00C71E81"/>
    <w:rPr>
      <w:lang w:val="en-GB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C71E8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C71E81"/>
    <w:rPr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C71E81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71E81"/>
    <w:rPr>
      <w:rFonts w:eastAsiaTheme="minorEastAsia"/>
      <w:color w:val="5A5A5A" w:themeColor="text1" w:themeTint="A5"/>
      <w:spacing w:val="15"/>
      <w:lang w:val="en-GB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C71E8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C71E81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ListContinue5">
    <w:name w:val="List Continue 5"/>
    <w:basedOn w:val="Normal"/>
    <w:uiPriority w:val="99"/>
    <w:semiHidden/>
    <w:unhideWhenUsed/>
    <w:rsid w:val="00C71E81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C71E81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C71E81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C71E81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C71E81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C71E81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C71E81"/>
    <w:rPr>
      <w:lang w:val="en-GB"/>
    </w:rPr>
  </w:style>
  <w:style w:type="paragraph" w:styleId="Closing">
    <w:name w:val="Closing"/>
    <w:basedOn w:val="Normal"/>
    <w:link w:val="ClosingChar"/>
    <w:uiPriority w:val="99"/>
    <w:semiHidden/>
    <w:unhideWhenUsed/>
    <w:rsid w:val="00C71E81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C71E81"/>
    <w:rPr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C71E8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71E81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ListNumber5">
    <w:name w:val="List Number 5"/>
    <w:basedOn w:val="Normal"/>
    <w:uiPriority w:val="99"/>
    <w:semiHidden/>
    <w:unhideWhenUsed/>
    <w:rsid w:val="00C71E81"/>
    <w:pPr>
      <w:numPr>
        <w:numId w:val="65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C71E81"/>
    <w:pPr>
      <w:numPr>
        <w:numId w:val="6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C71E81"/>
    <w:pPr>
      <w:numPr>
        <w:numId w:val="67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C71E81"/>
    <w:pPr>
      <w:numPr>
        <w:numId w:val="68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C71E81"/>
    <w:pPr>
      <w:numPr>
        <w:numId w:val="6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C71E81"/>
    <w:pPr>
      <w:numPr>
        <w:numId w:val="70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C71E81"/>
    <w:pPr>
      <w:numPr>
        <w:numId w:val="7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C71E81"/>
    <w:pPr>
      <w:numPr>
        <w:numId w:val="72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C71E81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C71E81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C71E81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C71E81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C71E81"/>
    <w:pPr>
      <w:numPr>
        <w:numId w:val="73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C71E81"/>
    <w:pPr>
      <w:numPr>
        <w:numId w:val="74"/>
      </w:numPr>
      <w:contextualSpacing/>
    </w:pPr>
  </w:style>
  <w:style w:type="paragraph" w:styleId="List">
    <w:name w:val="List"/>
    <w:basedOn w:val="Normal"/>
    <w:uiPriority w:val="99"/>
    <w:semiHidden/>
    <w:unhideWhenUsed/>
    <w:rsid w:val="00C71E81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C71E8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C71E8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  <w:lang w:val="en-GB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C71E81"/>
    <w:rPr>
      <w:rFonts w:ascii="Consolas" w:hAnsi="Consolas"/>
      <w:sz w:val="20"/>
      <w:szCs w:val="20"/>
      <w:lang w:val="en-GB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C71E8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C71E8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71E81"/>
    <w:rPr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C71E8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C71E81"/>
  </w:style>
  <w:style w:type="paragraph" w:styleId="EnvelopeReturn">
    <w:name w:val="envelope return"/>
    <w:basedOn w:val="Normal"/>
    <w:uiPriority w:val="99"/>
    <w:semiHidden/>
    <w:unhideWhenUsed/>
    <w:rsid w:val="00C71E8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C71E81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C71E81"/>
    <w:pPr>
      <w:spacing w:after="0"/>
    </w:pPr>
  </w:style>
  <w:style w:type="paragraph" w:styleId="Index1">
    <w:name w:val="index 1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C71E81"/>
    <w:rPr>
      <w:rFonts w:asciiTheme="majorHAnsi" w:eastAsiaTheme="majorEastAsia" w:hAnsiTheme="majorHAnsi" w:cstheme="majorBidi"/>
      <w:b/>
      <w:bCs/>
    </w:rPr>
  </w:style>
  <w:style w:type="paragraph" w:styleId="NormalIndent">
    <w:name w:val="Normal Indent"/>
    <w:basedOn w:val="Normal"/>
    <w:uiPriority w:val="99"/>
    <w:semiHidden/>
    <w:unhideWhenUsed/>
    <w:rsid w:val="00C71E81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C71E8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C71E8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C71E8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C71E8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C71E8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C71E8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C71E8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C71E8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C71E8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440" w:hanging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5E0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35E0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76E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35E0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35E0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35E07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35E07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35E07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35E07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27BCD"/>
    <w:pPr>
      <w:ind w:left="720"/>
      <w:contextualSpacing/>
    </w:pPr>
  </w:style>
  <w:style w:type="paragraph" w:customStyle="1" w:styleId="Default">
    <w:name w:val="Default"/>
    <w:rsid w:val="00A14A3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table" w:customStyle="1" w:styleId="GridTable1Light">
    <w:name w:val="Grid Table 1 Light"/>
    <w:basedOn w:val="TableNormal"/>
    <w:uiPriority w:val="46"/>
    <w:rsid w:val="00D94880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uiPriority w:val="35"/>
    <w:unhideWhenUsed/>
    <w:qFormat/>
    <w:rsid w:val="0080270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D38A2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3F4D1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de-DE" w:eastAsia="de-D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76E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5E47B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47B4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5E47B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47B4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C3083B"/>
  </w:style>
  <w:style w:type="table" w:customStyle="1" w:styleId="PlainTable2">
    <w:name w:val="Plain Table 2"/>
    <w:basedOn w:val="TableNormal"/>
    <w:uiPriority w:val="42"/>
    <w:rsid w:val="00C3083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Spacing">
    <w:name w:val="No Spacing"/>
    <w:link w:val="NoSpacingChar"/>
    <w:uiPriority w:val="1"/>
    <w:qFormat/>
    <w:rsid w:val="00C3083B"/>
    <w:pPr>
      <w:spacing w:after="0" w:line="240" w:lineRule="auto"/>
    </w:pPr>
    <w:rPr>
      <w:rFonts w:eastAsiaTheme="minorEastAsia"/>
      <w:lang w:eastAsia="de-DE"/>
    </w:rPr>
  </w:style>
  <w:style w:type="character" w:customStyle="1" w:styleId="NoSpacingChar">
    <w:name w:val="No Spacing Char"/>
    <w:basedOn w:val="DefaultParagraphFont"/>
    <w:link w:val="NoSpacing"/>
    <w:uiPriority w:val="1"/>
    <w:rsid w:val="00C3083B"/>
    <w:rPr>
      <w:rFonts w:eastAsiaTheme="minorEastAsia"/>
      <w:lang w:eastAsia="de-DE"/>
    </w:rPr>
  </w:style>
  <w:style w:type="table" w:customStyle="1" w:styleId="GridTable1LightAccent6">
    <w:name w:val="Grid Table 1 Light Accent 6"/>
    <w:basedOn w:val="TableNormal"/>
    <w:uiPriority w:val="46"/>
    <w:rsid w:val="00C3083B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st">
    <w:name w:val="st"/>
    <w:basedOn w:val="DefaultParagraphFont"/>
    <w:rsid w:val="00D461EA"/>
  </w:style>
  <w:style w:type="paragraph" w:styleId="BalloonText">
    <w:name w:val="Balloon Text"/>
    <w:basedOn w:val="Normal"/>
    <w:link w:val="BalloonTextChar"/>
    <w:uiPriority w:val="99"/>
    <w:semiHidden/>
    <w:unhideWhenUsed/>
    <w:rsid w:val="002646E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46EB"/>
    <w:rPr>
      <w:rFonts w:ascii="Segoe UI" w:hAnsi="Segoe UI" w:cs="Segoe UI"/>
      <w:sz w:val="18"/>
      <w:szCs w:val="18"/>
      <w:lang w:val="en-GB"/>
    </w:rPr>
  </w:style>
  <w:style w:type="table" w:customStyle="1" w:styleId="TableNormal0">
    <w:name w:val="Table Normal_0"/>
    <w:rsid w:val="005A6AD3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val="en-GB" w:eastAsia="en-GB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styleId="TableGrid">
    <w:name w:val="Table Grid"/>
    <w:basedOn w:val="TableNormal"/>
    <w:uiPriority w:val="39"/>
    <w:rsid w:val="00F830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D35E0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35E07"/>
    <w:rPr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D35E07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D35E07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Zchn"/>
    <w:rsid w:val="00D35E07"/>
    <w:pPr>
      <w:tabs>
        <w:tab w:val="left" w:pos="340"/>
      </w:tabs>
      <w:ind w:left="340" w:hanging="340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D35E07"/>
    <w:rPr>
      <w:lang w:val="en-GB"/>
    </w:rPr>
  </w:style>
  <w:style w:type="paragraph" w:customStyle="1" w:styleId="CitaviBibliographyHeading">
    <w:name w:val="Citavi Bibliography Heading"/>
    <w:basedOn w:val="Heading1"/>
    <w:link w:val="CitaviBibliographyHeadingZchn"/>
    <w:rsid w:val="00D35E07"/>
  </w:style>
  <w:style w:type="character" w:customStyle="1" w:styleId="CitaviBibliographyHeadingZchn">
    <w:name w:val="Citavi Bibliography Heading Zchn"/>
    <w:basedOn w:val="DefaultParagraphFont"/>
    <w:link w:val="CitaviBibliographyHeading"/>
    <w:rsid w:val="00D35E0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D35E0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D35E07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35E07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D35E07"/>
    <w:pPr>
      <w:spacing w:line="480" w:lineRule="auto"/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D35E0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D35E07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35E07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D35E07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35E07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D35E0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35E07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D35E07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35E07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D35E07"/>
    <w:rPr>
      <w:rFonts w:asciiTheme="majorHAnsi" w:eastAsiaTheme="majorEastAsia" w:hAnsiTheme="majorHAnsi" w:cstheme="majorBidi"/>
      <w:color w:val="272727" w:themeColor="text1" w:themeTint="D8"/>
      <w:sz w:val="24"/>
      <w:szCs w:val="24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35E07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D35E07"/>
    <w:pPr>
      <w:spacing w:line="480" w:lineRule="auto"/>
      <w:outlineLvl w:val="9"/>
    </w:pPr>
    <w:rPr>
      <w:sz w:val="24"/>
      <w:szCs w:val="24"/>
      <w:lang w:val="en-US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D35E07"/>
    <w:rPr>
      <w:rFonts w:asciiTheme="majorHAnsi" w:eastAsiaTheme="majorEastAsia" w:hAnsiTheme="majorHAnsi" w:cstheme="majorBidi"/>
      <w:i/>
      <w:iCs/>
      <w:color w:val="272727" w:themeColor="text1" w:themeTint="D8"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35E0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F051B"/>
    <w:pPr>
      <w:spacing w:after="0" w:line="240" w:lineRule="auto"/>
    </w:pPr>
    <w:rPr>
      <w:rFonts w:ascii="Consolas" w:hAnsi="Consolas"/>
      <w:sz w:val="20"/>
      <w:szCs w:val="20"/>
      <w:lang w:val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F051B"/>
    <w:rPr>
      <w:rFonts w:ascii="Consolas" w:hAnsi="Consolas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170C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0C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0CF8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0C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0CF8"/>
    <w:rPr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7C2721"/>
    <w:pPr>
      <w:spacing w:after="0" w:line="240" w:lineRule="auto"/>
    </w:pPr>
    <w:rPr>
      <w:lang w:val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C4419A"/>
    <w:rPr>
      <w:color w:val="954F72" w:themeColor="followedHyperlink"/>
      <w:u w:val="single"/>
    </w:rPr>
  </w:style>
  <w:style w:type="table" w:customStyle="1" w:styleId="TableNormal01">
    <w:name w:val="Table Normal_01"/>
    <w:rsid w:val="004D07D1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val="en-GB" w:eastAsia="en-GB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71E81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C71E81"/>
  </w:style>
  <w:style w:type="character" w:styleId="BookTitle">
    <w:name w:val="Book Title"/>
    <w:basedOn w:val="DefaultParagraphFont"/>
    <w:uiPriority w:val="33"/>
    <w:qFormat/>
    <w:rsid w:val="00C71E8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C71E81"/>
    <w:rPr>
      <w:b/>
      <w:bCs/>
      <w:smallCaps/>
      <w:color w:val="5B9BD5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C71E8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C71E81"/>
    <w:rPr>
      <w:i/>
      <w:iCs/>
      <w:color w:val="5B9BD5" w:themeColor="accent1"/>
    </w:rPr>
  </w:style>
  <w:style w:type="character" w:styleId="SubtleEmphasis">
    <w:name w:val="Subtle Emphasis"/>
    <w:basedOn w:val="DefaultParagraphFont"/>
    <w:uiPriority w:val="19"/>
    <w:qFormat/>
    <w:rsid w:val="00C71E8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71E81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71E81"/>
    <w:rPr>
      <w:i/>
      <w:iCs/>
      <w:color w:val="5B9BD5" w:themeColor="accent1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C71E8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1E81"/>
    <w:rPr>
      <w:i/>
      <w:iCs/>
      <w:color w:val="404040" w:themeColor="text1" w:themeTint="BF"/>
      <w:lang w:val="en-GB"/>
    </w:rPr>
  </w:style>
  <w:style w:type="table" w:styleId="MediumList1-Accent1">
    <w:name w:val="Medium List 1 Accent 1"/>
    <w:basedOn w:val="TableNormal"/>
    <w:uiPriority w:val="65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C71E81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C71E8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C71E8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C71E8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C71E8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C71E8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C71E8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DefaultParagraphFont"/>
    <w:uiPriority w:val="99"/>
    <w:semiHidden/>
    <w:unhideWhenUsed/>
    <w:rsid w:val="00C71E8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C71E8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C71E81"/>
    <w:rPr>
      <w:rFonts w:ascii="Consolas" w:hAnsi="Consolas"/>
      <w:sz w:val="24"/>
      <w:szCs w:val="24"/>
    </w:rPr>
  </w:style>
  <w:style w:type="character" w:styleId="HTMLKeyboard">
    <w:name w:val="HTML Keyboard"/>
    <w:basedOn w:val="DefaultParagraphFont"/>
    <w:uiPriority w:val="99"/>
    <w:semiHidden/>
    <w:unhideWhenUsed/>
    <w:rsid w:val="00C71E8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C71E8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C71E8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C71E8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C71E8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C71E81"/>
    <w:rPr>
      <w:i/>
      <w:iCs/>
      <w:lang w:val="en-GB"/>
    </w:rPr>
  </w:style>
  <w:style w:type="character" w:styleId="HTMLAcronym">
    <w:name w:val="HTML Acronym"/>
    <w:basedOn w:val="DefaultParagraphFont"/>
    <w:uiPriority w:val="99"/>
    <w:semiHidden/>
    <w:unhideWhenUsed/>
    <w:rsid w:val="00C71E81"/>
  </w:style>
  <w:style w:type="paragraph" w:styleId="PlainText">
    <w:name w:val="Plain Text"/>
    <w:basedOn w:val="Normal"/>
    <w:link w:val="PlainTextChar"/>
    <w:uiPriority w:val="99"/>
    <w:semiHidden/>
    <w:unhideWhenUsed/>
    <w:rsid w:val="00C71E8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71E81"/>
    <w:rPr>
      <w:rFonts w:ascii="Consolas" w:hAnsi="Consolas"/>
      <w:sz w:val="21"/>
      <w:szCs w:val="21"/>
      <w:lang w:val="en-GB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71E8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71E81"/>
    <w:rPr>
      <w:rFonts w:ascii="Segoe UI" w:hAnsi="Segoe UI" w:cs="Segoe UI"/>
      <w:sz w:val="16"/>
      <w:szCs w:val="16"/>
      <w:lang w:val="en-GB"/>
    </w:rPr>
  </w:style>
  <w:style w:type="character" w:styleId="Emphasis">
    <w:name w:val="Emphasis"/>
    <w:basedOn w:val="DefaultParagraphFont"/>
    <w:uiPriority w:val="20"/>
    <w:qFormat/>
    <w:rsid w:val="00C71E81"/>
    <w:rPr>
      <w:i/>
      <w:iCs/>
    </w:rPr>
  </w:style>
  <w:style w:type="character" w:styleId="Strong">
    <w:name w:val="Strong"/>
    <w:basedOn w:val="DefaultParagraphFont"/>
    <w:uiPriority w:val="22"/>
    <w:qFormat/>
    <w:rsid w:val="00C71E81"/>
    <w:rPr>
      <w:b/>
      <w:bCs/>
    </w:rPr>
  </w:style>
  <w:style w:type="paragraph" w:styleId="BlockText">
    <w:name w:val="Block Text"/>
    <w:basedOn w:val="Normal"/>
    <w:uiPriority w:val="99"/>
    <w:semiHidden/>
    <w:unhideWhenUsed/>
    <w:rsid w:val="00C71E81"/>
    <w:pPr>
      <w:pBdr>
        <w:top w:val="single" w:sz="2" w:space="10" w:color="5B9BD5" w:themeColor="accent1" w:shadow="1" w:frame="1"/>
        <w:left w:val="single" w:sz="2" w:space="10" w:color="5B9BD5" w:themeColor="accent1" w:shadow="1" w:frame="1"/>
        <w:bottom w:val="single" w:sz="2" w:space="10" w:color="5B9BD5" w:themeColor="accent1" w:shadow="1" w:frame="1"/>
        <w:right w:val="single" w:sz="2" w:space="10" w:color="5B9BD5" w:themeColor="accent1" w:shadow="1" w:frame="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C71E81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C71E81"/>
    <w:rPr>
      <w:sz w:val="16"/>
      <w:szCs w:val="16"/>
      <w:lang w:val="en-GB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C71E81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C71E81"/>
    <w:rPr>
      <w:lang w:val="en-GB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C71E8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C71E81"/>
    <w:rPr>
      <w:sz w:val="16"/>
      <w:szCs w:val="16"/>
      <w:lang w:val="en-GB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C71E8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C71E81"/>
    <w:rPr>
      <w:lang w:val="en-GB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C71E8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C71E81"/>
    <w:rPr>
      <w:lang w:val="en-GB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71E81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71E81"/>
    <w:rPr>
      <w:lang w:val="en-GB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C71E81"/>
    <w:pPr>
      <w:spacing w:after="16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C71E81"/>
    <w:rPr>
      <w:lang w:val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C71E8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71E81"/>
    <w:rPr>
      <w:lang w:val="en-GB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C71E81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C71E81"/>
    <w:rPr>
      <w:lang w:val="en-GB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C71E81"/>
  </w:style>
  <w:style w:type="character" w:customStyle="1" w:styleId="DateChar">
    <w:name w:val="Date Char"/>
    <w:basedOn w:val="DefaultParagraphFont"/>
    <w:link w:val="Date"/>
    <w:uiPriority w:val="99"/>
    <w:semiHidden/>
    <w:rsid w:val="00C71E81"/>
    <w:rPr>
      <w:lang w:val="en-GB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C71E8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C71E81"/>
    <w:rPr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C71E81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71E81"/>
    <w:rPr>
      <w:rFonts w:eastAsiaTheme="minorEastAsia"/>
      <w:color w:val="5A5A5A" w:themeColor="text1" w:themeTint="A5"/>
      <w:spacing w:val="15"/>
      <w:lang w:val="en-GB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C71E8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C71E81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ListContinue5">
    <w:name w:val="List Continue 5"/>
    <w:basedOn w:val="Normal"/>
    <w:uiPriority w:val="99"/>
    <w:semiHidden/>
    <w:unhideWhenUsed/>
    <w:rsid w:val="00C71E81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C71E81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C71E81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C71E81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C71E81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C71E81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C71E81"/>
    <w:rPr>
      <w:lang w:val="en-GB"/>
    </w:rPr>
  </w:style>
  <w:style w:type="paragraph" w:styleId="Closing">
    <w:name w:val="Closing"/>
    <w:basedOn w:val="Normal"/>
    <w:link w:val="ClosingChar"/>
    <w:uiPriority w:val="99"/>
    <w:semiHidden/>
    <w:unhideWhenUsed/>
    <w:rsid w:val="00C71E81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C71E81"/>
    <w:rPr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C71E8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71E81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ListNumber5">
    <w:name w:val="List Number 5"/>
    <w:basedOn w:val="Normal"/>
    <w:uiPriority w:val="99"/>
    <w:semiHidden/>
    <w:unhideWhenUsed/>
    <w:rsid w:val="00C71E81"/>
    <w:pPr>
      <w:numPr>
        <w:numId w:val="65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C71E81"/>
    <w:pPr>
      <w:numPr>
        <w:numId w:val="6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C71E81"/>
    <w:pPr>
      <w:numPr>
        <w:numId w:val="67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C71E81"/>
    <w:pPr>
      <w:numPr>
        <w:numId w:val="68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C71E81"/>
    <w:pPr>
      <w:numPr>
        <w:numId w:val="6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C71E81"/>
    <w:pPr>
      <w:numPr>
        <w:numId w:val="70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C71E81"/>
    <w:pPr>
      <w:numPr>
        <w:numId w:val="7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C71E81"/>
    <w:pPr>
      <w:numPr>
        <w:numId w:val="72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C71E81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C71E81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C71E81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C71E81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C71E81"/>
    <w:pPr>
      <w:numPr>
        <w:numId w:val="73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C71E81"/>
    <w:pPr>
      <w:numPr>
        <w:numId w:val="74"/>
      </w:numPr>
      <w:contextualSpacing/>
    </w:pPr>
  </w:style>
  <w:style w:type="paragraph" w:styleId="List">
    <w:name w:val="List"/>
    <w:basedOn w:val="Normal"/>
    <w:uiPriority w:val="99"/>
    <w:semiHidden/>
    <w:unhideWhenUsed/>
    <w:rsid w:val="00C71E81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C71E8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C71E8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  <w:lang w:val="en-GB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C71E81"/>
    <w:rPr>
      <w:rFonts w:ascii="Consolas" w:hAnsi="Consolas"/>
      <w:sz w:val="20"/>
      <w:szCs w:val="20"/>
      <w:lang w:val="en-GB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C71E8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C71E8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71E81"/>
    <w:rPr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C71E8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C71E81"/>
  </w:style>
  <w:style w:type="paragraph" w:styleId="EnvelopeReturn">
    <w:name w:val="envelope return"/>
    <w:basedOn w:val="Normal"/>
    <w:uiPriority w:val="99"/>
    <w:semiHidden/>
    <w:unhideWhenUsed/>
    <w:rsid w:val="00C71E8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C71E81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C71E81"/>
    <w:pPr>
      <w:spacing w:after="0"/>
    </w:pPr>
  </w:style>
  <w:style w:type="paragraph" w:styleId="Index1">
    <w:name w:val="index 1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C71E81"/>
    <w:rPr>
      <w:rFonts w:asciiTheme="majorHAnsi" w:eastAsiaTheme="majorEastAsia" w:hAnsiTheme="majorHAnsi" w:cstheme="majorBidi"/>
      <w:b/>
      <w:bCs/>
    </w:rPr>
  </w:style>
  <w:style w:type="paragraph" w:styleId="NormalIndent">
    <w:name w:val="Normal Indent"/>
    <w:basedOn w:val="Normal"/>
    <w:uiPriority w:val="99"/>
    <w:semiHidden/>
    <w:unhideWhenUsed/>
    <w:rsid w:val="00C71E81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C71E8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C71E8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C71E8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C71E8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C71E8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C71E8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C71E8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C71E8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C71E8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C71E81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2.jpeg"/><Relationship Id="rId21" Type="http://schemas.openxmlformats.org/officeDocument/2006/relationships/header" Target="header1.xml"/><Relationship Id="rId42" Type="http://schemas.openxmlformats.org/officeDocument/2006/relationships/image" Target="media/image22.jpeg"/><Relationship Id="rId63" Type="http://schemas.openxmlformats.org/officeDocument/2006/relationships/image" Target="media/image37.jpeg"/><Relationship Id="rId84" Type="http://schemas.openxmlformats.org/officeDocument/2006/relationships/image" Target="media/image71.jpeg"/><Relationship Id="rId191" Type="http://schemas.openxmlformats.org/officeDocument/2006/relationships/image" Target="media/image158.png"/><Relationship Id="rId205" Type="http://schemas.openxmlformats.org/officeDocument/2006/relationships/image" Target="media/image124.jpeg"/><Relationship Id="rId226" Type="http://schemas.openxmlformats.org/officeDocument/2006/relationships/image" Target="media/image116.TIF"/><Relationship Id="rId107" Type="http://schemas.openxmlformats.org/officeDocument/2006/relationships/image" Target="media/image74.jpeg"/><Relationship Id="rId11" Type="http://schemas.openxmlformats.org/officeDocument/2006/relationships/image" Target="media/image3.png"/><Relationship Id="rId32" Type="http://schemas.openxmlformats.org/officeDocument/2006/relationships/image" Target="media/image15.jpeg"/><Relationship Id="rId53" Type="http://schemas.openxmlformats.org/officeDocument/2006/relationships/image" Target="media/image41.png"/><Relationship Id="rId74" Type="http://schemas.openxmlformats.org/officeDocument/2006/relationships/image" Target="media/image61.jpeg"/><Relationship Id="rId128" Type="http://schemas.openxmlformats.org/officeDocument/2006/relationships/image" Target="media/image86.tiff"/><Relationship Id="rId5" Type="http://schemas.openxmlformats.org/officeDocument/2006/relationships/settings" Target="settings.xml"/><Relationship Id="rId95" Type="http://schemas.openxmlformats.org/officeDocument/2006/relationships/image" Target="media/image64.jpeg"/><Relationship Id="rId216" Type="http://schemas.openxmlformats.org/officeDocument/2006/relationships/image" Target="media/image135.jpeg"/><Relationship Id="rId237" Type="http://schemas.openxmlformats.org/officeDocument/2006/relationships/header" Target="header10.xml"/><Relationship Id="rId22" Type="http://schemas.openxmlformats.org/officeDocument/2006/relationships/header" Target="header2.xml"/><Relationship Id="rId43" Type="http://schemas.openxmlformats.org/officeDocument/2006/relationships/image" Target="media/image31.jpeg"/><Relationship Id="rId64" Type="http://schemas.openxmlformats.org/officeDocument/2006/relationships/image" Target="media/image38.png"/><Relationship Id="rId118" Type="http://schemas.openxmlformats.org/officeDocument/2006/relationships/image" Target="media/image105.jpeg"/><Relationship Id="rId85" Type="http://schemas.openxmlformats.org/officeDocument/2006/relationships/image" Target="media/image56.png"/><Relationship Id="rId192" Type="http://schemas.openxmlformats.org/officeDocument/2006/relationships/image" Target="media/image260.png"/><Relationship Id="rId206" Type="http://schemas.openxmlformats.org/officeDocument/2006/relationships/image" Target="media/image100.jpeg"/><Relationship Id="rId227" Type="http://schemas.openxmlformats.org/officeDocument/2006/relationships/image" Target="media/image117.TIF"/><Relationship Id="rId12" Type="http://schemas.openxmlformats.org/officeDocument/2006/relationships/image" Target="media/image4.tiff"/><Relationship Id="rId33" Type="http://schemas.openxmlformats.org/officeDocument/2006/relationships/image" Target="media/image21.jpeg"/><Relationship Id="rId108" Type="http://schemas.openxmlformats.org/officeDocument/2006/relationships/image" Target="media/image95.jpeg"/><Relationship Id="rId129" Type="http://schemas.openxmlformats.org/officeDocument/2006/relationships/image" Target="media/image87.png"/><Relationship Id="rId54" Type="http://schemas.openxmlformats.org/officeDocument/2006/relationships/image" Target="media/image42.png"/><Relationship Id="rId75" Type="http://schemas.openxmlformats.org/officeDocument/2006/relationships/image" Target="media/image51.jpeg"/><Relationship Id="rId96" Type="http://schemas.openxmlformats.org/officeDocument/2006/relationships/image" Target="media/image83.jpeg"/><Relationship Id="rId217" Type="http://schemas.openxmlformats.org/officeDocument/2006/relationships/image" Target="media/image136.jpeg"/><Relationship Id="rId6" Type="http://schemas.openxmlformats.org/officeDocument/2006/relationships/webSettings" Target="webSettings.xml"/><Relationship Id="rId238" Type="http://schemas.openxmlformats.org/officeDocument/2006/relationships/footer" Target="footer9.xml"/><Relationship Id="rId23" Type="http://schemas.openxmlformats.org/officeDocument/2006/relationships/footer" Target="footer1.xml"/><Relationship Id="rId49" Type="http://schemas.openxmlformats.org/officeDocument/2006/relationships/image" Target="media/image28.png"/><Relationship Id="rId114" Type="http://schemas.openxmlformats.org/officeDocument/2006/relationships/image" Target="media/image101.jpeg"/><Relationship Id="rId119" Type="http://schemas.openxmlformats.org/officeDocument/2006/relationships/image" Target="media/image84.jpeg"/><Relationship Id="rId44" Type="http://schemas.openxmlformats.org/officeDocument/2006/relationships/image" Target="media/image24.jpeg"/><Relationship Id="rId60" Type="http://schemas.openxmlformats.org/officeDocument/2006/relationships/image" Target="media/image34.tiff"/><Relationship Id="rId65" Type="http://schemas.openxmlformats.org/officeDocument/2006/relationships/image" Target="media/image43.png"/><Relationship Id="rId81" Type="http://schemas.openxmlformats.org/officeDocument/2006/relationships/image" Target="media/image54.jpeg"/><Relationship Id="rId86" Type="http://schemas.openxmlformats.org/officeDocument/2006/relationships/image" Target="media/image73.png"/><Relationship Id="rId130" Type="http://schemas.openxmlformats.org/officeDocument/2006/relationships/image" Target="media/image250.png"/><Relationship Id="rId198" Type="http://schemas.openxmlformats.org/officeDocument/2006/relationships/image" Target="media/image92.jpeg"/><Relationship Id="rId193" Type="http://schemas.openxmlformats.org/officeDocument/2006/relationships/image" Target="media/image112.png"/><Relationship Id="rId202" Type="http://schemas.openxmlformats.org/officeDocument/2006/relationships/image" Target="media/image96.jpeg"/><Relationship Id="rId207" Type="http://schemas.openxmlformats.org/officeDocument/2006/relationships/image" Target="media/image126.jpeg"/><Relationship Id="rId223" Type="http://schemas.openxmlformats.org/officeDocument/2006/relationships/image" Target="media/image113.TIF"/><Relationship Id="rId228" Type="http://schemas.openxmlformats.org/officeDocument/2006/relationships/image" Target="media/image118.TIF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9" Type="http://schemas.openxmlformats.org/officeDocument/2006/relationships/image" Target="media/image27.emf"/><Relationship Id="rId109" Type="http://schemas.openxmlformats.org/officeDocument/2006/relationships/image" Target="media/image75.jpeg"/><Relationship Id="rId34" Type="http://schemas.openxmlformats.org/officeDocument/2006/relationships/image" Target="media/image16.jpeg"/><Relationship Id="rId50" Type="http://schemas.openxmlformats.org/officeDocument/2006/relationships/image" Target="media/image29.png"/><Relationship Id="rId55" Type="http://schemas.openxmlformats.org/officeDocument/2006/relationships/hyperlink" Target="https://www.bund.net/fileadmin/user_upload_bund/publikationen/meere/meere_mikroplastik_einkaufsfuehrer.pdf" TargetMode="External"/><Relationship Id="rId76" Type="http://schemas.openxmlformats.org/officeDocument/2006/relationships/image" Target="media/image63.jpeg"/><Relationship Id="rId97" Type="http://schemas.openxmlformats.org/officeDocument/2006/relationships/image" Target="media/image66.jpeg"/><Relationship Id="rId104" Type="http://schemas.openxmlformats.org/officeDocument/2006/relationships/image" Target="media/image91.jpeg"/><Relationship Id="rId120" Type="http://schemas.openxmlformats.org/officeDocument/2006/relationships/image" Target="media/image107.jpeg"/><Relationship Id="rId125" Type="http://schemas.openxmlformats.org/officeDocument/2006/relationships/footer" Target="footer5.xml"/><Relationship Id="rId7" Type="http://schemas.openxmlformats.org/officeDocument/2006/relationships/footnotes" Target="footnotes.xml"/><Relationship Id="rId71" Type="http://schemas.openxmlformats.org/officeDocument/2006/relationships/image" Target="media/image49.jpeg"/><Relationship Id="rId92" Type="http://schemas.openxmlformats.org/officeDocument/2006/relationships/image" Target="media/image62.jpeg"/><Relationship Id="rId213" Type="http://schemas.openxmlformats.org/officeDocument/2006/relationships/image" Target="media/image132.jpeg"/><Relationship Id="rId218" Type="http://schemas.openxmlformats.org/officeDocument/2006/relationships/image" Target="media/image109.jpeg"/><Relationship Id="rId234" Type="http://schemas.openxmlformats.org/officeDocument/2006/relationships/header" Target="header9.xml"/><Relationship Id="rId239" Type="http://schemas.openxmlformats.org/officeDocument/2006/relationships/fontTable" Target="fontTable.xml"/><Relationship Id="rId2" Type="http://schemas.openxmlformats.org/officeDocument/2006/relationships/numbering" Target="numbering.xml"/><Relationship Id="rId24" Type="http://schemas.openxmlformats.org/officeDocument/2006/relationships/footer" Target="footer2.xml"/><Relationship Id="rId40" Type="http://schemas.openxmlformats.org/officeDocument/2006/relationships/image" Target="media/image19.tiff"/><Relationship Id="rId45" Type="http://schemas.openxmlformats.org/officeDocument/2006/relationships/image" Target="media/image33.jpeg"/><Relationship Id="rId66" Type="http://schemas.openxmlformats.org/officeDocument/2006/relationships/image" Target="media/image44.png"/><Relationship Id="rId87" Type="http://schemas.openxmlformats.org/officeDocument/2006/relationships/image" Target="media/image57.png"/><Relationship Id="rId110" Type="http://schemas.openxmlformats.org/officeDocument/2006/relationships/image" Target="media/image97.jpeg"/><Relationship Id="rId115" Type="http://schemas.openxmlformats.org/officeDocument/2006/relationships/image" Target="media/image79.jpeg"/><Relationship Id="rId61" Type="http://schemas.openxmlformats.org/officeDocument/2006/relationships/image" Target="media/image35.tiff"/><Relationship Id="rId82" Type="http://schemas.openxmlformats.org/officeDocument/2006/relationships/image" Target="media/image69.jpeg"/><Relationship Id="rId194" Type="http://schemas.openxmlformats.org/officeDocument/2006/relationships/image" Target="media/image88.png"/><Relationship Id="rId199" Type="http://schemas.openxmlformats.org/officeDocument/2006/relationships/image" Target="media/image118.jpeg"/><Relationship Id="rId203" Type="http://schemas.openxmlformats.org/officeDocument/2006/relationships/image" Target="media/image122.jpeg"/><Relationship Id="rId208" Type="http://schemas.openxmlformats.org/officeDocument/2006/relationships/image" Target="media/image101.png"/><Relationship Id="rId229" Type="http://schemas.openxmlformats.org/officeDocument/2006/relationships/image" Target="media/image119.TIF"/><Relationship Id="rId19" Type="http://schemas.openxmlformats.org/officeDocument/2006/relationships/image" Target="media/image11.png"/><Relationship Id="rId224" Type="http://schemas.openxmlformats.org/officeDocument/2006/relationships/image" Target="media/image114.TIF"/><Relationship Id="rId240" Type="http://schemas.openxmlformats.org/officeDocument/2006/relationships/theme" Target="theme/theme1.xml"/><Relationship Id="rId14" Type="http://schemas.openxmlformats.org/officeDocument/2006/relationships/image" Target="media/image6.png"/><Relationship Id="rId35" Type="http://schemas.openxmlformats.org/officeDocument/2006/relationships/image" Target="media/image23.jpeg"/><Relationship Id="rId56" Type="http://schemas.openxmlformats.org/officeDocument/2006/relationships/image" Target="media/image30.tiff"/><Relationship Id="rId77" Type="http://schemas.openxmlformats.org/officeDocument/2006/relationships/image" Target="media/image52.jpeg"/><Relationship Id="rId100" Type="http://schemas.openxmlformats.org/officeDocument/2006/relationships/image" Target="media/image87.jpeg"/><Relationship Id="rId105" Type="http://schemas.openxmlformats.org/officeDocument/2006/relationships/image" Target="media/image73.jpeg"/><Relationship Id="rId126" Type="http://schemas.openxmlformats.org/officeDocument/2006/relationships/header" Target="header6.xml"/><Relationship Id="rId8" Type="http://schemas.openxmlformats.org/officeDocument/2006/relationships/endnotes" Target="endnotes.xml"/><Relationship Id="rId51" Type="http://schemas.openxmlformats.org/officeDocument/2006/relationships/image" Target="media/image39.png"/><Relationship Id="rId72" Type="http://schemas.openxmlformats.org/officeDocument/2006/relationships/image" Target="media/image59.jpeg"/><Relationship Id="rId93" Type="http://schemas.openxmlformats.org/officeDocument/2006/relationships/image" Target="media/image80.jpeg"/><Relationship Id="rId98" Type="http://schemas.openxmlformats.org/officeDocument/2006/relationships/image" Target="media/image85.jpeg"/><Relationship Id="rId121" Type="http://schemas.openxmlformats.org/officeDocument/2006/relationships/image" Target="media/image85.tiff"/><Relationship Id="rId219" Type="http://schemas.openxmlformats.org/officeDocument/2006/relationships/image" Target="media/image138.jpeg"/><Relationship Id="rId3" Type="http://schemas.openxmlformats.org/officeDocument/2006/relationships/styles" Target="styles.xml"/><Relationship Id="rId214" Type="http://schemas.openxmlformats.org/officeDocument/2006/relationships/image" Target="media/image106.jpeg"/><Relationship Id="rId230" Type="http://schemas.openxmlformats.org/officeDocument/2006/relationships/image" Target="media/image120.TIF"/><Relationship Id="rId235" Type="http://schemas.openxmlformats.org/officeDocument/2006/relationships/footer" Target="footer7.xml"/><Relationship Id="rId25" Type="http://schemas.openxmlformats.org/officeDocument/2006/relationships/header" Target="header3.xml"/><Relationship Id="rId46" Type="http://schemas.openxmlformats.org/officeDocument/2006/relationships/image" Target="media/image25.tiff"/><Relationship Id="rId67" Type="http://schemas.openxmlformats.org/officeDocument/2006/relationships/image" Target="media/image45.png"/><Relationship Id="rId116" Type="http://schemas.openxmlformats.org/officeDocument/2006/relationships/image" Target="media/image103.jpeg"/><Relationship Id="rId20" Type="http://schemas.openxmlformats.org/officeDocument/2006/relationships/image" Target="media/image12.tiff"/><Relationship Id="rId41" Type="http://schemas.openxmlformats.org/officeDocument/2006/relationships/image" Target="media/image20.tiff"/><Relationship Id="rId62" Type="http://schemas.openxmlformats.org/officeDocument/2006/relationships/image" Target="media/image36.jpeg"/><Relationship Id="rId83" Type="http://schemas.openxmlformats.org/officeDocument/2006/relationships/image" Target="media/image55.jpeg"/><Relationship Id="rId88" Type="http://schemas.openxmlformats.org/officeDocument/2006/relationships/image" Target="media/image75.png"/><Relationship Id="rId111" Type="http://schemas.openxmlformats.org/officeDocument/2006/relationships/image" Target="media/image76.jpeg"/><Relationship Id="rId195" Type="http://schemas.openxmlformats.org/officeDocument/2006/relationships/image" Target="media/image89.tiff"/><Relationship Id="rId209" Type="http://schemas.openxmlformats.org/officeDocument/2006/relationships/image" Target="media/image128.png"/><Relationship Id="rId204" Type="http://schemas.openxmlformats.org/officeDocument/2006/relationships/image" Target="media/image98.jpeg"/><Relationship Id="rId220" Type="http://schemas.openxmlformats.org/officeDocument/2006/relationships/image" Target="media/image110.png"/><Relationship Id="rId225" Type="http://schemas.openxmlformats.org/officeDocument/2006/relationships/image" Target="media/image115.TIF"/><Relationship Id="rId241" Type="http://schemas.microsoft.com/office/2011/relationships/people" Target="people.xml"/><Relationship Id="rId15" Type="http://schemas.openxmlformats.org/officeDocument/2006/relationships/image" Target="media/image7.png"/><Relationship Id="rId36" Type="http://schemas.openxmlformats.org/officeDocument/2006/relationships/image" Target="media/image17.jpeg"/><Relationship Id="rId57" Type="http://schemas.openxmlformats.org/officeDocument/2006/relationships/image" Target="media/image31.tiff"/><Relationship Id="rId106" Type="http://schemas.openxmlformats.org/officeDocument/2006/relationships/image" Target="media/image93.jpeg"/><Relationship Id="rId127" Type="http://schemas.openxmlformats.org/officeDocument/2006/relationships/footer" Target="footer6.xml"/><Relationship Id="rId10" Type="http://schemas.openxmlformats.org/officeDocument/2006/relationships/image" Target="media/image2.png"/><Relationship Id="rId31" Type="http://schemas.openxmlformats.org/officeDocument/2006/relationships/image" Target="media/image19.jpeg"/><Relationship Id="rId52" Type="http://schemas.openxmlformats.org/officeDocument/2006/relationships/image" Target="media/image40.png"/><Relationship Id="rId73" Type="http://schemas.openxmlformats.org/officeDocument/2006/relationships/image" Target="media/image50.jpeg"/><Relationship Id="rId78" Type="http://schemas.openxmlformats.org/officeDocument/2006/relationships/image" Target="media/image65.jpeg"/><Relationship Id="rId94" Type="http://schemas.openxmlformats.org/officeDocument/2006/relationships/image" Target="media/image81.jpeg"/><Relationship Id="rId99" Type="http://schemas.openxmlformats.org/officeDocument/2006/relationships/image" Target="media/image68.jpeg"/><Relationship Id="rId101" Type="http://schemas.openxmlformats.org/officeDocument/2006/relationships/image" Target="media/image70.jpeg"/><Relationship Id="rId122" Type="http://schemas.openxmlformats.org/officeDocument/2006/relationships/header" Target="header4.xml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210" Type="http://schemas.openxmlformats.org/officeDocument/2006/relationships/image" Target="media/image102.png"/><Relationship Id="rId215" Type="http://schemas.openxmlformats.org/officeDocument/2006/relationships/image" Target="media/image108.jpeg"/><Relationship Id="rId236" Type="http://schemas.openxmlformats.org/officeDocument/2006/relationships/footer" Target="footer8.xml"/><Relationship Id="rId26" Type="http://schemas.openxmlformats.org/officeDocument/2006/relationships/footer" Target="footer3.xml"/><Relationship Id="rId231" Type="http://schemas.openxmlformats.org/officeDocument/2006/relationships/image" Target="media/image121.TIF"/><Relationship Id="rId47" Type="http://schemas.openxmlformats.org/officeDocument/2006/relationships/image" Target="media/image26.png"/><Relationship Id="rId68" Type="http://schemas.openxmlformats.org/officeDocument/2006/relationships/image" Target="media/image46.png"/><Relationship Id="rId89" Type="http://schemas.openxmlformats.org/officeDocument/2006/relationships/image" Target="media/image58.jpeg"/><Relationship Id="rId112" Type="http://schemas.openxmlformats.org/officeDocument/2006/relationships/image" Target="media/image99.jpeg"/><Relationship Id="rId196" Type="http://schemas.openxmlformats.org/officeDocument/2006/relationships/image" Target="media/image90.jpeg"/><Relationship Id="rId200" Type="http://schemas.openxmlformats.org/officeDocument/2006/relationships/image" Target="media/image94.jpeg"/><Relationship Id="rId16" Type="http://schemas.openxmlformats.org/officeDocument/2006/relationships/image" Target="media/image8.png"/><Relationship Id="rId221" Type="http://schemas.openxmlformats.org/officeDocument/2006/relationships/header" Target="header7.xml"/><Relationship Id="rId37" Type="http://schemas.openxmlformats.org/officeDocument/2006/relationships/image" Target="media/image25.jpeg"/><Relationship Id="rId58" Type="http://schemas.openxmlformats.org/officeDocument/2006/relationships/image" Target="media/image32.tiff"/><Relationship Id="rId79" Type="http://schemas.openxmlformats.org/officeDocument/2006/relationships/image" Target="media/image53.jpeg"/><Relationship Id="rId102" Type="http://schemas.openxmlformats.org/officeDocument/2006/relationships/image" Target="media/image89.jpeg"/><Relationship Id="rId123" Type="http://schemas.openxmlformats.org/officeDocument/2006/relationships/header" Target="header5.xml"/><Relationship Id="rId90" Type="http://schemas.openxmlformats.org/officeDocument/2006/relationships/image" Target="media/image77.jpeg"/><Relationship Id="rId211" Type="http://schemas.openxmlformats.org/officeDocument/2006/relationships/image" Target="media/image130.png"/><Relationship Id="rId232" Type="http://schemas.openxmlformats.org/officeDocument/2006/relationships/image" Target="media/image122.TIF"/><Relationship Id="rId27" Type="http://schemas.openxmlformats.org/officeDocument/2006/relationships/image" Target="media/image14.jpeg"/><Relationship Id="rId48" Type="http://schemas.openxmlformats.org/officeDocument/2006/relationships/image" Target="media/image27.png"/><Relationship Id="rId69" Type="http://schemas.openxmlformats.org/officeDocument/2006/relationships/image" Target="media/image47.png"/><Relationship Id="rId113" Type="http://schemas.openxmlformats.org/officeDocument/2006/relationships/image" Target="media/image78.jpeg"/><Relationship Id="rId80" Type="http://schemas.openxmlformats.org/officeDocument/2006/relationships/image" Target="media/image67.jpeg"/><Relationship Id="rId197" Type="http://schemas.openxmlformats.org/officeDocument/2006/relationships/image" Target="media/image116.jpeg"/><Relationship Id="rId201" Type="http://schemas.openxmlformats.org/officeDocument/2006/relationships/image" Target="media/image120.jpeg"/><Relationship Id="rId222" Type="http://schemas.openxmlformats.org/officeDocument/2006/relationships/image" Target="media/image112.TIF"/><Relationship Id="rId17" Type="http://schemas.openxmlformats.org/officeDocument/2006/relationships/image" Target="media/image9.png"/><Relationship Id="rId38" Type="http://schemas.openxmlformats.org/officeDocument/2006/relationships/image" Target="media/image18.emf"/><Relationship Id="rId59" Type="http://schemas.openxmlformats.org/officeDocument/2006/relationships/image" Target="media/image33.tiff"/><Relationship Id="rId103" Type="http://schemas.openxmlformats.org/officeDocument/2006/relationships/image" Target="media/image72.jpeg"/><Relationship Id="rId124" Type="http://schemas.openxmlformats.org/officeDocument/2006/relationships/footer" Target="footer4.xml"/><Relationship Id="rId70" Type="http://schemas.openxmlformats.org/officeDocument/2006/relationships/image" Target="media/image48.png"/><Relationship Id="rId91" Type="http://schemas.openxmlformats.org/officeDocument/2006/relationships/image" Target="media/image60.jpeg"/><Relationship Id="rId1" Type="http://schemas.openxmlformats.org/officeDocument/2006/relationships/customXml" Target="../customXml/item1.xml"/><Relationship Id="rId212" Type="http://schemas.openxmlformats.org/officeDocument/2006/relationships/image" Target="media/image104.jpeg"/><Relationship Id="rId233" Type="http://schemas.openxmlformats.org/officeDocument/2006/relationships/header" Target="header8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3.tiff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3.tiff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11.tiff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1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CC927C-887E-4C48-BDED-6534AA55DC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9</Pages>
  <Words>4592</Words>
  <Characters>26178</Characters>
  <Application>Microsoft Office Word</Application>
  <DocSecurity>0</DocSecurity>
  <Lines>218</Lines>
  <Paragraphs>6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7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ennifer</dc:creator>
  <cp:lastModifiedBy>Richard Earles</cp:lastModifiedBy>
  <cp:revision>15</cp:revision>
  <cp:lastPrinted>2019-12-18T17:02:00Z</cp:lastPrinted>
  <dcterms:created xsi:type="dcterms:W3CDTF">2020-07-10T07:16:00Z</dcterms:created>
  <dcterms:modified xsi:type="dcterms:W3CDTF">2020-07-16T0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7e944e45-bed1-453a-98a7-19b8a52adb85</vt:lpwstr>
  </property>
  <property fmtid="{D5CDD505-2E9C-101B-9397-08002B2CF9AE}" pid="3" name="CitaviDocumentProperty_7">
    <vt:lpwstr>American Biology Teacher</vt:lpwstr>
  </property>
  <property fmtid="{D5CDD505-2E9C-101B-9397-08002B2CF9AE}" pid="4" name="Mendeley Citation Style_1">
    <vt:lpwstr>http://www.zotero.org/styles/chicago-author-date</vt:lpwstr>
  </property>
  <property fmtid="{D5CDD505-2E9C-101B-9397-08002B2CF9AE}" pid="5" name="Mendeley Document_1">
    <vt:lpwstr>True</vt:lpwstr>
  </property>
  <property fmtid="{D5CDD505-2E9C-101B-9397-08002B2CF9AE}" pid="6" name="Mendeley Recent Style Id 0_1">
    <vt:lpwstr>http://www.zotero.org/styles/american-political-science-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Id 2_1">
    <vt:lpwstr>http://www.zotero.org/styles/american-sociological-associa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Id 5_1">
    <vt:lpwstr>http://www.zotero.org/styles/ieee</vt:lpwstr>
  </property>
  <property fmtid="{D5CDD505-2E9C-101B-9397-08002B2CF9AE}" pid="12" name="Mendeley Recent Style Id 6_1">
    <vt:lpwstr>http://www.zotero.org/styles/modern-humanities-research-association</vt:lpwstr>
  </property>
  <property fmtid="{D5CDD505-2E9C-101B-9397-08002B2CF9AE}" pid="13" name="Mendeley Recent Style Id 7_1">
    <vt:lpwstr>http://www.zotero.org/styles/modern-language-association</vt:lpwstr>
  </property>
  <property fmtid="{D5CDD505-2E9C-101B-9397-08002B2CF9AE}" pid="14" name="Mendeley Recent Style Id 8_1">
    <vt:lpwstr>http://www.zotero.org/styles/nature</vt:lpwstr>
  </property>
  <property fmtid="{D5CDD505-2E9C-101B-9397-08002B2CF9AE}" pid="15" name="Mendeley Recent Style Id 9_1">
    <vt:lpwstr>http://www.zotero.org/styles/vancouver</vt:lpwstr>
  </property>
  <property fmtid="{D5CDD505-2E9C-101B-9397-08002B2CF9AE}" pid="16" name="Mendeley Recent Style Name 0_1">
    <vt:lpwstr>American Political Science Association</vt:lpwstr>
  </property>
  <property fmtid="{D5CDD505-2E9C-101B-9397-08002B2CF9AE}" pid="17" name="Mendeley Recent Style Name 1_1">
    <vt:lpwstr>American Psychological Association 6th edition</vt:lpwstr>
  </property>
  <property fmtid="{D5CDD505-2E9C-101B-9397-08002B2CF9AE}" pid="18" name="Mendeley Recent Style Name 2_1">
    <vt:lpwstr>American Sociological Association</vt:lpwstr>
  </property>
  <property fmtid="{D5CDD505-2E9C-101B-9397-08002B2CF9AE}" pid="19" name="Mendeley Recent Style Name 3_1">
    <vt:lpwstr>Chicago Manual of Style 17th edition (author-date)</vt:lpwstr>
  </property>
  <property fmtid="{D5CDD505-2E9C-101B-9397-08002B2CF9AE}" pid="20" name="Mendeley Recent Style Name 4_1">
    <vt:lpwstr>Cite Them Right 10th edition - Harvard</vt:lpwstr>
  </property>
  <property fmtid="{D5CDD505-2E9C-101B-9397-08002B2CF9AE}" pid="21" name="Mendeley Recent Style Name 5_1">
    <vt:lpwstr>IEEE</vt:lpwstr>
  </property>
  <property fmtid="{D5CDD505-2E9C-101B-9397-08002B2CF9AE}" pid="22" name="Mendeley Recent Style Name 6_1">
    <vt:lpwstr>Modern Humanities Research Association 3rd edition (note with bibliography)</vt:lpwstr>
  </property>
  <property fmtid="{D5CDD505-2E9C-101B-9397-08002B2CF9AE}" pid="23" name="Mendeley Recent Style Name 7_1">
    <vt:lpwstr>Modern Language Association 8th edition</vt:lpwstr>
  </property>
  <property fmtid="{D5CDD505-2E9C-101B-9397-08002B2CF9AE}" pid="24" name="Mendeley Recent Style Name 8_1">
    <vt:lpwstr>Nature</vt:lpwstr>
  </property>
  <property fmtid="{D5CDD505-2E9C-101B-9397-08002B2CF9AE}" pid="25" name="Mendeley Recent Style Name 9_1">
    <vt:lpwstr>Vancouver</vt:lpwstr>
  </property>
  <property fmtid="{D5CDD505-2E9C-101B-9397-08002B2CF9AE}" pid="26" name="Mendeley Unique User Id_1">
    <vt:lpwstr>6d1a63b2-f9ef-31bf-8d34-8ce1ad724f17</vt:lpwstr>
  </property>
  <property fmtid="{D5CDD505-2E9C-101B-9397-08002B2CF9AE}" pid="27" name="CitaviDocumentProperty_6">
    <vt:lpwstr>False</vt:lpwstr>
  </property>
  <property fmtid="{D5CDD505-2E9C-101B-9397-08002B2CF9AE}" pid="28" name="CitaviDocumentProperty_1">
    <vt:lpwstr>6.3.0.0</vt:lpwstr>
  </property>
  <property fmtid="{D5CDD505-2E9C-101B-9397-08002B2CF9AE}" pid="29" name="CitaviDocumentProperty_8">
    <vt:lpwstr>CloudProjectKey=i7rcvhwzt80mzke47hb2ckt3hk3jg3c0vpcuuoe; ProjectName=American Biology Teacher</vt:lpwstr>
  </property>
</Properties>
</file>